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5C8E" w:rsidRPr="00597544" w:rsidRDefault="00DC5C8E" w:rsidP="00DC5C8E">
      <w:pPr>
        <w:jc w:val="center"/>
        <w:rPr>
          <w:szCs w:val="24"/>
        </w:rPr>
      </w:pPr>
      <w:r w:rsidRPr="00597544">
        <w:rPr>
          <w:szCs w:val="24"/>
        </w:rPr>
        <w:t>T.C.</w:t>
      </w:r>
    </w:p>
    <w:p w:rsidR="00DC5C8E" w:rsidRPr="00597544" w:rsidRDefault="00DC5C8E" w:rsidP="00DC5C8E">
      <w:pPr>
        <w:jc w:val="center"/>
        <w:rPr>
          <w:szCs w:val="24"/>
        </w:rPr>
      </w:pPr>
      <w:r w:rsidRPr="00597544">
        <w:rPr>
          <w:szCs w:val="24"/>
        </w:rPr>
        <w:t>BİTLİS EREN ÜNİVERSİTESİ</w:t>
      </w:r>
    </w:p>
    <w:p w:rsidR="00DC5C8E" w:rsidRPr="00597544" w:rsidRDefault="00DC5C8E" w:rsidP="00DC5C8E">
      <w:pPr>
        <w:jc w:val="center"/>
        <w:rPr>
          <w:szCs w:val="24"/>
        </w:rPr>
      </w:pPr>
      <w:r w:rsidRPr="00597544">
        <w:rPr>
          <w:szCs w:val="24"/>
        </w:rPr>
        <w:t>MÜHENDİSLİK-MİMARLIK FAKÜLTESİ</w:t>
      </w:r>
    </w:p>
    <w:p w:rsidR="00C24AB1" w:rsidRPr="00597544" w:rsidRDefault="00DC5C8E" w:rsidP="00DC5C8E">
      <w:pPr>
        <w:jc w:val="center"/>
        <w:rPr>
          <w:szCs w:val="24"/>
        </w:rPr>
      </w:pPr>
      <w:r w:rsidRPr="00597544">
        <w:rPr>
          <w:szCs w:val="24"/>
        </w:rPr>
        <w:t>BİLGİSAYAR MÜHENDİSLİĞİ BÖLÜMÜ</w:t>
      </w:r>
    </w:p>
    <w:p w:rsidR="00C24AB1" w:rsidRPr="00597544" w:rsidRDefault="00C24AB1" w:rsidP="00A22FF5">
      <w:pPr>
        <w:tabs>
          <w:tab w:val="left" w:pos="7275"/>
        </w:tabs>
        <w:jc w:val="center"/>
        <w:rPr>
          <w:szCs w:val="24"/>
        </w:rPr>
      </w:pPr>
    </w:p>
    <w:p w:rsidR="00C24AB1" w:rsidRPr="00597544" w:rsidRDefault="00C24AB1" w:rsidP="00A22FF5">
      <w:pPr>
        <w:jc w:val="center"/>
        <w:rPr>
          <w:szCs w:val="24"/>
        </w:rPr>
      </w:pPr>
    </w:p>
    <w:p w:rsidR="00C24AB1" w:rsidRPr="00597544" w:rsidRDefault="00DE5EA6" w:rsidP="00DE5EA6">
      <w:pPr>
        <w:tabs>
          <w:tab w:val="left" w:pos="7305"/>
        </w:tabs>
        <w:jc w:val="left"/>
        <w:rPr>
          <w:szCs w:val="24"/>
        </w:rPr>
      </w:pPr>
      <w:r>
        <w:rPr>
          <w:szCs w:val="24"/>
        </w:rPr>
        <w:tab/>
      </w:r>
    </w:p>
    <w:p w:rsidR="00C24AB1" w:rsidRPr="00597544" w:rsidRDefault="00986E8D" w:rsidP="00A22FF5">
      <w:pPr>
        <w:jc w:val="center"/>
        <w:rPr>
          <w:szCs w:val="24"/>
        </w:rPr>
      </w:pPr>
      <w:r>
        <w:rPr>
          <w:szCs w:val="24"/>
        </w:rPr>
        <w:t>Veri Madenciliği Projesi</w:t>
      </w:r>
    </w:p>
    <w:p w:rsidR="00C24AB1" w:rsidRPr="00597544" w:rsidRDefault="00C24AB1" w:rsidP="00A22FF5">
      <w:pPr>
        <w:jc w:val="center"/>
        <w:rPr>
          <w:szCs w:val="24"/>
        </w:rPr>
      </w:pPr>
    </w:p>
    <w:p w:rsidR="00C24AB1" w:rsidRPr="00597544" w:rsidRDefault="00C24AB1" w:rsidP="00A22FF5">
      <w:pPr>
        <w:tabs>
          <w:tab w:val="left" w:pos="7665"/>
        </w:tabs>
        <w:jc w:val="center"/>
        <w:rPr>
          <w:szCs w:val="24"/>
        </w:rPr>
      </w:pPr>
    </w:p>
    <w:p w:rsidR="00C24AB1" w:rsidRPr="00597544" w:rsidRDefault="00C24AB1" w:rsidP="00A22FF5">
      <w:pPr>
        <w:jc w:val="center"/>
        <w:rPr>
          <w:szCs w:val="24"/>
        </w:rPr>
      </w:pPr>
    </w:p>
    <w:p w:rsidR="00C24AB1" w:rsidRPr="00597544" w:rsidRDefault="00C24AB1" w:rsidP="00A22FF5">
      <w:pPr>
        <w:jc w:val="center"/>
        <w:rPr>
          <w:szCs w:val="24"/>
        </w:rPr>
      </w:pPr>
    </w:p>
    <w:p w:rsidR="00C24AB1" w:rsidRPr="00597544" w:rsidRDefault="00C24AB1" w:rsidP="00A22FF5">
      <w:pPr>
        <w:jc w:val="center"/>
        <w:rPr>
          <w:szCs w:val="24"/>
        </w:rPr>
      </w:pPr>
    </w:p>
    <w:p w:rsidR="00C24AB1" w:rsidRPr="00597544" w:rsidRDefault="00DC5C8E" w:rsidP="00A22FF5">
      <w:pPr>
        <w:jc w:val="center"/>
        <w:rPr>
          <w:szCs w:val="24"/>
        </w:rPr>
      </w:pPr>
      <w:r w:rsidRPr="00597544">
        <w:rPr>
          <w:szCs w:val="24"/>
        </w:rPr>
        <w:t>PROJENİN ÖNERİSİNİN ADI</w:t>
      </w:r>
    </w:p>
    <w:p w:rsidR="00C24AB1" w:rsidRPr="00597544" w:rsidRDefault="00986E8D" w:rsidP="00A22FF5">
      <w:pPr>
        <w:tabs>
          <w:tab w:val="left" w:pos="7110"/>
        </w:tabs>
        <w:jc w:val="center"/>
        <w:rPr>
          <w:szCs w:val="24"/>
        </w:rPr>
      </w:pPr>
      <w:r>
        <w:rPr>
          <w:szCs w:val="24"/>
        </w:rPr>
        <w:t>MEME KANSERİ TESPİTİ</w:t>
      </w:r>
    </w:p>
    <w:p w:rsidR="00C24AB1" w:rsidRPr="00597544" w:rsidRDefault="00C24AB1" w:rsidP="00A22FF5">
      <w:pPr>
        <w:jc w:val="center"/>
        <w:rPr>
          <w:szCs w:val="24"/>
        </w:rPr>
      </w:pPr>
    </w:p>
    <w:p w:rsidR="00C24AB1" w:rsidRPr="00597544" w:rsidRDefault="00C24AB1" w:rsidP="00A22FF5">
      <w:pPr>
        <w:jc w:val="center"/>
        <w:rPr>
          <w:szCs w:val="24"/>
        </w:rPr>
      </w:pPr>
    </w:p>
    <w:p w:rsidR="00DC5C8E" w:rsidRPr="00597544" w:rsidRDefault="00DC5C8E" w:rsidP="00DC5C8E">
      <w:pPr>
        <w:jc w:val="center"/>
        <w:rPr>
          <w:szCs w:val="24"/>
        </w:rPr>
      </w:pPr>
      <w:r w:rsidRPr="00597544">
        <w:rPr>
          <w:szCs w:val="24"/>
        </w:rPr>
        <w:t>HAZIRLAYAN</w:t>
      </w:r>
    </w:p>
    <w:p w:rsidR="00DC5C8E" w:rsidRDefault="00DC5C8E" w:rsidP="00DC5C8E">
      <w:pPr>
        <w:jc w:val="center"/>
        <w:rPr>
          <w:szCs w:val="24"/>
        </w:rPr>
      </w:pPr>
      <w:r w:rsidRPr="00597544">
        <w:rPr>
          <w:szCs w:val="24"/>
        </w:rPr>
        <w:t xml:space="preserve">Ad </w:t>
      </w:r>
      <w:proofErr w:type="spellStart"/>
      <w:r w:rsidRPr="00597544">
        <w:rPr>
          <w:szCs w:val="24"/>
        </w:rPr>
        <w:t>Soyad</w:t>
      </w:r>
      <w:proofErr w:type="spellEnd"/>
    </w:p>
    <w:p w:rsidR="00F87C90" w:rsidRPr="00597544" w:rsidRDefault="00896494" w:rsidP="00DC5C8E">
      <w:pPr>
        <w:jc w:val="center"/>
        <w:rPr>
          <w:szCs w:val="24"/>
        </w:rPr>
      </w:pPr>
      <w:r>
        <w:rPr>
          <w:szCs w:val="24"/>
        </w:rPr>
        <w:t>Gülay AKTAŞ</w:t>
      </w:r>
    </w:p>
    <w:p w:rsidR="00DC5C8E" w:rsidRPr="00597544" w:rsidRDefault="00DC5C8E" w:rsidP="00DC5C8E">
      <w:pPr>
        <w:jc w:val="center"/>
        <w:rPr>
          <w:szCs w:val="24"/>
        </w:rPr>
      </w:pPr>
    </w:p>
    <w:p w:rsidR="00DC5C8E" w:rsidRPr="00597544" w:rsidRDefault="00DC5C8E" w:rsidP="00DC5C8E">
      <w:pPr>
        <w:jc w:val="center"/>
        <w:rPr>
          <w:szCs w:val="24"/>
        </w:rPr>
      </w:pPr>
    </w:p>
    <w:p w:rsidR="00DC5C8E" w:rsidRPr="00597544" w:rsidRDefault="00DC5C8E" w:rsidP="00DC5C8E">
      <w:pPr>
        <w:jc w:val="center"/>
        <w:rPr>
          <w:szCs w:val="24"/>
        </w:rPr>
      </w:pPr>
      <w:r w:rsidRPr="00597544">
        <w:rPr>
          <w:szCs w:val="24"/>
        </w:rPr>
        <w:t>DANIŞMAN</w:t>
      </w:r>
    </w:p>
    <w:p w:rsidR="00C24AB1" w:rsidRPr="00597544" w:rsidRDefault="00DC5C8E" w:rsidP="00DC5C8E">
      <w:pPr>
        <w:jc w:val="center"/>
        <w:rPr>
          <w:szCs w:val="24"/>
        </w:rPr>
      </w:pPr>
      <w:r w:rsidRPr="00597544">
        <w:rPr>
          <w:szCs w:val="24"/>
        </w:rPr>
        <w:t xml:space="preserve">Unvan, Ad, </w:t>
      </w:r>
      <w:proofErr w:type="spellStart"/>
      <w:r w:rsidRPr="00597544">
        <w:rPr>
          <w:szCs w:val="24"/>
        </w:rPr>
        <w:t>Soyad</w:t>
      </w:r>
      <w:proofErr w:type="spellEnd"/>
    </w:p>
    <w:p w:rsidR="00C24AB1" w:rsidRPr="00F87C90" w:rsidRDefault="00A60450" w:rsidP="00A22FF5">
      <w:pPr>
        <w:jc w:val="center"/>
        <w:rPr>
          <w:szCs w:val="24"/>
        </w:rPr>
      </w:pPr>
      <w:r>
        <w:t xml:space="preserve">Dr. </w:t>
      </w:r>
      <w:proofErr w:type="spellStart"/>
      <w:r>
        <w:t>Öğr</w:t>
      </w:r>
      <w:proofErr w:type="spellEnd"/>
      <w:r>
        <w:t xml:space="preserve">. </w:t>
      </w:r>
      <w:proofErr w:type="gramStart"/>
      <w:r>
        <w:t>Üyesi</w:t>
      </w:r>
      <w:r w:rsidRPr="00F87C90">
        <w:rPr>
          <w:rFonts w:ascii="Arial" w:hAnsi="Arial" w:cs="Arial"/>
          <w:bCs/>
          <w:color w:val="000000"/>
          <w:sz w:val="18"/>
          <w:szCs w:val="18"/>
        </w:rPr>
        <w:t xml:space="preserve"> </w:t>
      </w:r>
      <w:r>
        <w:rPr>
          <w:rFonts w:ascii="Arial" w:hAnsi="Arial" w:cs="Arial"/>
          <w:bCs/>
          <w:color w:val="000000"/>
          <w:sz w:val="18"/>
          <w:szCs w:val="18"/>
        </w:rPr>
        <w:t xml:space="preserve"> </w:t>
      </w:r>
      <w:r w:rsidR="00986E8D">
        <w:rPr>
          <w:rFonts w:ascii="Arial" w:hAnsi="Arial" w:cs="Arial"/>
          <w:bCs/>
          <w:color w:val="000000"/>
          <w:sz w:val="18"/>
          <w:szCs w:val="18"/>
        </w:rPr>
        <w:t>Erdal</w:t>
      </w:r>
      <w:proofErr w:type="gramEnd"/>
      <w:r w:rsidR="00986E8D">
        <w:rPr>
          <w:rFonts w:ascii="Arial" w:hAnsi="Arial" w:cs="Arial"/>
          <w:bCs/>
          <w:color w:val="000000"/>
          <w:sz w:val="18"/>
          <w:szCs w:val="18"/>
        </w:rPr>
        <w:t xml:space="preserve"> AKIN</w:t>
      </w:r>
    </w:p>
    <w:p w:rsidR="007F3A53" w:rsidRPr="00597544" w:rsidRDefault="00D07B3B" w:rsidP="00D07B3B">
      <w:pPr>
        <w:tabs>
          <w:tab w:val="center" w:pos="4677"/>
          <w:tab w:val="left" w:pos="6060"/>
          <w:tab w:val="left" w:pos="6105"/>
        </w:tabs>
        <w:rPr>
          <w:szCs w:val="24"/>
        </w:rPr>
      </w:pPr>
      <w:r>
        <w:rPr>
          <w:szCs w:val="24"/>
        </w:rPr>
        <w:t xml:space="preserve">                                                           </w:t>
      </w:r>
      <w:r w:rsidR="00986E8D">
        <w:rPr>
          <w:szCs w:val="24"/>
        </w:rPr>
        <w:tab/>
      </w:r>
      <w:r>
        <w:rPr>
          <w:szCs w:val="24"/>
        </w:rPr>
        <w:t xml:space="preserve">  </w:t>
      </w:r>
      <w:r w:rsidR="00986E8D">
        <w:rPr>
          <w:szCs w:val="24"/>
        </w:rPr>
        <w:t>Ocak 2023</w:t>
      </w:r>
    </w:p>
    <w:p w:rsidR="00C51481" w:rsidRPr="00597544" w:rsidRDefault="00C51481" w:rsidP="00D06597">
      <w:pPr>
        <w:pStyle w:val="BASLIKNORMAL"/>
        <w:sectPr w:rsidR="00C51481" w:rsidRPr="00597544" w:rsidSect="00DC5C8E">
          <w:headerReference w:type="first" r:id="rId8"/>
          <w:pgSz w:w="11906" w:h="16838" w:code="9"/>
          <w:pgMar w:top="2835" w:right="851" w:bottom="1418" w:left="1701" w:header="709" w:footer="709" w:gutter="0"/>
          <w:pgNumType w:fmt="lowerRoman" w:start="1"/>
          <w:cols w:space="708"/>
          <w:titlePg/>
          <w:docGrid w:linePitch="360"/>
        </w:sectPr>
      </w:pPr>
    </w:p>
    <w:p w:rsidR="00042278" w:rsidRPr="00597544" w:rsidRDefault="00042278" w:rsidP="00F225CC">
      <w:pPr>
        <w:pStyle w:val="BASLIKNORMAL"/>
        <w:sectPr w:rsidR="00042278" w:rsidRPr="00597544" w:rsidSect="00475889">
          <w:footerReference w:type="default" r:id="rId9"/>
          <w:type w:val="continuous"/>
          <w:pgSz w:w="11906" w:h="16838" w:code="9"/>
          <w:pgMar w:top="1418" w:right="851" w:bottom="1418" w:left="1701" w:header="709" w:footer="709" w:gutter="0"/>
          <w:cols w:space="708"/>
          <w:docGrid w:linePitch="360"/>
        </w:sectPr>
      </w:pPr>
    </w:p>
    <w:p w:rsidR="00116EF6" w:rsidRPr="00597544" w:rsidRDefault="00116EF6" w:rsidP="00F225CC">
      <w:pPr>
        <w:pStyle w:val="BASLIKNORMAL"/>
      </w:pPr>
      <w:bookmarkStart w:id="0" w:name="_Toc124330127"/>
      <w:r w:rsidRPr="00597544">
        <w:lastRenderedPageBreak/>
        <w:t>ÖZET</w:t>
      </w:r>
      <w:bookmarkEnd w:id="0"/>
    </w:p>
    <w:p w:rsidR="00116EF6" w:rsidRPr="00597544" w:rsidRDefault="009950F9" w:rsidP="00EA586F">
      <w:pPr>
        <w:autoSpaceDE w:val="0"/>
        <w:autoSpaceDN w:val="0"/>
        <w:adjustRightInd w:val="0"/>
        <w:jc w:val="center"/>
        <w:rPr>
          <w:szCs w:val="24"/>
        </w:rPr>
      </w:pPr>
      <w:r>
        <w:rPr>
          <w:szCs w:val="24"/>
        </w:rPr>
        <w:t>MEME KANSERİ TESPİTİ</w:t>
      </w:r>
    </w:p>
    <w:p w:rsidR="00116EF6" w:rsidRPr="00597544" w:rsidRDefault="004F1043" w:rsidP="00EA586F">
      <w:pPr>
        <w:autoSpaceDE w:val="0"/>
        <w:autoSpaceDN w:val="0"/>
        <w:adjustRightInd w:val="0"/>
        <w:jc w:val="center"/>
        <w:rPr>
          <w:szCs w:val="24"/>
        </w:rPr>
      </w:pPr>
      <w:r w:rsidRPr="00597544">
        <w:rPr>
          <w:szCs w:val="24"/>
        </w:rPr>
        <w:t>SOYADI, Adı (Öğrenci)</w:t>
      </w:r>
    </w:p>
    <w:p w:rsidR="004F1043" w:rsidRPr="00597544" w:rsidRDefault="00986E8D" w:rsidP="00EA586F">
      <w:pPr>
        <w:autoSpaceDE w:val="0"/>
        <w:autoSpaceDN w:val="0"/>
        <w:adjustRightInd w:val="0"/>
        <w:jc w:val="center"/>
        <w:rPr>
          <w:szCs w:val="24"/>
        </w:rPr>
      </w:pPr>
      <w:r>
        <w:rPr>
          <w:szCs w:val="24"/>
        </w:rPr>
        <w:t>AKTAŞ Gülay</w:t>
      </w:r>
    </w:p>
    <w:p w:rsidR="00116EF6" w:rsidRPr="00597544" w:rsidRDefault="004F1043" w:rsidP="00EA586F">
      <w:pPr>
        <w:autoSpaceDE w:val="0"/>
        <w:autoSpaceDN w:val="0"/>
        <w:adjustRightInd w:val="0"/>
        <w:jc w:val="center"/>
        <w:rPr>
          <w:szCs w:val="24"/>
        </w:rPr>
      </w:pPr>
      <w:r w:rsidRPr="00597544">
        <w:rPr>
          <w:szCs w:val="24"/>
        </w:rPr>
        <w:t xml:space="preserve">Proje </w:t>
      </w:r>
      <w:proofErr w:type="spellStart"/>
      <w:r w:rsidR="00986E8D">
        <w:rPr>
          <w:szCs w:val="24"/>
        </w:rPr>
        <w:t>Raporı</w:t>
      </w:r>
      <w:proofErr w:type="spellEnd"/>
    </w:p>
    <w:p w:rsidR="00116EF6" w:rsidRPr="00597544" w:rsidRDefault="00116EF6" w:rsidP="00EA586F">
      <w:pPr>
        <w:tabs>
          <w:tab w:val="left" w:pos="8145"/>
          <w:tab w:val="left" w:pos="8295"/>
        </w:tabs>
        <w:autoSpaceDE w:val="0"/>
        <w:autoSpaceDN w:val="0"/>
        <w:adjustRightInd w:val="0"/>
        <w:jc w:val="center"/>
        <w:rPr>
          <w:szCs w:val="24"/>
        </w:rPr>
      </w:pPr>
    </w:p>
    <w:p w:rsidR="00116EF6" w:rsidRPr="00597544" w:rsidRDefault="00116EF6" w:rsidP="00EA586F">
      <w:pPr>
        <w:autoSpaceDE w:val="0"/>
        <w:autoSpaceDN w:val="0"/>
        <w:adjustRightInd w:val="0"/>
        <w:jc w:val="center"/>
        <w:rPr>
          <w:szCs w:val="24"/>
        </w:rPr>
      </w:pPr>
      <w:r w:rsidRPr="00597544">
        <w:rPr>
          <w:szCs w:val="24"/>
        </w:rPr>
        <w:t xml:space="preserve">Bitlis Eren Üniversitesi </w:t>
      </w:r>
      <w:r w:rsidR="004F1043" w:rsidRPr="00597544">
        <w:rPr>
          <w:szCs w:val="24"/>
        </w:rPr>
        <w:t>Mühendislik Mimarlık Fakültesi</w:t>
      </w:r>
    </w:p>
    <w:p w:rsidR="004F1043" w:rsidRPr="00597544" w:rsidRDefault="004F1043" w:rsidP="00EA586F">
      <w:pPr>
        <w:autoSpaceDE w:val="0"/>
        <w:autoSpaceDN w:val="0"/>
        <w:adjustRightInd w:val="0"/>
        <w:jc w:val="center"/>
        <w:rPr>
          <w:szCs w:val="24"/>
        </w:rPr>
      </w:pPr>
      <w:r w:rsidRPr="00597544">
        <w:rPr>
          <w:szCs w:val="24"/>
        </w:rPr>
        <w:t xml:space="preserve">Bilgisayar Mühendisliği Bölümü </w:t>
      </w:r>
    </w:p>
    <w:p w:rsidR="00116EF6" w:rsidRPr="00597544" w:rsidRDefault="00116EF6" w:rsidP="00EA586F">
      <w:pPr>
        <w:autoSpaceDE w:val="0"/>
        <w:autoSpaceDN w:val="0"/>
        <w:adjustRightInd w:val="0"/>
        <w:jc w:val="center"/>
        <w:rPr>
          <w:szCs w:val="24"/>
        </w:rPr>
      </w:pPr>
      <w:r w:rsidRPr="00597544">
        <w:rPr>
          <w:szCs w:val="24"/>
        </w:rPr>
        <w:t xml:space="preserve">Danışman: </w:t>
      </w:r>
      <w:r w:rsidR="00A60450">
        <w:rPr>
          <w:szCs w:val="24"/>
        </w:rPr>
        <w:t xml:space="preserve">Dr. </w:t>
      </w:r>
      <w:proofErr w:type="spellStart"/>
      <w:r w:rsidR="00A60450">
        <w:rPr>
          <w:szCs w:val="24"/>
        </w:rPr>
        <w:t>Öğr</w:t>
      </w:r>
      <w:proofErr w:type="spellEnd"/>
      <w:r w:rsidR="00A60450">
        <w:rPr>
          <w:szCs w:val="24"/>
        </w:rPr>
        <w:t xml:space="preserve">. Üyesi </w:t>
      </w:r>
      <w:r w:rsidR="00986E8D">
        <w:rPr>
          <w:szCs w:val="24"/>
        </w:rPr>
        <w:t>Erdal AKIN</w:t>
      </w:r>
    </w:p>
    <w:p w:rsidR="00116EF6" w:rsidRPr="00597544" w:rsidRDefault="00986E8D" w:rsidP="00EA586F">
      <w:pPr>
        <w:autoSpaceDE w:val="0"/>
        <w:autoSpaceDN w:val="0"/>
        <w:adjustRightInd w:val="0"/>
        <w:jc w:val="center"/>
        <w:rPr>
          <w:szCs w:val="24"/>
        </w:rPr>
      </w:pPr>
      <w:r>
        <w:rPr>
          <w:szCs w:val="24"/>
        </w:rPr>
        <w:t>Ocak 2023</w:t>
      </w:r>
      <w:r w:rsidR="00116EF6" w:rsidRPr="00597544">
        <w:rPr>
          <w:szCs w:val="24"/>
        </w:rPr>
        <w:t xml:space="preserve">, </w:t>
      </w:r>
      <w:r w:rsidR="00FE2856">
        <w:rPr>
          <w:szCs w:val="24"/>
        </w:rPr>
        <w:t>23</w:t>
      </w:r>
      <w:r w:rsidR="008927A7" w:rsidRPr="00597544">
        <w:rPr>
          <w:szCs w:val="24"/>
        </w:rPr>
        <w:t xml:space="preserve"> </w:t>
      </w:r>
      <w:r w:rsidR="00116EF6" w:rsidRPr="00597544">
        <w:rPr>
          <w:szCs w:val="24"/>
        </w:rPr>
        <w:t>sayfa</w:t>
      </w:r>
    </w:p>
    <w:p w:rsidR="00A60450" w:rsidRDefault="00A60450" w:rsidP="004F1043">
      <w:pPr>
        <w:tabs>
          <w:tab w:val="left" w:pos="7095"/>
        </w:tabs>
        <w:autoSpaceDE w:val="0"/>
        <w:autoSpaceDN w:val="0"/>
        <w:adjustRightInd w:val="0"/>
        <w:ind w:firstLine="709"/>
      </w:pPr>
    </w:p>
    <w:p w:rsidR="009932AC" w:rsidRPr="009932AC" w:rsidRDefault="009932AC" w:rsidP="009932AC">
      <w:pPr>
        <w:tabs>
          <w:tab w:val="left" w:pos="7095"/>
        </w:tabs>
        <w:autoSpaceDE w:val="0"/>
        <w:autoSpaceDN w:val="0"/>
        <w:adjustRightInd w:val="0"/>
        <w:ind w:firstLine="709"/>
        <w:jc w:val="center"/>
        <w:rPr>
          <w:b/>
        </w:rPr>
      </w:pPr>
      <w:r w:rsidRPr="009932AC">
        <w:rPr>
          <w:b/>
        </w:rPr>
        <w:t>Özet</w:t>
      </w:r>
    </w:p>
    <w:p w:rsidR="0023394A" w:rsidRDefault="0023394A" w:rsidP="00CF54EE">
      <w:pPr>
        <w:tabs>
          <w:tab w:val="left" w:pos="7095"/>
        </w:tabs>
        <w:autoSpaceDE w:val="0"/>
        <w:autoSpaceDN w:val="0"/>
        <w:adjustRightInd w:val="0"/>
        <w:ind w:firstLine="709"/>
      </w:pPr>
    </w:p>
    <w:p w:rsidR="0023394A" w:rsidRDefault="0023394A" w:rsidP="0023394A">
      <w:pPr>
        <w:tabs>
          <w:tab w:val="left" w:pos="7095"/>
        </w:tabs>
        <w:autoSpaceDE w:val="0"/>
        <w:autoSpaceDN w:val="0"/>
        <w:adjustRightInd w:val="0"/>
        <w:ind w:firstLine="709"/>
      </w:pPr>
      <w:r w:rsidRPr="0023394A">
        <w:t xml:space="preserve">Modern bilgisayarların </w:t>
      </w:r>
      <w:r>
        <w:t xml:space="preserve">daha iyi analizler ve tahminler yapmasına izin veren çeşitli makine öğrenimi teknikleri geliştirilmektedir. Makine öğrenimi teknikleri, başarılı sınıflandırma ve teşhis işlevleriyle, hastalıkların teşhisinde hızla tıp uzmanlarına yardımcı oluyor. Kanser teşhisinde kullanımı hızla artan makine öğrenimi sayesinde başarılı araştırmalar yapılabiliyor. Test sonuçlarını yorumlayarak meme kanserini teşhis etmek ve teşhis etmek uzman insan bilgisi gerektirir, ancak meme kanserini teşhis etmek için evrimsel makine öğrenimi teknikleri kullanılarak başarılı araştırmalar yapılmaktadır. Makine öğrenimi, bilgisayarların mevcut verilerden öğrenerek karmaşık ve büyük veri kümelerindeki kalıpları hızlı bir şekilde tanımlamasına olanak tanıyan bir yapay zekâ dalıdır. Bu yeteneği nedeniyle, makine öğrenimi kanserin, özellikle meme kanserinin tanı ve tedavisinde yaygın olarak kullanılmaktadır. Eğitim sonrasında </w:t>
      </w:r>
      <w:proofErr w:type="spellStart"/>
      <w:r w:rsidR="004D4952">
        <w:t>Naive</w:t>
      </w:r>
      <w:proofErr w:type="spellEnd"/>
      <w:r w:rsidR="004D4952">
        <w:t xml:space="preserve"> </w:t>
      </w:r>
      <w:proofErr w:type="spellStart"/>
      <w:r w:rsidR="004D4952">
        <w:t>Bayes</w:t>
      </w:r>
      <w:proofErr w:type="spellEnd"/>
      <w:r w:rsidR="004D4952">
        <w:t xml:space="preserve">, </w:t>
      </w:r>
      <w:proofErr w:type="spellStart"/>
      <w:r w:rsidR="004D4952">
        <w:t>Random</w:t>
      </w:r>
      <w:proofErr w:type="spellEnd"/>
      <w:r w:rsidR="004D4952">
        <w:t xml:space="preserve"> </w:t>
      </w:r>
      <w:proofErr w:type="spellStart"/>
      <w:r w:rsidR="004D4952">
        <w:t>fo</w:t>
      </w:r>
      <w:r w:rsidR="00864E0B">
        <w:t>rest</w:t>
      </w:r>
      <w:proofErr w:type="spellEnd"/>
      <w:r>
        <w:t xml:space="preserve">, K-en yakın komşu ve </w:t>
      </w:r>
      <w:proofErr w:type="spellStart"/>
      <w:r w:rsidR="007A72A3" w:rsidRPr="00D14EAD">
        <w:t>DecisionTreeClassifier</w:t>
      </w:r>
      <w:proofErr w:type="spellEnd"/>
      <w:r w:rsidR="00864E0B">
        <w:t xml:space="preserve"> yöntemleri</w:t>
      </w:r>
      <w:r>
        <w:t xml:space="preserve"> kullanılarak Karışıklık matrisi</w:t>
      </w:r>
      <w:r w:rsidR="00864E0B">
        <w:t xml:space="preserve">, f1 </w:t>
      </w:r>
      <w:proofErr w:type="spellStart"/>
      <w:r w:rsidR="00864E0B">
        <w:t>scorlarrı</w:t>
      </w:r>
      <w:proofErr w:type="spellEnd"/>
      <w:r w:rsidR="00864E0B">
        <w:t xml:space="preserve">, </w:t>
      </w:r>
      <w:proofErr w:type="spellStart"/>
      <w:r w:rsidR="00864E0B">
        <w:t>precission</w:t>
      </w:r>
      <w:proofErr w:type="spellEnd"/>
      <w:r w:rsidR="00864E0B">
        <w:t xml:space="preserve"> ve </w:t>
      </w:r>
      <w:proofErr w:type="spellStart"/>
      <w:r w:rsidR="00864E0B">
        <w:t>recal</w:t>
      </w:r>
      <w:proofErr w:type="spellEnd"/>
      <w:r w:rsidR="00864E0B">
        <w:t xml:space="preserve"> değerleri hesaplandı</w:t>
      </w:r>
      <w:r>
        <w:t>. Her tekniğin başarısı karşılaştırıldı. Bu karşılaştırma</w:t>
      </w:r>
      <w:r w:rsidR="00864E0B">
        <w:t xml:space="preserve">da f1 </w:t>
      </w:r>
      <w:proofErr w:type="spellStart"/>
      <w:r w:rsidR="00864E0B">
        <w:t>scorları</w:t>
      </w:r>
      <w:proofErr w:type="spellEnd"/>
      <w:r w:rsidR="00864E0B">
        <w:t xml:space="preserve"> </w:t>
      </w:r>
      <w:proofErr w:type="gramStart"/>
      <w:r w:rsidR="00864E0B">
        <w:t>baz</w:t>
      </w:r>
      <w:proofErr w:type="gramEnd"/>
      <w:r w:rsidR="00864E0B">
        <w:t xml:space="preserve"> </w:t>
      </w:r>
      <w:proofErr w:type="spellStart"/>
      <w:r w:rsidR="00864E0B">
        <w:t>alındğında</w:t>
      </w:r>
      <w:proofErr w:type="spellEnd"/>
      <w:r>
        <w:t xml:space="preserve"> </w:t>
      </w:r>
      <w:proofErr w:type="spellStart"/>
      <w:r w:rsidR="004D4952">
        <w:t>Random</w:t>
      </w:r>
      <w:proofErr w:type="spellEnd"/>
      <w:r w:rsidR="004D4952">
        <w:t xml:space="preserve"> </w:t>
      </w:r>
      <w:proofErr w:type="spellStart"/>
      <w:r w:rsidR="004D4952">
        <w:t>fo</w:t>
      </w:r>
      <w:r w:rsidR="007A72A3">
        <w:t>rest</w:t>
      </w:r>
      <w:proofErr w:type="spellEnd"/>
      <w:r w:rsidR="007A72A3">
        <w:t xml:space="preserve"> 0.91</w:t>
      </w:r>
      <w:r w:rsidR="00864E0B">
        <w:t xml:space="preserve"> </w:t>
      </w:r>
      <w:r>
        <w:t>doğrulukla en başarılı yöntem olduğunu ortaya koydu.</w:t>
      </w:r>
      <w:r w:rsidR="007C16E3">
        <w:t>[11]</w:t>
      </w:r>
    </w:p>
    <w:p w:rsidR="004E58BA" w:rsidRPr="00597544" w:rsidRDefault="00116EF6" w:rsidP="002C2826">
      <w:pPr>
        <w:pStyle w:val="GvdeMetniGirintisi"/>
        <w:tabs>
          <w:tab w:val="left" w:pos="142"/>
        </w:tabs>
        <w:ind w:left="2127" w:hanging="2127"/>
        <w:rPr>
          <w:szCs w:val="24"/>
        </w:rPr>
      </w:pPr>
      <w:r w:rsidRPr="00597544">
        <w:rPr>
          <w:b/>
          <w:bCs/>
          <w:szCs w:val="24"/>
        </w:rPr>
        <w:t>Anahtar kelimeler</w:t>
      </w:r>
      <w:r w:rsidRPr="00597544">
        <w:rPr>
          <w:szCs w:val="24"/>
        </w:rPr>
        <w:t xml:space="preserve">: </w:t>
      </w:r>
      <w:r w:rsidR="002544D6">
        <w:rPr>
          <w:rFonts w:ascii="Arial" w:hAnsi="Arial" w:cs="Arial"/>
          <w:color w:val="000000"/>
          <w:sz w:val="18"/>
          <w:szCs w:val="18"/>
        </w:rPr>
        <w:t xml:space="preserve">Meme Kanseri, </w:t>
      </w:r>
      <w:proofErr w:type="spellStart"/>
      <w:r w:rsidR="002544D6">
        <w:rPr>
          <w:rFonts w:ascii="Arial" w:hAnsi="Arial" w:cs="Arial"/>
          <w:color w:val="000000"/>
          <w:sz w:val="18"/>
          <w:szCs w:val="18"/>
        </w:rPr>
        <w:t>Gögüs</w:t>
      </w:r>
      <w:proofErr w:type="spellEnd"/>
      <w:r w:rsidR="002544D6">
        <w:rPr>
          <w:rFonts w:ascii="Arial" w:hAnsi="Arial" w:cs="Arial"/>
          <w:color w:val="000000"/>
          <w:sz w:val="18"/>
          <w:szCs w:val="18"/>
        </w:rPr>
        <w:t xml:space="preserve"> Kanseri, Kanser Tespiti</w:t>
      </w:r>
    </w:p>
    <w:p w:rsidR="006C6A88" w:rsidRPr="00597544" w:rsidRDefault="006C6A88" w:rsidP="002C2826">
      <w:pPr>
        <w:pStyle w:val="GvdeMetniGirintisi"/>
        <w:tabs>
          <w:tab w:val="left" w:pos="142"/>
        </w:tabs>
        <w:ind w:left="2127" w:hanging="2127"/>
        <w:rPr>
          <w:szCs w:val="24"/>
        </w:rPr>
      </w:pPr>
    </w:p>
    <w:p w:rsidR="00042278" w:rsidRPr="00597544" w:rsidRDefault="00042278" w:rsidP="006B2218">
      <w:pPr>
        <w:pStyle w:val="BASLIKNORMAL"/>
        <w:sectPr w:rsidR="00042278" w:rsidRPr="00597544" w:rsidSect="00985FBF">
          <w:pgSz w:w="11906" w:h="16838" w:code="9"/>
          <w:pgMar w:top="1418" w:right="851" w:bottom="1418" w:left="1701" w:header="709" w:footer="709" w:gutter="0"/>
          <w:pgNumType w:fmt="lowerRoman"/>
          <w:cols w:space="708"/>
          <w:docGrid w:linePitch="360"/>
        </w:sectPr>
      </w:pPr>
    </w:p>
    <w:p w:rsidR="00BF2DAF" w:rsidRPr="00597544" w:rsidRDefault="00BF2DAF" w:rsidP="006B2218">
      <w:pPr>
        <w:pStyle w:val="BASLIKNORMAL"/>
      </w:pPr>
      <w:bookmarkStart w:id="1" w:name="_Toc124330128"/>
      <w:r w:rsidRPr="00597544">
        <w:lastRenderedPageBreak/>
        <w:t>TEŞEKKÜR</w:t>
      </w:r>
      <w:bookmarkEnd w:id="1"/>
    </w:p>
    <w:p w:rsidR="00626B0B" w:rsidRPr="00597544" w:rsidRDefault="004F1043" w:rsidP="004F1043">
      <w:pPr>
        <w:ind w:firstLine="709"/>
        <w:rPr>
          <w:szCs w:val="24"/>
        </w:rPr>
      </w:pPr>
      <w:r w:rsidRPr="00597544">
        <w:rPr>
          <w:szCs w:val="24"/>
        </w:rPr>
        <w:t>Proje çalışması sırasında her türlü bilgi, teşvik ve deneyimleri ile yardımlarını esirgemeyen</w:t>
      </w:r>
      <w:r w:rsidR="00B94BAB">
        <w:rPr>
          <w:szCs w:val="24"/>
        </w:rPr>
        <w:t xml:space="preserve"> </w:t>
      </w:r>
      <w:r w:rsidR="00A60450">
        <w:rPr>
          <w:szCs w:val="24"/>
        </w:rPr>
        <w:t xml:space="preserve">Dr. </w:t>
      </w:r>
      <w:proofErr w:type="spellStart"/>
      <w:r w:rsidR="00A60450">
        <w:rPr>
          <w:szCs w:val="24"/>
        </w:rPr>
        <w:t>Öğr</w:t>
      </w:r>
      <w:proofErr w:type="spellEnd"/>
      <w:r w:rsidR="00A60450">
        <w:rPr>
          <w:szCs w:val="24"/>
        </w:rPr>
        <w:t xml:space="preserve">. Üyesi </w:t>
      </w:r>
      <w:r w:rsidR="00986E8D">
        <w:rPr>
          <w:szCs w:val="24"/>
        </w:rPr>
        <w:t>Erdal AKIN</w:t>
      </w:r>
      <w:r w:rsidR="00A60450">
        <w:rPr>
          <w:szCs w:val="24"/>
        </w:rPr>
        <w:t xml:space="preserve"> ‘</w:t>
      </w:r>
      <w:proofErr w:type="gramStart"/>
      <w:r w:rsidR="00A60450">
        <w:rPr>
          <w:szCs w:val="24"/>
        </w:rPr>
        <w:t xml:space="preserve">a </w:t>
      </w:r>
      <w:r w:rsidRPr="00597544">
        <w:rPr>
          <w:szCs w:val="24"/>
        </w:rPr>
        <w:t xml:space="preserve"> </w:t>
      </w:r>
      <w:r w:rsidR="00A60450">
        <w:rPr>
          <w:szCs w:val="24"/>
        </w:rPr>
        <w:t>proje</w:t>
      </w:r>
      <w:proofErr w:type="gramEnd"/>
      <w:r w:rsidR="00A60450">
        <w:rPr>
          <w:szCs w:val="24"/>
        </w:rPr>
        <w:t xml:space="preserve"> önerisi </w:t>
      </w:r>
      <w:r w:rsidRPr="00597544">
        <w:rPr>
          <w:szCs w:val="24"/>
        </w:rPr>
        <w:t xml:space="preserve">süresince her türlü maddi ve manevi destekleri ile göstermiş oldukları </w:t>
      </w:r>
      <w:r w:rsidR="00A60450">
        <w:rPr>
          <w:szCs w:val="24"/>
        </w:rPr>
        <w:t xml:space="preserve">sabırdan dolayı </w:t>
      </w:r>
      <w:r w:rsidRPr="00597544">
        <w:rPr>
          <w:szCs w:val="24"/>
        </w:rPr>
        <w:t xml:space="preserve"> teşekkür ederim.</w:t>
      </w:r>
    </w:p>
    <w:p w:rsidR="006C6A88" w:rsidRPr="00597544" w:rsidRDefault="006C6A88" w:rsidP="004F1043">
      <w:pPr>
        <w:ind w:firstLine="709"/>
        <w:rPr>
          <w:szCs w:val="24"/>
        </w:rPr>
      </w:pPr>
    </w:p>
    <w:p w:rsidR="00042278" w:rsidRPr="00597544" w:rsidRDefault="00042278" w:rsidP="00A60450">
      <w:pPr>
        <w:pStyle w:val="BASLIKNORMAL"/>
        <w:jc w:val="both"/>
        <w:sectPr w:rsidR="00042278" w:rsidRPr="00597544" w:rsidSect="00985FBF">
          <w:pgSz w:w="11906" w:h="16838" w:code="9"/>
          <w:pgMar w:top="1418" w:right="851" w:bottom="1418" w:left="1701" w:header="709" w:footer="709" w:gutter="0"/>
          <w:pgNumType w:fmt="lowerRoman"/>
          <w:cols w:space="708"/>
          <w:docGrid w:linePitch="360"/>
        </w:sectPr>
      </w:pPr>
      <w:bookmarkStart w:id="2" w:name="_Toc485720983"/>
    </w:p>
    <w:p w:rsidR="00901B9F" w:rsidRPr="00597544" w:rsidRDefault="00BA3932" w:rsidP="00F225CC">
      <w:pPr>
        <w:pStyle w:val="BASLIKNORMAL"/>
      </w:pPr>
      <w:bookmarkStart w:id="3" w:name="_Toc124330129"/>
      <w:r w:rsidRPr="00597544">
        <w:lastRenderedPageBreak/>
        <w:t>İÇİNDEKİLER DİZİNİ</w:t>
      </w:r>
      <w:bookmarkEnd w:id="2"/>
      <w:bookmarkEnd w:id="3"/>
    </w:p>
    <w:p w:rsidR="00363E04" w:rsidRPr="00597544" w:rsidRDefault="00363E04" w:rsidP="00363E04">
      <w:pPr>
        <w:jc w:val="right"/>
        <w:rPr>
          <w:b/>
          <w:u w:val="single"/>
        </w:rPr>
      </w:pPr>
      <w:r w:rsidRPr="00597544">
        <w:rPr>
          <w:b/>
          <w:u w:val="single"/>
        </w:rPr>
        <w:t>Sayfa</w:t>
      </w:r>
    </w:p>
    <w:bookmarkStart w:id="4" w:name="_Toc485720984" w:displacedByCustomXml="next"/>
    <w:sdt>
      <w:sdtPr>
        <w:rPr>
          <w:rFonts w:eastAsia="Times New Roman"/>
          <w:b w:val="0"/>
          <w:szCs w:val="20"/>
          <w:lang w:eastAsia="en-US"/>
        </w:rPr>
        <w:id w:val="-932965470"/>
        <w:docPartObj>
          <w:docPartGallery w:val="Table of Contents"/>
          <w:docPartUnique/>
        </w:docPartObj>
      </w:sdtPr>
      <w:sdtEndPr>
        <w:rPr>
          <w:bCs/>
        </w:rPr>
      </w:sdtEndPr>
      <w:sdtContent>
        <w:p w:rsidR="00237F05" w:rsidRPr="00B8137A" w:rsidRDefault="00237F05" w:rsidP="00B8137A">
          <w:pPr>
            <w:pStyle w:val="TBal"/>
            <w:numPr>
              <w:ilvl w:val="0"/>
              <w:numId w:val="0"/>
            </w:numPr>
            <w:rPr>
              <w:b w:val="0"/>
            </w:rPr>
          </w:pPr>
        </w:p>
        <w:p w:rsidR="00FE2856" w:rsidRDefault="00552DFA">
          <w:pPr>
            <w:pStyle w:val="T1"/>
            <w:rPr>
              <w:rFonts w:asciiTheme="minorHAnsi" w:eastAsiaTheme="minorEastAsia" w:hAnsiTheme="minorHAnsi" w:cstheme="minorBidi"/>
              <w:b w:val="0"/>
              <w:noProof/>
              <w:sz w:val="22"/>
              <w:szCs w:val="22"/>
              <w:lang w:eastAsia="tr-TR"/>
            </w:rPr>
          </w:pPr>
          <w:r w:rsidRPr="00674336">
            <w:rPr>
              <w:b w:val="0"/>
            </w:rPr>
            <w:fldChar w:fldCharType="begin"/>
          </w:r>
          <w:r w:rsidRPr="00674336">
            <w:rPr>
              <w:b w:val="0"/>
            </w:rPr>
            <w:instrText xml:space="preserve"> TOC \o "1-6" \h \z \u </w:instrText>
          </w:r>
          <w:r w:rsidRPr="00674336">
            <w:rPr>
              <w:b w:val="0"/>
            </w:rPr>
            <w:fldChar w:fldCharType="separate"/>
          </w:r>
          <w:hyperlink w:anchor="_Toc124330127" w:history="1">
            <w:r w:rsidR="00FE2856" w:rsidRPr="007D7604">
              <w:rPr>
                <w:rStyle w:val="Kpr"/>
                <w:noProof/>
              </w:rPr>
              <w:t>ÖZET</w:t>
            </w:r>
            <w:r w:rsidR="00FE2856">
              <w:rPr>
                <w:noProof/>
                <w:webHidden/>
              </w:rPr>
              <w:tab/>
            </w:r>
            <w:r w:rsidR="00FE2856">
              <w:rPr>
                <w:noProof/>
                <w:webHidden/>
              </w:rPr>
              <w:fldChar w:fldCharType="begin"/>
            </w:r>
            <w:r w:rsidR="00FE2856">
              <w:rPr>
                <w:noProof/>
                <w:webHidden/>
              </w:rPr>
              <w:instrText xml:space="preserve"> PAGEREF _Toc124330127 \h </w:instrText>
            </w:r>
            <w:r w:rsidR="00FE2856">
              <w:rPr>
                <w:noProof/>
                <w:webHidden/>
              </w:rPr>
            </w:r>
            <w:r w:rsidR="00FE2856">
              <w:rPr>
                <w:noProof/>
                <w:webHidden/>
              </w:rPr>
              <w:fldChar w:fldCharType="separate"/>
            </w:r>
            <w:r w:rsidR="00FE2856">
              <w:rPr>
                <w:noProof/>
                <w:webHidden/>
              </w:rPr>
              <w:t>ii</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28" w:history="1">
            <w:r w:rsidR="00FE2856" w:rsidRPr="007D7604">
              <w:rPr>
                <w:rStyle w:val="Kpr"/>
                <w:noProof/>
              </w:rPr>
              <w:t>TEŞEKKÜR</w:t>
            </w:r>
            <w:r w:rsidR="00FE2856">
              <w:rPr>
                <w:noProof/>
                <w:webHidden/>
              </w:rPr>
              <w:tab/>
            </w:r>
            <w:r w:rsidR="00FE2856">
              <w:rPr>
                <w:noProof/>
                <w:webHidden/>
              </w:rPr>
              <w:fldChar w:fldCharType="begin"/>
            </w:r>
            <w:r w:rsidR="00FE2856">
              <w:rPr>
                <w:noProof/>
                <w:webHidden/>
              </w:rPr>
              <w:instrText xml:space="preserve"> PAGEREF _Toc124330128 \h </w:instrText>
            </w:r>
            <w:r w:rsidR="00FE2856">
              <w:rPr>
                <w:noProof/>
                <w:webHidden/>
              </w:rPr>
            </w:r>
            <w:r w:rsidR="00FE2856">
              <w:rPr>
                <w:noProof/>
                <w:webHidden/>
              </w:rPr>
              <w:fldChar w:fldCharType="separate"/>
            </w:r>
            <w:r w:rsidR="00FE2856">
              <w:rPr>
                <w:noProof/>
                <w:webHidden/>
              </w:rPr>
              <w:t>iii</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29" w:history="1">
            <w:r w:rsidR="00FE2856" w:rsidRPr="007D7604">
              <w:rPr>
                <w:rStyle w:val="Kpr"/>
                <w:noProof/>
              </w:rPr>
              <w:t>İÇİNDEKİLER DİZİNİ</w:t>
            </w:r>
            <w:r w:rsidR="00FE2856">
              <w:rPr>
                <w:noProof/>
                <w:webHidden/>
              </w:rPr>
              <w:tab/>
            </w:r>
            <w:r w:rsidR="00FE2856">
              <w:rPr>
                <w:noProof/>
                <w:webHidden/>
              </w:rPr>
              <w:fldChar w:fldCharType="begin"/>
            </w:r>
            <w:r w:rsidR="00FE2856">
              <w:rPr>
                <w:noProof/>
                <w:webHidden/>
              </w:rPr>
              <w:instrText xml:space="preserve"> PAGEREF _Toc124330129 \h </w:instrText>
            </w:r>
            <w:r w:rsidR="00FE2856">
              <w:rPr>
                <w:noProof/>
                <w:webHidden/>
              </w:rPr>
            </w:r>
            <w:r w:rsidR="00FE2856">
              <w:rPr>
                <w:noProof/>
                <w:webHidden/>
              </w:rPr>
              <w:fldChar w:fldCharType="separate"/>
            </w:r>
            <w:r w:rsidR="00FE2856">
              <w:rPr>
                <w:noProof/>
                <w:webHidden/>
              </w:rPr>
              <w:t>iv</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0" w:history="1">
            <w:r w:rsidR="00FE2856" w:rsidRPr="007D7604">
              <w:rPr>
                <w:rStyle w:val="Kpr"/>
                <w:noProof/>
              </w:rPr>
              <w:t>TABLOLAR LİSTESİ</w:t>
            </w:r>
            <w:r w:rsidR="00FE2856">
              <w:rPr>
                <w:noProof/>
                <w:webHidden/>
              </w:rPr>
              <w:tab/>
            </w:r>
            <w:r w:rsidR="00FE2856">
              <w:rPr>
                <w:noProof/>
                <w:webHidden/>
              </w:rPr>
              <w:fldChar w:fldCharType="begin"/>
            </w:r>
            <w:r w:rsidR="00FE2856">
              <w:rPr>
                <w:noProof/>
                <w:webHidden/>
              </w:rPr>
              <w:instrText xml:space="preserve"> PAGEREF _Toc124330130 \h </w:instrText>
            </w:r>
            <w:r w:rsidR="00FE2856">
              <w:rPr>
                <w:noProof/>
                <w:webHidden/>
              </w:rPr>
            </w:r>
            <w:r w:rsidR="00FE2856">
              <w:rPr>
                <w:noProof/>
                <w:webHidden/>
              </w:rPr>
              <w:fldChar w:fldCharType="separate"/>
            </w:r>
            <w:r w:rsidR="00FE2856">
              <w:rPr>
                <w:noProof/>
                <w:webHidden/>
              </w:rPr>
              <w:t>v</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1" w:history="1">
            <w:r w:rsidR="00FE2856" w:rsidRPr="007D7604">
              <w:rPr>
                <w:rStyle w:val="Kpr"/>
                <w:noProof/>
              </w:rPr>
              <w:t>ÇİZELGELER DİZİNİ</w:t>
            </w:r>
            <w:r w:rsidR="00FE2856">
              <w:rPr>
                <w:noProof/>
                <w:webHidden/>
              </w:rPr>
              <w:tab/>
            </w:r>
            <w:r w:rsidR="00FE2856">
              <w:rPr>
                <w:noProof/>
                <w:webHidden/>
              </w:rPr>
              <w:fldChar w:fldCharType="begin"/>
            </w:r>
            <w:r w:rsidR="00FE2856">
              <w:rPr>
                <w:noProof/>
                <w:webHidden/>
              </w:rPr>
              <w:instrText xml:space="preserve"> PAGEREF _Toc124330131 \h </w:instrText>
            </w:r>
            <w:r w:rsidR="00FE2856">
              <w:rPr>
                <w:noProof/>
                <w:webHidden/>
              </w:rPr>
            </w:r>
            <w:r w:rsidR="00FE2856">
              <w:rPr>
                <w:noProof/>
                <w:webHidden/>
              </w:rPr>
              <w:fldChar w:fldCharType="separate"/>
            </w:r>
            <w:r w:rsidR="00FE2856">
              <w:rPr>
                <w:noProof/>
                <w:webHidden/>
              </w:rPr>
              <w:t>vi</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2" w:history="1">
            <w:r w:rsidR="00FE2856" w:rsidRPr="007D7604">
              <w:rPr>
                <w:rStyle w:val="Kpr"/>
                <w:noProof/>
              </w:rPr>
              <w:t>ŞEKİLLER DİZİNİ</w:t>
            </w:r>
            <w:r w:rsidR="00FE2856">
              <w:rPr>
                <w:noProof/>
                <w:webHidden/>
              </w:rPr>
              <w:tab/>
            </w:r>
            <w:r w:rsidR="00FE2856">
              <w:rPr>
                <w:noProof/>
                <w:webHidden/>
              </w:rPr>
              <w:fldChar w:fldCharType="begin"/>
            </w:r>
            <w:r w:rsidR="00FE2856">
              <w:rPr>
                <w:noProof/>
                <w:webHidden/>
              </w:rPr>
              <w:instrText xml:space="preserve"> PAGEREF _Toc124330132 \h </w:instrText>
            </w:r>
            <w:r w:rsidR="00FE2856">
              <w:rPr>
                <w:noProof/>
                <w:webHidden/>
              </w:rPr>
            </w:r>
            <w:r w:rsidR="00FE2856">
              <w:rPr>
                <w:noProof/>
                <w:webHidden/>
              </w:rPr>
              <w:fldChar w:fldCharType="separate"/>
            </w:r>
            <w:r w:rsidR="00FE2856">
              <w:rPr>
                <w:noProof/>
                <w:webHidden/>
              </w:rPr>
              <w:t>vii</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3" w:history="1">
            <w:r w:rsidR="00FE2856" w:rsidRPr="007D7604">
              <w:rPr>
                <w:rStyle w:val="Kpr"/>
                <w:noProof/>
              </w:rPr>
              <w:t>KISALTMALAR DİZİNİ</w:t>
            </w:r>
            <w:r w:rsidR="00FE2856">
              <w:rPr>
                <w:noProof/>
                <w:webHidden/>
              </w:rPr>
              <w:tab/>
            </w:r>
            <w:r w:rsidR="00FE2856">
              <w:rPr>
                <w:noProof/>
                <w:webHidden/>
              </w:rPr>
              <w:fldChar w:fldCharType="begin"/>
            </w:r>
            <w:r w:rsidR="00FE2856">
              <w:rPr>
                <w:noProof/>
                <w:webHidden/>
              </w:rPr>
              <w:instrText xml:space="preserve"> PAGEREF _Toc124330133 \h </w:instrText>
            </w:r>
            <w:r w:rsidR="00FE2856">
              <w:rPr>
                <w:noProof/>
                <w:webHidden/>
              </w:rPr>
            </w:r>
            <w:r w:rsidR="00FE2856">
              <w:rPr>
                <w:noProof/>
                <w:webHidden/>
              </w:rPr>
              <w:fldChar w:fldCharType="separate"/>
            </w:r>
            <w:r w:rsidR="00FE2856">
              <w:rPr>
                <w:noProof/>
                <w:webHidden/>
              </w:rPr>
              <w:t>viii</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4" w:history="1">
            <w:r w:rsidR="00FE2856" w:rsidRPr="007D7604">
              <w:rPr>
                <w:rStyle w:val="Kpr"/>
                <w:noProof/>
              </w:rPr>
              <w:t>1. GİRİŞ</w:t>
            </w:r>
            <w:r w:rsidR="00FE2856">
              <w:rPr>
                <w:noProof/>
                <w:webHidden/>
              </w:rPr>
              <w:tab/>
            </w:r>
            <w:r w:rsidR="00FE2856">
              <w:rPr>
                <w:noProof/>
                <w:webHidden/>
              </w:rPr>
              <w:fldChar w:fldCharType="begin"/>
            </w:r>
            <w:r w:rsidR="00FE2856">
              <w:rPr>
                <w:noProof/>
                <w:webHidden/>
              </w:rPr>
              <w:instrText xml:space="preserve"> PAGEREF _Toc124330134 \h </w:instrText>
            </w:r>
            <w:r w:rsidR="00FE2856">
              <w:rPr>
                <w:noProof/>
                <w:webHidden/>
              </w:rPr>
            </w:r>
            <w:r w:rsidR="00FE2856">
              <w:rPr>
                <w:noProof/>
                <w:webHidden/>
              </w:rPr>
              <w:fldChar w:fldCharType="separate"/>
            </w:r>
            <w:r w:rsidR="00FE2856">
              <w:rPr>
                <w:noProof/>
                <w:webHidden/>
              </w:rPr>
              <w:t>1</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35" w:history="1">
            <w:r w:rsidR="00FE2856" w:rsidRPr="007D7604">
              <w:rPr>
                <w:rStyle w:val="Kpr"/>
                <w:noProof/>
              </w:rPr>
              <w:t>2.</w:t>
            </w:r>
            <w:r w:rsidR="00FE2856">
              <w:rPr>
                <w:rFonts w:asciiTheme="minorHAnsi" w:eastAsiaTheme="minorEastAsia" w:hAnsiTheme="minorHAnsi" w:cstheme="minorBidi"/>
                <w:b w:val="0"/>
                <w:noProof/>
                <w:sz w:val="22"/>
                <w:szCs w:val="22"/>
                <w:lang w:eastAsia="tr-TR"/>
              </w:rPr>
              <w:tab/>
            </w:r>
            <w:r w:rsidR="00FE2856" w:rsidRPr="007D7604">
              <w:rPr>
                <w:rStyle w:val="Kpr"/>
                <w:noProof/>
              </w:rPr>
              <w:t>MATERYAL VE YÖNTEM</w:t>
            </w:r>
            <w:r w:rsidR="00FE2856">
              <w:rPr>
                <w:noProof/>
                <w:webHidden/>
              </w:rPr>
              <w:tab/>
            </w:r>
            <w:r w:rsidR="00FE2856">
              <w:rPr>
                <w:noProof/>
                <w:webHidden/>
              </w:rPr>
              <w:fldChar w:fldCharType="begin"/>
            </w:r>
            <w:r w:rsidR="00FE2856">
              <w:rPr>
                <w:noProof/>
                <w:webHidden/>
              </w:rPr>
              <w:instrText xml:space="preserve"> PAGEREF _Toc124330135 \h </w:instrText>
            </w:r>
            <w:r w:rsidR="00FE2856">
              <w:rPr>
                <w:noProof/>
                <w:webHidden/>
              </w:rPr>
            </w:r>
            <w:r w:rsidR="00FE2856">
              <w:rPr>
                <w:noProof/>
                <w:webHidden/>
              </w:rPr>
              <w:fldChar w:fldCharType="separate"/>
            </w:r>
            <w:r w:rsidR="00FE2856">
              <w:rPr>
                <w:noProof/>
                <w:webHidden/>
              </w:rPr>
              <w:t>2</w:t>
            </w:r>
            <w:r w:rsidR="00FE2856">
              <w:rPr>
                <w:noProof/>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36" w:history="1">
            <w:r w:rsidR="00FE2856" w:rsidRPr="007D7604">
              <w:rPr>
                <w:rStyle w:val="Kpr"/>
              </w:rPr>
              <w:t>2.1 Veri Seti</w:t>
            </w:r>
            <w:r w:rsidR="00FE2856">
              <w:rPr>
                <w:webHidden/>
              </w:rPr>
              <w:tab/>
            </w:r>
            <w:r w:rsidR="00FE2856">
              <w:rPr>
                <w:webHidden/>
              </w:rPr>
              <w:fldChar w:fldCharType="begin"/>
            </w:r>
            <w:r w:rsidR="00FE2856">
              <w:rPr>
                <w:webHidden/>
              </w:rPr>
              <w:instrText xml:space="preserve"> PAGEREF _Toc124330136 \h </w:instrText>
            </w:r>
            <w:r w:rsidR="00FE2856">
              <w:rPr>
                <w:webHidden/>
              </w:rPr>
            </w:r>
            <w:r w:rsidR="00FE2856">
              <w:rPr>
                <w:webHidden/>
              </w:rPr>
              <w:fldChar w:fldCharType="separate"/>
            </w:r>
            <w:r w:rsidR="00FE2856">
              <w:rPr>
                <w:webHidden/>
              </w:rPr>
              <w:t>2</w:t>
            </w:r>
            <w:r w:rsidR="00FE2856">
              <w:rPr>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37" w:history="1">
            <w:r w:rsidR="00FE2856" w:rsidRPr="007D7604">
              <w:rPr>
                <w:rStyle w:val="Kpr"/>
              </w:rPr>
              <w:t>2.2 k-Karar Ağacı — DecisionTreeClassifier</w:t>
            </w:r>
            <w:r w:rsidR="00FE2856">
              <w:rPr>
                <w:webHidden/>
              </w:rPr>
              <w:tab/>
            </w:r>
            <w:r w:rsidR="00FE2856">
              <w:rPr>
                <w:webHidden/>
              </w:rPr>
              <w:fldChar w:fldCharType="begin"/>
            </w:r>
            <w:r w:rsidR="00FE2856">
              <w:rPr>
                <w:webHidden/>
              </w:rPr>
              <w:instrText xml:space="preserve"> PAGEREF _Toc124330137 \h </w:instrText>
            </w:r>
            <w:r w:rsidR="00FE2856">
              <w:rPr>
                <w:webHidden/>
              </w:rPr>
            </w:r>
            <w:r w:rsidR="00FE2856">
              <w:rPr>
                <w:webHidden/>
              </w:rPr>
              <w:fldChar w:fldCharType="separate"/>
            </w:r>
            <w:r w:rsidR="00FE2856">
              <w:rPr>
                <w:webHidden/>
              </w:rPr>
              <w:t>3</w:t>
            </w:r>
            <w:r w:rsidR="00FE2856">
              <w:rPr>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38" w:history="1">
            <w:r w:rsidR="00FE2856" w:rsidRPr="007D7604">
              <w:rPr>
                <w:rStyle w:val="Kpr"/>
              </w:rPr>
              <w:t>2.3</w:t>
            </w:r>
            <w:r w:rsidR="00FE2856">
              <w:rPr>
                <w:rFonts w:asciiTheme="minorHAnsi" w:eastAsiaTheme="minorEastAsia" w:hAnsiTheme="minorHAnsi" w:cstheme="minorBidi"/>
                <w:sz w:val="22"/>
                <w:szCs w:val="22"/>
                <w:lang w:eastAsia="tr-TR"/>
              </w:rPr>
              <w:tab/>
            </w:r>
            <w:r w:rsidR="00FE2856" w:rsidRPr="007D7604">
              <w:rPr>
                <w:rStyle w:val="Kpr"/>
              </w:rPr>
              <w:t>Rastgele Orman algoritması nedir? (Random Forest)</w:t>
            </w:r>
            <w:r w:rsidR="00FE2856">
              <w:rPr>
                <w:webHidden/>
              </w:rPr>
              <w:tab/>
            </w:r>
            <w:r w:rsidR="00FE2856">
              <w:rPr>
                <w:webHidden/>
              </w:rPr>
              <w:fldChar w:fldCharType="begin"/>
            </w:r>
            <w:r w:rsidR="00FE2856">
              <w:rPr>
                <w:webHidden/>
              </w:rPr>
              <w:instrText xml:space="preserve"> PAGEREF _Toc124330138 \h </w:instrText>
            </w:r>
            <w:r w:rsidR="00FE2856">
              <w:rPr>
                <w:webHidden/>
              </w:rPr>
            </w:r>
            <w:r w:rsidR="00FE2856">
              <w:rPr>
                <w:webHidden/>
              </w:rPr>
              <w:fldChar w:fldCharType="separate"/>
            </w:r>
            <w:r w:rsidR="00FE2856">
              <w:rPr>
                <w:webHidden/>
              </w:rPr>
              <w:t>3</w:t>
            </w:r>
            <w:r w:rsidR="00FE2856">
              <w:rPr>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39" w:history="1">
            <w:r w:rsidR="00FE2856" w:rsidRPr="007D7604">
              <w:rPr>
                <w:rStyle w:val="Kpr"/>
                <w:noProof/>
                <w:lang w:eastAsia="tr-TR"/>
              </w:rPr>
              <w:t>2.3.1 Random Forest algoritması nasıl çalışır?</w:t>
            </w:r>
            <w:r w:rsidR="00FE2856">
              <w:rPr>
                <w:noProof/>
                <w:webHidden/>
              </w:rPr>
              <w:tab/>
            </w:r>
            <w:r w:rsidR="00FE2856">
              <w:rPr>
                <w:noProof/>
                <w:webHidden/>
              </w:rPr>
              <w:fldChar w:fldCharType="begin"/>
            </w:r>
            <w:r w:rsidR="00FE2856">
              <w:rPr>
                <w:noProof/>
                <w:webHidden/>
              </w:rPr>
              <w:instrText xml:space="preserve"> PAGEREF _Toc124330139 \h </w:instrText>
            </w:r>
            <w:r w:rsidR="00FE2856">
              <w:rPr>
                <w:noProof/>
                <w:webHidden/>
              </w:rPr>
            </w:r>
            <w:r w:rsidR="00FE2856">
              <w:rPr>
                <w:noProof/>
                <w:webHidden/>
              </w:rPr>
              <w:fldChar w:fldCharType="separate"/>
            </w:r>
            <w:r w:rsidR="00FE2856">
              <w:rPr>
                <w:noProof/>
                <w:webHidden/>
              </w:rPr>
              <w:t>3</w:t>
            </w:r>
            <w:r w:rsidR="00FE2856">
              <w:rPr>
                <w:noProof/>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40" w:history="1">
            <w:r w:rsidR="00FE2856" w:rsidRPr="007D7604">
              <w:rPr>
                <w:rStyle w:val="Kpr"/>
              </w:rPr>
              <w:t>2.4 k-En Yakın Komşuluk — k Nearest Neighbours</w:t>
            </w:r>
            <w:r w:rsidR="00FE2856">
              <w:rPr>
                <w:webHidden/>
              </w:rPr>
              <w:tab/>
            </w:r>
            <w:r w:rsidR="00FE2856">
              <w:rPr>
                <w:webHidden/>
              </w:rPr>
              <w:fldChar w:fldCharType="begin"/>
            </w:r>
            <w:r w:rsidR="00FE2856">
              <w:rPr>
                <w:webHidden/>
              </w:rPr>
              <w:instrText xml:space="preserve"> PAGEREF _Toc124330140 \h </w:instrText>
            </w:r>
            <w:r w:rsidR="00FE2856">
              <w:rPr>
                <w:webHidden/>
              </w:rPr>
            </w:r>
            <w:r w:rsidR="00FE2856">
              <w:rPr>
                <w:webHidden/>
              </w:rPr>
              <w:fldChar w:fldCharType="separate"/>
            </w:r>
            <w:r w:rsidR="00FE2856">
              <w:rPr>
                <w:webHidden/>
              </w:rPr>
              <w:t>5</w:t>
            </w:r>
            <w:r w:rsidR="00FE2856">
              <w:rPr>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41" w:history="1">
            <w:r w:rsidR="00FE2856" w:rsidRPr="007D7604">
              <w:rPr>
                <w:rStyle w:val="Kpr"/>
                <w:lang w:eastAsia="tr-TR"/>
              </w:rPr>
              <w:t>2.5 Naive Bayes</w:t>
            </w:r>
            <w:r w:rsidR="00FE2856">
              <w:rPr>
                <w:webHidden/>
              </w:rPr>
              <w:tab/>
            </w:r>
            <w:r w:rsidR="00FE2856">
              <w:rPr>
                <w:webHidden/>
              </w:rPr>
              <w:fldChar w:fldCharType="begin"/>
            </w:r>
            <w:r w:rsidR="00FE2856">
              <w:rPr>
                <w:webHidden/>
              </w:rPr>
              <w:instrText xml:space="preserve"> PAGEREF _Toc124330141 \h </w:instrText>
            </w:r>
            <w:r w:rsidR="00FE2856">
              <w:rPr>
                <w:webHidden/>
              </w:rPr>
            </w:r>
            <w:r w:rsidR="00FE2856">
              <w:rPr>
                <w:webHidden/>
              </w:rPr>
              <w:fldChar w:fldCharType="separate"/>
            </w:r>
            <w:r w:rsidR="00FE2856">
              <w:rPr>
                <w:webHidden/>
              </w:rPr>
              <w:t>6</w:t>
            </w:r>
            <w:r w:rsidR="00FE2856">
              <w:rPr>
                <w:webHidden/>
              </w:rPr>
              <w:fldChar w:fldCharType="end"/>
            </w:r>
          </w:hyperlink>
        </w:p>
        <w:p w:rsidR="00FE2856" w:rsidRDefault="00DE5EA6">
          <w:pPr>
            <w:pStyle w:val="T3"/>
            <w:rPr>
              <w:rFonts w:asciiTheme="minorHAnsi" w:eastAsiaTheme="minorEastAsia" w:hAnsiTheme="minorHAnsi" w:cstheme="minorBidi"/>
              <w:sz w:val="22"/>
              <w:szCs w:val="22"/>
              <w:lang w:eastAsia="tr-TR"/>
            </w:rPr>
          </w:pPr>
          <w:hyperlink w:anchor="_Toc124330142" w:history="1">
            <w:r w:rsidR="00FE2856" w:rsidRPr="007D7604">
              <w:rPr>
                <w:rStyle w:val="Kpr"/>
                <w:lang w:eastAsia="tr-TR"/>
              </w:rPr>
              <w:t>2.6 Matris Hatası Nedir? -Confusion Matrix</w:t>
            </w:r>
            <w:r w:rsidR="00FE2856">
              <w:rPr>
                <w:webHidden/>
              </w:rPr>
              <w:tab/>
            </w:r>
            <w:r w:rsidR="00FE2856">
              <w:rPr>
                <w:webHidden/>
              </w:rPr>
              <w:fldChar w:fldCharType="begin"/>
            </w:r>
            <w:r w:rsidR="00FE2856">
              <w:rPr>
                <w:webHidden/>
              </w:rPr>
              <w:instrText xml:space="preserve"> PAGEREF _Toc124330142 \h </w:instrText>
            </w:r>
            <w:r w:rsidR="00FE2856">
              <w:rPr>
                <w:webHidden/>
              </w:rPr>
            </w:r>
            <w:r w:rsidR="00FE2856">
              <w:rPr>
                <w:webHidden/>
              </w:rPr>
              <w:fldChar w:fldCharType="separate"/>
            </w:r>
            <w:r w:rsidR="00FE2856">
              <w:rPr>
                <w:webHidden/>
              </w:rPr>
              <w:t>7</w:t>
            </w:r>
            <w:r w:rsidR="00FE2856">
              <w:rPr>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43" w:history="1">
            <w:r w:rsidR="00FE2856" w:rsidRPr="007D7604">
              <w:rPr>
                <w:rStyle w:val="Kpr"/>
                <w:noProof/>
                <w:lang w:eastAsia="tr-TR"/>
              </w:rPr>
              <w:t>2.6.1 Accuracy(Doğruluk):</w:t>
            </w:r>
            <w:r w:rsidR="00FE2856">
              <w:rPr>
                <w:noProof/>
                <w:webHidden/>
              </w:rPr>
              <w:tab/>
            </w:r>
            <w:r w:rsidR="00FE2856">
              <w:rPr>
                <w:noProof/>
                <w:webHidden/>
              </w:rPr>
              <w:fldChar w:fldCharType="begin"/>
            </w:r>
            <w:r w:rsidR="00FE2856">
              <w:rPr>
                <w:noProof/>
                <w:webHidden/>
              </w:rPr>
              <w:instrText xml:space="preserve"> PAGEREF _Toc124330143 \h </w:instrText>
            </w:r>
            <w:r w:rsidR="00FE2856">
              <w:rPr>
                <w:noProof/>
                <w:webHidden/>
              </w:rPr>
            </w:r>
            <w:r w:rsidR="00FE2856">
              <w:rPr>
                <w:noProof/>
                <w:webHidden/>
              </w:rPr>
              <w:fldChar w:fldCharType="separate"/>
            </w:r>
            <w:r w:rsidR="00FE2856">
              <w:rPr>
                <w:noProof/>
                <w:webHidden/>
              </w:rPr>
              <w:t>7</w:t>
            </w:r>
            <w:r w:rsidR="00FE2856">
              <w:rPr>
                <w:noProof/>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44" w:history="1">
            <w:r w:rsidR="00FE2856" w:rsidRPr="007D7604">
              <w:rPr>
                <w:rStyle w:val="Kpr"/>
                <w:noProof/>
                <w:lang w:eastAsia="tr-TR"/>
              </w:rPr>
              <w:t>2.6.2 Precision(Kesinlik) :</w:t>
            </w:r>
            <w:r w:rsidR="00FE2856">
              <w:rPr>
                <w:noProof/>
                <w:webHidden/>
              </w:rPr>
              <w:tab/>
            </w:r>
            <w:r w:rsidR="00FE2856">
              <w:rPr>
                <w:noProof/>
                <w:webHidden/>
              </w:rPr>
              <w:fldChar w:fldCharType="begin"/>
            </w:r>
            <w:r w:rsidR="00FE2856">
              <w:rPr>
                <w:noProof/>
                <w:webHidden/>
              </w:rPr>
              <w:instrText xml:space="preserve"> PAGEREF _Toc124330144 \h </w:instrText>
            </w:r>
            <w:r w:rsidR="00FE2856">
              <w:rPr>
                <w:noProof/>
                <w:webHidden/>
              </w:rPr>
            </w:r>
            <w:r w:rsidR="00FE2856">
              <w:rPr>
                <w:noProof/>
                <w:webHidden/>
              </w:rPr>
              <w:fldChar w:fldCharType="separate"/>
            </w:r>
            <w:r w:rsidR="00FE2856">
              <w:rPr>
                <w:noProof/>
                <w:webHidden/>
              </w:rPr>
              <w:t>7</w:t>
            </w:r>
            <w:r w:rsidR="00FE2856">
              <w:rPr>
                <w:noProof/>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45" w:history="1">
            <w:r w:rsidR="00FE2856" w:rsidRPr="007D7604">
              <w:rPr>
                <w:rStyle w:val="Kpr"/>
                <w:noProof/>
                <w:lang w:eastAsia="tr-TR"/>
              </w:rPr>
              <w:t>2.6.3 Recall(Duyarlılık) :</w:t>
            </w:r>
            <w:r w:rsidR="00FE2856">
              <w:rPr>
                <w:noProof/>
                <w:webHidden/>
              </w:rPr>
              <w:tab/>
            </w:r>
            <w:r w:rsidR="00FE2856">
              <w:rPr>
                <w:noProof/>
                <w:webHidden/>
              </w:rPr>
              <w:fldChar w:fldCharType="begin"/>
            </w:r>
            <w:r w:rsidR="00FE2856">
              <w:rPr>
                <w:noProof/>
                <w:webHidden/>
              </w:rPr>
              <w:instrText xml:space="preserve"> PAGEREF _Toc124330145 \h </w:instrText>
            </w:r>
            <w:r w:rsidR="00FE2856">
              <w:rPr>
                <w:noProof/>
                <w:webHidden/>
              </w:rPr>
            </w:r>
            <w:r w:rsidR="00FE2856">
              <w:rPr>
                <w:noProof/>
                <w:webHidden/>
              </w:rPr>
              <w:fldChar w:fldCharType="separate"/>
            </w:r>
            <w:r w:rsidR="00FE2856">
              <w:rPr>
                <w:noProof/>
                <w:webHidden/>
              </w:rPr>
              <w:t>7</w:t>
            </w:r>
            <w:r w:rsidR="00FE2856">
              <w:rPr>
                <w:noProof/>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46" w:history="1">
            <w:r w:rsidR="00FE2856" w:rsidRPr="007D7604">
              <w:rPr>
                <w:rStyle w:val="Kpr"/>
                <w:noProof/>
                <w:lang w:eastAsia="tr-TR"/>
              </w:rPr>
              <w:t xml:space="preserve">2.6.4 </w:t>
            </w:r>
            <w:r w:rsidR="00FE2856" w:rsidRPr="007D7604">
              <w:rPr>
                <w:rStyle w:val="Kpr"/>
                <w:noProof/>
              </w:rPr>
              <w:t>F-measure: Precision</w:t>
            </w:r>
            <w:r w:rsidR="00FE2856">
              <w:rPr>
                <w:noProof/>
                <w:webHidden/>
              </w:rPr>
              <w:tab/>
            </w:r>
            <w:r w:rsidR="00FE2856">
              <w:rPr>
                <w:noProof/>
                <w:webHidden/>
              </w:rPr>
              <w:fldChar w:fldCharType="begin"/>
            </w:r>
            <w:r w:rsidR="00FE2856">
              <w:rPr>
                <w:noProof/>
                <w:webHidden/>
              </w:rPr>
              <w:instrText xml:space="preserve"> PAGEREF _Toc124330146 \h </w:instrText>
            </w:r>
            <w:r w:rsidR="00FE2856">
              <w:rPr>
                <w:noProof/>
                <w:webHidden/>
              </w:rPr>
            </w:r>
            <w:r w:rsidR="00FE2856">
              <w:rPr>
                <w:noProof/>
                <w:webHidden/>
              </w:rPr>
              <w:fldChar w:fldCharType="separate"/>
            </w:r>
            <w:r w:rsidR="00FE2856">
              <w:rPr>
                <w:noProof/>
                <w:webHidden/>
              </w:rPr>
              <w:t>7</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47" w:history="1">
            <w:r w:rsidR="00FE2856" w:rsidRPr="007D7604">
              <w:rPr>
                <w:rStyle w:val="Kpr"/>
                <w:noProof/>
              </w:rPr>
              <w:t>3</w:t>
            </w:r>
            <w:r w:rsidR="00FE2856">
              <w:rPr>
                <w:rFonts w:asciiTheme="minorHAnsi" w:eastAsiaTheme="minorEastAsia" w:hAnsiTheme="minorHAnsi" w:cstheme="minorBidi"/>
                <w:b w:val="0"/>
                <w:noProof/>
                <w:sz w:val="22"/>
                <w:szCs w:val="22"/>
                <w:lang w:eastAsia="tr-TR"/>
              </w:rPr>
              <w:tab/>
            </w:r>
            <w:r w:rsidR="00FE2856" w:rsidRPr="007D7604">
              <w:rPr>
                <w:rStyle w:val="Kpr"/>
                <w:noProof/>
              </w:rPr>
              <w:t>BULGULAR</w:t>
            </w:r>
            <w:r w:rsidR="00FE2856">
              <w:rPr>
                <w:noProof/>
                <w:webHidden/>
              </w:rPr>
              <w:tab/>
            </w:r>
            <w:r w:rsidR="00FE2856">
              <w:rPr>
                <w:noProof/>
                <w:webHidden/>
              </w:rPr>
              <w:fldChar w:fldCharType="begin"/>
            </w:r>
            <w:r w:rsidR="00FE2856">
              <w:rPr>
                <w:noProof/>
                <w:webHidden/>
              </w:rPr>
              <w:instrText xml:space="preserve"> PAGEREF _Toc124330147 \h </w:instrText>
            </w:r>
            <w:r w:rsidR="00FE2856">
              <w:rPr>
                <w:noProof/>
                <w:webHidden/>
              </w:rPr>
            </w:r>
            <w:r w:rsidR="00FE2856">
              <w:rPr>
                <w:noProof/>
                <w:webHidden/>
              </w:rPr>
              <w:fldChar w:fldCharType="separate"/>
            </w:r>
            <w:r w:rsidR="00FE2856">
              <w:rPr>
                <w:noProof/>
                <w:webHidden/>
              </w:rPr>
              <w:t>8</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48" w:history="1">
            <w:r w:rsidR="00FE2856" w:rsidRPr="007D7604">
              <w:rPr>
                <w:rStyle w:val="Kpr"/>
                <w:noProof/>
              </w:rPr>
              <w:t>4</w:t>
            </w:r>
            <w:r w:rsidR="00FE2856">
              <w:rPr>
                <w:rFonts w:asciiTheme="minorHAnsi" w:eastAsiaTheme="minorEastAsia" w:hAnsiTheme="minorHAnsi" w:cstheme="minorBidi"/>
                <w:b w:val="0"/>
                <w:noProof/>
                <w:sz w:val="22"/>
                <w:szCs w:val="22"/>
                <w:lang w:eastAsia="tr-TR"/>
              </w:rPr>
              <w:tab/>
            </w:r>
            <w:r w:rsidR="00FE2856" w:rsidRPr="007D7604">
              <w:rPr>
                <w:rStyle w:val="Kpr"/>
                <w:noProof/>
              </w:rPr>
              <w:t>SONUÇ</w:t>
            </w:r>
            <w:r w:rsidR="00FE2856">
              <w:rPr>
                <w:noProof/>
                <w:webHidden/>
              </w:rPr>
              <w:tab/>
            </w:r>
            <w:r w:rsidR="00FE2856">
              <w:rPr>
                <w:noProof/>
                <w:webHidden/>
              </w:rPr>
              <w:fldChar w:fldCharType="begin"/>
            </w:r>
            <w:r w:rsidR="00FE2856">
              <w:rPr>
                <w:noProof/>
                <w:webHidden/>
              </w:rPr>
              <w:instrText xml:space="preserve"> PAGEREF _Toc124330148 \h </w:instrText>
            </w:r>
            <w:r w:rsidR="00FE2856">
              <w:rPr>
                <w:noProof/>
                <w:webHidden/>
              </w:rPr>
            </w:r>
            <w:r w:rsidR="00FE2856">
              <w:rPr>
                <w:noProof/>
                <w:webHidden/>
              </w:rPr>
              <w:fldChar w:fldCharType="separate"/>
            </w:r>
            <w:r w:rsidR="00FE2856">
              <w:rPr>
                <w:noProof/>
                <w:webHidden/>
              </w:rPr>
              <w:t>9</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49" w:history="1">
            <w:r w:rsidR="00FE2856" w:rsidRPr="007D7604">
              <w:rPr>
                <w:rStyle w:val="Kpr"/>
                <w:noProof/>
              </w:rPr>
              <w:t>5</w:t>
            </w:r>
            <w:r w:rsidR="00FE2856">
              <w:rPr>
                <w:rFonts w:asciiTheme="minorHAnsi" w:eastAsiaTheme="minorEastAsia" w:hAnsiTheme="minorHAnsi" w:cstheme="minorBidi"/>
                <w:b w:val="0"/>
                <w:noProof/>
                <w:sz w:val="22"/>
                <w:szCs w:val="22"/>
                <w:lang w:eastAsia="tr-TR"/>
              </w:rPr>
              <w:tab/>
            </w:r>
            <w:r w:rsidR="00FE2856" w:rsidRPr="007D7604">
              <w:rPr>
                <w:rStyle w:val="Kpr"/>
                <w:noProof/>
              </w:rPr>
              <w:t>KAYNAKLAR</w:t>
            </w:r>
            <w:r w:rsidR="00FE2856">
              <w:rPr>
                <w:noProof/>
                <w:webHidden/>
              </w:rPr>
              <w:tab/>
            </w:r>
            <w:r w:rsidR="00FE2856">
              <w:rPr>
                <w:noProof/>
                <w:webHidden/>
              </w:rPr>
              <w:fldChar w:fldCharType="begin"/>
            </w:r>
            <w:r w:rsidR="00FE2856">
              <w:rPr>
                <w:noProof/>
                <w:webHidden/>
              </w:rPr>
              <w:instrText xml:space="preserve"> PAGEREF _Toc124330149 \h </w:instrText>
            </w:r>
            <w:r w:rsidR="00FE2856">
              <w:rPr>
                <w:noProof/>
                <w:webHidden/>
              </w:rPr>
            </w:r>
            <w:r w:rsidR="00FE2856">
              <w:rPr>
                <w:noProof/>
                <w:webHidden/>
              </w:rPr>
              <w:fldChar w:fldCharType="separate"/>
            </w:r>
            <w:r w:rsidR="00FE2856">
              <w:rPr>
                <w:noProof/>
                <w:webHidden/>
              </w:rPr>
              <w:t>10</w:t>
            </w:r>
            <w:r w:rsidR="00FE2856">
              <w:rPr>
                <w:noProof/>
                <w:webHidden/>
              </w:rPr>
              <w:fldChar w:fldCharType="end"/>
            </w:r>
          </w:hyperlink>
        </w:p>
        <w:p w:rsidR="00FE2856" w:rsidRDefault="00DE5EA6">
          <w:pPr>
            <w:pStyle w:val="T1"/>
            <w:rPr>
              <w:rFonts w:asciiTheme="minorHAnsi" w:eastAsiaTheme="minorEastAsia" w:hAnsiTheme="minorHAnsi" w:cstheme="minorBidi"/>
              <w:b w:val="0"/>
              <w:noProof/>
              <w:sz w:val="22"/>
              <w:szCs w:val="22"/>
              <w:lang w:eastAsia="tr-TR"/>
            </w:rPr>
          </w:pPr>
          <w:hyperlink w:anchor="_Toc124330150" w:history="1">
            <w:r w:rsidR="00FE2856" w:rsidRPr="007D7604">
              <w:rPr>
                <w:rStyle w:val="Kpr"/>
                <w:noProof/>
              </w:rPr>
              <w:t>6</w:t>
            </w:r>
            <w:r w:rsidR="00FE2856">
              <w:rPr>
                <w:rFonts w:asciiTheme="minorHAnsi" w:eastAsiaTheme="minorEastAsia" w:hAnsiTheme="minorHAnsi" w:cstheme="minorBidi"/>
                <w:b w:val="0"/>
                <w:noProof/>
                <w:sz w:val="22"/>
                <w:szCs w:val="22"/>
                <w:lang w:eastAsia="tr-TR"/>
              </w:rPr>
              <w:tab/>
            </w:r>
            <w:r w:rsidR="00FE2856" w:rsidRPr="007D7604">
              <w:rPr>
                <w:rStyle w:val="Kpr"/>
                <w:noProof/>
              </w:rPr>
              <w:t>EKLER</w:t>
            </w:r>
            <w:r w:rsidR="00FE2856">
              <w:rPr>
                <w:noProof/>
                <w:webHidden/>
              </w:rPr>
              <w:tab/>
            </w:r>
            <w:r w:rsidR="00FE2856">
              <w:rPr>
                <w:noProof/>
                <w:webHidden/>
              </w:rPr>
              <w:fldChar w:fldCharType="begin"/>
            </w:r>
            <w:r w:rsidR="00FE2856">
              <w:rPr>
                <w:noProof/>
                <w:webHidden/>
              </w:rPr>
              <w:instrText xml:space="preserve"> PAGEREF _Toc124330150 \h </w:instrText>
            </w:r>
            <w:r w:rsidR="00FE2856">
              <w:rPr>
                <w:noProof/>
                <w:webHidden/>
              </w:rPr>
            </w:r>
            <w:r w:rsidR="00FE2856">
              <w:rPr>
                <w:noProof/>
                <w:webHidden/>
              </w:rPr>
              <w:fldChar w:fldCharType="separate"/>
            </w:r>
            <w:r w:rsidR="00FE2856">
              <w:rPr>
                <w:noProof/>
                <w:webHidden/>
              </w:rPr>
              <w:t>11</w:t>
            </w:r>
            <w:r w:rsidR="00FE2856">
              <w:rPr>
                <w:noProof/>
                <w:webHidden/>
              </w:rPr>
              <w:fldChar w:fldCharType="end"/>
            </w:r>
          </w:hyperlink>
        </w:p>
        <w:p w:rsidR="00FE2856" w:rsidRDefault="00DE5EA6">
          <w:pPr>
            <w:pStyle w:val="T4"/>
            <w:rPr>
              <w:rFonts w:asciiTheme="minorHAnsi" w:eastAsiaTheme="minorEastAsia" w:hAnsiTheme="minorHAnsi" w:cstheme="minorBidi"/>
              <w:noProof/>
              <w:sz w:val="22"/>
              <w:szCs w:val="22"/>
              <w:lang w:eastAsia="tr-TR"/>
            </w:rPr>
          </w:pPr>
          <w:hyperlink w:anchor="_Toc124330151" w:history="1">
            <w:r w:rsidR="00FE2856" w:rsidRPr="007D7604">
              <w:rPr>
                <w:rStyle w:val="Kpr"/>
                <w:noProof/>
              </w:rPr>
              <w:t>6.1</w:t>
            </w:r>
            <w:r w:rsidR="00FE2856">
              <w:rPr>
                <w:rFonts w:asciiTheme="minorHAnsi" w:eastAsiaTheme="minorEastAsia" w:hAnsiTheme="minorHAnsi" w:cstheme="minorBidi"/>
                <w:noProof/>
                <w:sz w:val="22"/>
                <w:szCs w:val="22"/>
                <w:lang w:eastAsia="tr-TR"/>
              </w:rPr>
              <w:tab/>
            </w:r>
            <w:r w:rsidR="00FE2856" w:rsidRPr="007D7604">
              <w:rPr>
                <w:rStyle w:val="Kpr"/>
                <w:noProof/>
              </w:rPr>
              <w:t>Kodlar</w:t>
            </w:r>
            <w:r w:rsidR="00FE2856">
              <w:rPr>
                <w:noProof/>
                <w:webHidden/>
              </w:rPr>
              <w:tab/>
            </w:r>
            <w:r w:rsidR="00FE2856">
              <w:rPr>
                <w:noProof/>
                <w:webHidden/>
              </w:rPr>
              <w:fldChar w:fldCharType="begin"/>
            </w:r>
            <w:r w:rsidR="00FE2856">
              <w:rPr>
                <w:noProof/>
                <w:webHidden/>
              </w:rPr>
              <w:instrText xml:space="preserve"> PAGEREF _Toc124330151 \h </w:instrText>
            </w:r>
            <w:r w:rsidR="00FE2856">
              <w:rPr>
                <w:noProof/>
                <w:webHidden/>
              </w:rPr>
            </w:r>
            <w:r w:rsidR="00FE2856">
              <w:rPr>
                <w:noProof/>
                <w:webHidden/>
              </w:rPr>
              <w:fldChar w:fldCharType="separate"/>
            </w:r>
            <w:r w:rsidR="00FE2856">
              <w:rPr>
                <w:noProof/>
                <w:webHidden/>
              </w:rPr>
              <w:t>11</w:t>
            </w:r>
            <w:r w:rsidR="00FE2856">
              <w:rPr>
                <w:noProof/>
                <w:webHidden/>
              </w:rPr>
              <w:fldChar w:fldCharType="end"/>
            </w:r>
          </w:hyperlink>
        </w:p>
        <w:p w:rsidR="0031357A" w:rsidRDefault="00552DFA" w:rsidP="006D2DE9">
          <w:r w:rsidRPr="00674336">
            <w:fldChar w:fldCharType="end"/>
          </w:r>
        </w:p>
      </w:sdtContent>
    </w:sdt>
    <w:p w:rsidR="0031357A" w:rsidRDefault="0031357A" w:rsidP="00F225CC">
      <w:pPr>
        <w:pStyle w:val="BASLIKNORMAL"/>
      </w:pPr>
    </w:p>
    <w:p w:rsidR="0031357A" w:rsidRDefault="0031357A" w:rsidP="006D2DE9">
      <w:pPr>
        <w:pStyle w:val="BASLIKNORMAL"/>
        <w:jc w:val="both"/>
      </w:pPr>
    </w:p>
    <w:p w:rsidR="006D2DE9" w:rsidRDefault="006D2DE9" w:rsidP="006D2DE9">
      <w:pPr>
        <w:pStyle w:val="BASLIKNORMAL"/>
        <w:jc w:val="both"/>
      </w:pPr>
    </w:p>
    <w:p w:rsidR="0031357A" w:rsidRDefault="0031357A" w:rsidP="00F225CC">
      <w:pPr>
        <w:pStyle w:val="BASLIKNORMAL"/>
      </w:pPr>
    </w:p>
    <w:p w:rsidR="0031357A" w:rsidRDefault="0031357A" w:rsidP="00F225CC">
      <w:pPr>
        <w:pStyle w:val="BASLIKNORMAL"/>
      </w:pPr>
      <w:bookmarkStart w:id="5" w:name="_Toc124330130"/>
      <w:r>
        <w:lastRenderedPageBreak/>
        <w:t>TABLOLAR LİSTESİ</w:t>
      </w:r>
      <w:bookmarkEnd w:id="5"/>
    </w:p>
    <w:p w:rsidR="00FE2856" w:rsidRDefault="0031357A">
      <w:pPr>
        <w:pStyle w:val="ekillerTablosu"/>
        <w:tabs>
          <w:tab w:val="right" w:leader="dot" w:pos="9344"/>
        </w:tabs>
        <w:rPr>
          <w:rFonts w:asciiTheme="minorHAnsi" w:eastAsiaTheme="minorEastAsia" w:hAnsiTheme="minorHAnsi" w:cstheme="minorBidi"/>
          <w:noProof/>
          <w:sz w:val="22"/>
          <w:szCs w:val="22"/>
          <w:lang w:eastAsia="tr-TR"/>
        </w:rPr>
      </w:pPr>
      <w:r>
        <w:fldChar w:fldCharType="begin"/>
      </w:r>
      <w:r>
        <w:instrText xml:space="preserve"> TOC \h \z \c "Tablo" </w:instrText>
      </w:r>
      <w:r>
        <w:fldChar w:fldCharType="separate"/>
      </w:r>
      <w:hyperlink w:anchor="_Toc124330152" w:history="1">
        <w:r w:rsidR="00FE2856" w:rsidRPr="006E3549">
          <w:rPr>
            <w:rStyle w:val="Kpr"/>
            <w:noProof/>
          </w:rPr>
          <w:t>Tablo 1 Modellerin Sınıflandırma Başarıları</w:t>
        </w:r>
        <w:r w:rsidR="00FE2856">
          <w:rPr>
            <w:noProof/>
            <w:webHidden/>
          </w:rPr>
          <w:tab/>
        </w:r>
        <w:r w:rsidR="00FE2856">
          <w:rPr>
            <w:noProof/>
            <w:webHidden/>
          </w:rPr>
          <w:fldChar w:fldCharType="begin"/>
        </w:r>
        <w:r w:rsidR="00FE2856">
          <w:rPr>
            <w:noProof/>
            <w:webHidden/>
          </w:rPr>
          <w:instrText xml:space="preserve"> PAGEREF _Toc124330152 \h </w:instrText>
        </w:r>
        <w:r w:rsidR="00FE2856">
          <w:rPr>
            <w:noProof/>
            <w:webHidden/>
          </w:rPr>
        </w:r>
        <w:r w:rsidR="00FE2856">
          <w:rPr>
            <w:noProof/>
            <w:webHidden/>
          </w:rPr>
          <w:fldChar w:fldCharType="separate"/>
        </w:r>
        <w:r w:rsidR="00FE2856">
          <w:rPr>
            <w:noProof/>
            <w:webHidden/>
          </w:rPr>
          <w:t>8</w:t>
        </w:r>
        <w:r w:rsidR="00FE2856">
          <w:rPr>
            <w:noProof/>
            <w:webHidden/>
          </w:rPr>
          <w:fldChar w:fldCharType="end"/>
        </w:r>
      </w:hyperlink>
    </w:p>
    <w:p w:rsidR="0031357A" w:rsidRDefault="0031357A" w:rsidP="0031357A">
      <w:pPr>
        <w:pStyle w:val="BASLIKNORMAL"/>
        <w:jc w:val="both"/>
      </w:pPr>
      <w:r>
        <w:fldChar w:fldCharType="end"/>
      </w: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Default="0031357A" w:rsidP="00F225CC">
      <w:pPr>
        <w:pStyle w:val="BASLIKNORMAL"/>
      </w:pPr>
    </w:p>
    <w:p w:rsidR="0031357A" w:rsidRPr="00597544" w:rsidRDefault="0031357A" w:rsidP="00F225CC">
      <w:pPr>
        <w:pStyle w:val="BASLIKNORMAL"/>
        <w:sectPr w:rsidR="0031357A" w:rsidRPr="00597544" w:rsidSect="00985FBF">
          <w:pgSz w:w="11906" w:h="16838" w:code="9"/>
          <w:pgMar w:top="1418" w:right="851" w:bottom="1418" w:left="1701" w:header="709" w:footer="709" w:gutter="0"/>
          <w:pgNumType w:fmt="lowerRoman"/>
          <w:cols w:space="708"/>
          <w:docGrid w:linePitch="360"/>
        </w:sectPr>
      </w:pPr>
    </w:p>
    <w:p w:rsidR="002D706E" w:rsidRPr="00597544" w:rsidRDefault="00DF6B54" w:rsidP="00F225CC">
      <w:pPr>
        <w:pStyle w:val="BASLIKNORMAL"/>
      </w:pPr>
      <w:bookmarkStart w:id="6" w:name="_Toc124330131"/>
      <w:r w:rsidRPr="00597544">
        <w:lastRenderedPageBreak/>
        <w:t>ÇİZELGELER DİZİNİ</w:t>
      </w:r>
      <w:bookmarkEnd w:id="4"/>
      <w:bookmarkEnd w:id="6"/>
    </w:p>
    <w:p w:rsidR="00BE7EE6" w:rsidRPr="00597544" w:rsidRDefault="00BE7EE6" w:rsidP="00BE7EE6"/>
    <w:p w:rsidR="00A27F46" w:rsidRPr="006D20DD" w:rsidRDefault="00042278" w:rsidP="00042278">
      <w:pPr>
        <w:tabs>
          <w:tab w:val="right" w:pos="9354"/>
        </w:tabs>
        <w:rPr>
          <w:szCs w:val="24"/>
        </w:rPr>
      </w:pPr>
      <w:r w:rsidRPr="006D20DD">
        <w:rPr>
          <w:szCs w:val="24"/>
        </w:rPr>
        <w:t>Çizelge</w:t>
      </w:r>
      <w:r w:rsidR="00BA0A63" w:rsidRPr="006D20DD">
        <w:tab/>
      </w:r>
      <w:r w:rsidR="00BA0A63" w:rsidRPr="006D20DD">
        <w:rPr>
          <w:szCs w:val="24"/>
        </w:rPr>
        <w:t>Sayfa</w:t>
      </w:r>
    </w:p>
    <w:p w:rsidR="00FE2856" w:rsidRDefault="005B5C68">
      <w:pPr>
        <w:pStyle w:val="ekillerTablosu"/>
        <w:tabs>
          <w:tab w:val="right" w:leader="dot" w:pos="9344"/>
        </w:tabs>
        <w:rPr>
          <w:rFonts w:asciiTheme="minorHAnsi" w:eastAsiaTheme="minorEastAsia" w:hAnsiTheme="minorHAnsi" w:cstheme="minorBidi"/>
          <w:noProof/>
          <w:sz w:val="22"/>
          <w:szCs w:val="22"/>
          <w:lang w:eastAsia="tr-TR"/>
        </w:rPr>
      </w:pPr>
      <w:r w:rsidRPr="006D20DD">
        <w:fldChar w:fldCharType="begin"/>
      </w:r>
      <w:r w:rsidRPr="006D20DD">
        <w:instrText xml:space="preserve"> TOC \h \z \c "Çizelge" </w:instrText>
      </w:r>
      <w:r w:rsidRPr="006D20DD">
        <w:fldChar w:fldCharType="separate"/>
      </w:r>
      <w:hyperlink w:anchor="_Toc124330153" w:history="1">
        <w:r w:rsidR="00FE2856" w:rsidRPr="00C42AE4">
          <w:rPr>
            <w:rStyle w:val="Kpr"/>
            <w:noProof/>
          </w:rPr>
          <w:t>Çizelge 2.1. Random Forrest bazı avantajları ve dezavantajları</w:t>
        </w:r>
        <w:r w:rsidR="00FE2856">
          <w:rPr>
            <w:noProof/>
            <w:webHidden/>
          </w:rPr>
          <w:tab/>
        </w:r>
        <w:r w:rsidR="00FE2856">
          <w:rPr>
            <w:noProof/>
            <w:webHidden/>
          </w:rPr>
          <w:fldChar w:fldCharType="begin"/>
        </w:r>
        <w:r w:rsidR="00FE2856">
          <w:rPr>
            <w:noProof/>
            <w:webHidden/>
          </w:rPr>
          <w:instrText xml:space="preserve"> PAGEREF _Toc124330153 \h </w:instrText>
        </w:r>
        <w:r w:rsidR="00FE2856">
          <w:rPr>
            <w:noProof/>
            <w:webHidden/>
          </w:rPr>
        </w:r>
        <w:r w:rsidR="00FE2856">
          <w:rPr>
            <w:noProof/>
            <w:webHidden/>
          </w:rPr>
          <w:fldChar w:fldCharType="separate"/>
        </w:r>
        <w:r w:rsidR="00FE2856">
          <w:rPr>
            <w:noProof/>
            <w:webHidden/>
          </w:rPr>
          <w:t>5</w:t>
        </w:r>
        <w:r w:rsidR="00FE2856">
          <w:rPr>
            <w:noProof/>
            <w:webHidden/>
          </w:rPr>
          <w:fldChar w:fldCharType="end"/>
        </w:r>
      </w:hyperlink>
    </w:p>
    <w:p w:rsidR="005E5EDA" w:rsidRPr="00597544" w:rsidRDefault="005B5C68" w:rsidP="00E21F19">
      <w:r w:rsidRPr="006D20DD">
        <w:fldChar w:fldCharType="end"/>
      </w:r>
      <w:bookmarkStart w:id="7" w:name="_Toc485720985"/>
    </w:p>
    <w:p w:rsidR="00042278" w:rsidRPr="00597544" w:rsidRDefault="00042278" w:rsidP="00F225CC">
      <w:pPr>
        <w:pStyle w:val="BASLIKNORMAL"/>
        <w:sectPr w:rsidR="00042278" w:rsidRPr="00597544" w:rsidSect="00985FBF">
          <w:pgSz w:w="11906" w:h="16838" w:code="9"/>
          <w:pgMar w:top="1418" w:right="851" w:bottom="1418" w:left="1701" w:header="709" w:footer="709" w:gutter="0"/>
          <w:pgNumType w:fmt="lowerRoman"/>
          <w:cols w:space="708"/>
          <w:docGrid w:linePitch="360"/>
        </w:sectPr>
      </w:pPr>
    </w:p>
    <w:p w:rsidR="00DF6B54" w:rsidRPr="00597544" w:rsidRDefault="00DF6B54" w:rsidP="00F225CC">
      <w:pPr>
        <w:pStyle w:val="BASLIKNORMAL"/>
      </w:pPr>
      <w:bookmarkStart w:id="8" w:name="_Toc124330132"/>
      <w:r w:rsidRPr="00597544">
        <w:lastRenderedPageBreak/>
        <w:t>ŞEKİLLER DİZİNİ</w:t>
      </w:r>
      <w:bookmarkEnd w:id="7"/>
      <w:bookmarkEnd w:id="8"/>
    </w:p>
    <w:p w:rsidR="00042278" w:rsidRPr="00597544" w:rsidRDefault="00042278" w:rsidP="00042278"/>
    <w:p w:rsidR="00042278" w:rsidRPr="00597544" w:rsidRDefault="00265A0D" w:rsidP="00042278">
      <w:pPr>
        <w:tabs>
          <w:tab w:val="right" w:pos="9354"/>
        </w:tabs>
        <w:rPr>
          <w:szCs w:val="24"/>
        </w:rPr>
      </w:pPr>
      <w:r w:rsidRPr="00597544">
        <w:rPr>
          <w:b/>
          <w:szCs w:val="24"/>
          <w:u w:val="single"/>
        </w:rPr>
        <w:t>Ş</w:t>
      </w:r>
      <w:r w:rsidR="00042278" w:rsidRPr="00597544">
        <w:rPr>
          <w:b/>
          <w:szCs w:val="24"/>
          <w:u w:val="single"/>
        </w:rPr>
        <w:t>ekil</w:t>
      </w:r>
      <w:r w:rsidR="00042278" w:rsidRPr="00597544">
        <w:rPr>
          <w:b/>
          <w:szCs w:val="24"/>
        </w:rPr>
        <w:tab/>
      </w:r>
      <w:r w:rsidRPr="00597544">
        <w:rPr>
          <w:b/>
          <w:szCs w:val="24"/>
          <w:u w:val="single"/>
        </w:rPr>
        <w:t>Sayfa</w:t>
      </w:r>
    </w:p>
    <w:p w:rsidR="00FE2856" w:rsidRDefault="00042278">
      <w:pPr>
        <w:pStyle w:val="ekillerTablosu"/>
        <w:tabs>
          <w:tab w:val="right" w:leader="dot" w:pos="9344"/>
        </w:tabs>
        <w:rPr>
          <w:rFonts w:asciiTheme="minorHAnsi" w:eastAsiaTheme="minorEastAsia" w:hAnsiTheme="minorHAnsi" w:cstheme="minorBidi"/>
          <w:noProof/>
          <w:sz w:val="22"/>
          <w:szCs w:val="22"/>
          <w:lang w:eastAsia="tr-TR"/>
        </w:rPr>
      </w:pPr>
      <w:r w:rsidRPr="00597544">
        <w:rPr>
          <w:szCs w:val="24"/>
        </w:rPr>
        <w:fldChar w:fldCharType="begin"/>
      </w:r>
      <w:r w:rsidRPr="00597544">
        <w:rPr>
          <w:szCs w:val="24"/>
        </w:rPr>
        <w:instrText xml:space="preserve"> TOC \h \z \c "Şekil" </w:instrText>
      </w:r>
      <w:r w:rsidRPr="00597544">
        <w:rPr>
          <w:szCs w:val="24"/>
        </w:rPr>
        <w:fldChar w:fldCharType="separate"/>
      </w:r>
      <w:hyperlink w:anchor="_Toc124330159" w:history="1">
        <w:r w:rsidR="00FE2856" w:rsidRPr="00A968A7">
          <w:rPr>
            <w:rStyle w:val="Kpr"/>
            <w:noProof/>
          </w:rPr>
          <w:t>Şekil 1</w:t>
        </w:r>
        <w:r w:rsidR="00FE2856" w:rsidRPr="00A968A7">
          <w:rPr>
            <w:rStyle w:val="Kpr"/>
            <w:rFonts w:eastAsiaTheme="majorEastAsia"/>
            <w:i/>
            <w:noProof/>
          </w:rPr>
          <w:t xml:space="preserve"> </w:t>
        </w:r>
        <w:r w:rsidR="00FE2856" w:rsidRPr="00A968A7">
          <w:rPr>
            <w:rStyle w:val="Kpr"/>
            <w:noProof/>
          </w:rPr>
          <w:t>Random Forest Algoritması [7]</w:t>
        </w:r>
        <w:r w:rsidR="00FE2856">
          <w:rPr>
            <w:noProof/>
            <w:webHidden/>
          </w:rPr>
          <w:tab/>
        </w:r>
        <w:r w:rsidR="00FE2856">
          <w:rPr>
            <w:noProof/>
            <w:webHidden/>
          </w:rPr>
          <w:fldChar w:fldCharType="begin"/>
        </w:r>
        <w:r w:rsidR="00FE2856">
          <w:rPr>
            <w:noProof/>
            <w:webHidden/>
          </w:rPr>
          <w:instrText xml:space="preserve"> PAGEREF _Toc124330159 \h </w:instrText>
        </w:r>
        <w:r w:rsidR="00FE2856">
          <w:rPr>
            <w:noProof/>
            <w:webHidden/>
          </w:rPr>
        </w:r>
        <w:r w:rsidR="00FE2856">
          <w:rPr>
            <w:noProof/>
            <w:webHidden/>
          </w:rPr>
          <w:fldChar w:fldCharType="separate"/>
        </w:r>
        <w:r w:rsidR="00FE2856">
          <w:rPr>
            <w:noProof/>
            <w:webHidden/>
          </w:rPr>
          <w:t>4</w:t>
        </w:r>
        <w:r w:rsidR="00FE2856">
          <w:rPr>
            <w:noProof/>
            <w:webHidden/>
          </w:rPr>
          <w:fldChar w:fldCharType="end"/>
        </w:r>
      </w:hyperlink>
    </w:p>
    <w:p w:rsidR="00FE2856" w:rsidRDefault="00DE5EA6">
      <w:pPr>
        <w:pStyle w:val="ekillerTablosu"/>
        <w:tabs>
          <w:tab w:val="right" w:leader="dot" w:pos="9344"/>
        </w:tabs>
        <w:rPr>
          <w:rFonts w:asciiTheme="minorHAnsi" w:eastAsiaTheme="minorEastAsia" w:hAnsiTheme="minorHAnsi" w:cstheme="minorBidi"/>
          <w:noProof/>
          <w:sz w:val="22"/>
          <w:szCs w:val="22"/>
          <w:lang w:eastAsia="tr-TR"/>
        </w:rPr>
      </w:pPr>
      <w:hyperlink w:anchor="_Toc124330160" w:history="1">
        <w:r w:rsidR="00FE2856" w:rsidRPr="00A968A7">
          <w:rPr>
            <w:rStyle w:val="Kpr"/>
            <w:noProof/>
          </w:rPr>
          <w:t>Şekil 2  KNN Örnek Çizim   [5]</w:t>
        </w:r>
        <w:r w:rsidR="00FE2856">
          <w:rPr>
            <w:noProof/>
            <w:webHidden/>
          </w:rPr>
          <w:tab/>
        </w:r>
        <w:r w:rsidR="00FE2856">
          <w:rPr>
            <w:noProof/>
            <w:webHidden/>
          </w:rPr>
          <w:fldChar w:fldCharType="begin"/>
        </w:r>
        <w:r w:rsidR="00FE2856">
          <w:rPr>
            <w:noProof/>
            <w:webHidden/>
          </w:rPr>
          <w:instrText xml:space="preserve"> PAGEREF _Toc124330160 \h </w:instrText>
        </w:r>
        <w:r w:rsidR="00FE2856">
          <w:rPr>
            <w:noProof/>
            <w:webHidden/>
          </w:rPr>
        </w:r>
        <w:r w:rsidR="00FE2856">
          <w:rPr>
            <w:noProof/>
            <w:webHidden/>
          </w:rPr>
          <w:fldChar w:fldCharType="separate"/>
        </w:r>
        <w:r w:rsidR="00FE2856">
          <w:rPr>
            <w:noProof/>
            <w:webHidden/>
          </w:rPr>
          <w:t>6</w:t>
        </w:r>
        <w:r w:rsidR="00FE2856">
          <w:rPr>
            <w:noProof/>
            <w:webHidden/>
          </w:rPr>
          <w:fldChar w:fldCharType="end"/>
        </w:r>
      </w:hyperlink>
    </w:p>
    <w:p w:rsidR="00FE2856" w:rsidRDefault="00DE5EA6">
      <w:pPr>
        <w:pStyle w:val="ekillerTablosu"/>
        <w:tabs>
          <w:tab w:val="right" w:leader="dot" w:pos="9344"/>
        </w:tabs>
        <w:rPr>
          <w:rFonts w:asciiTheme="minorHAnsi" w:eastAsiaTheme="minorEastAsia" w:hAnsiTheme="minorHAnsi" w:cstheme="minorBidi"/>
          <w:noProof/>
          <w:sz w:val="22"/>
          <w:szCs w:val="22"/>
          <w:lang w:eastAsia="tr-TR"/>
        </w:rPr>
      </w:pPr>
      <w:hyperlink w:anchor="_Toc124330161" w:history="1">
        <w:r w:rsidR="00FE2856" w:rsidRPr="00A968A7">
          <w:rPr>
            <w:rStyle w:val="Kpr"/>
            <w:noProof/>
          </w:rPr>
          <w:t>Şekil 3 KNN Adımları [5]</w:t>
        </w:r>
        <w:r w:rsidR="00FE2856">
          <w:rPr>
            <w:noProof/>
            <w:webHidden/>
          </w:rPr>
          <w:tab/>
        </w:r>
        <w:r w:rsidR="00FE2856">
          <w:rPr>
            <w:noProof/>
            <w:webHidden/>
          </w:rPr>
          <w:fldChar w:fldCharType="begin"/>
        </w:r>
        <w:r w:rsidR="00FE2856">
          <w:rPr>
            <w:noProof/>
            <w:webHidden/>
          </w:rPr>
          <w:instrText xml:space="preserve"> PAGEREF _Toc124330161 \h </w:instrText>
        </w:r>
        <w:r w:rsidR="00FE2856">
          <w:rPr>
            <w:noProof/>
            <w:webHidden/>
          </w:rPr>
        </w:r>
        <w:r w:rsidR="00FE2856">
          <w:rPr>
            <w:noProof/>
            <w:webHidden/>
          </w:rPr>
          <w:fldChar w:fldCharType="separate"/>
        </w:r>
        <w:r w:rsidR="00FE2856">
          <w:rPr>
            <w:noProof/>
            <w:webHidden/>
          </w:rPr>
          <w:t>6</w:t>
        </w:r>
        <w:r w:rsidR="00FE2856">
          <w:rPr>
            <w:noProof/>
            <w:webHidden/>
          </w:rPr>
          <w:fldChar w:fldCharType="end"/>
        </w:r>
      </w:hyperlink>
    </w:p>
    <w:p w:rsidR="00042278" w:rsidRPr="00DA35BE" w:rsidRDefault="00042278" w:rsidP="00DA35BE">
      <w:pPr>
        <w:tabs>
          <w:tab w:val="left" w:pos="3705"/>
        </w:tabs>
        <w:rPr>
          <w:szCs w:val="24"/>
        </w:rPr>
        <w:sectPr w:rsidR="00042278" w:rsidRPr="00DA35BE" w:rsidSect="00985FBF">
          <w:pgSz w:w="11906" w:h="16838" w:code="9"/>
          <w:pgMar w:top="1418" w:right="851" w:bottom="1418" w:left="1701" w:header="709" w:footer="709" w:gutter="0"/>
          <w:pgNumType w:fmt="lowerRoman"/>
          <w:cols w:space="708"/>
          <w:docGrid w:linePitch="360"/>
        </w:sectPr>
      </w:pPr>
      <w:r w:rsidRPr="00597544">
        <w:rPr>
          <w:szCs w:val="24"/>
        </w:rPr>
        <w:fldChar w:fldCharType="end"/>
      </w:r>
    </w:p>
    <w:p w:rsidR="003F71D8" w:rsidRPr="00597544" w:rsidRDefault="00687FB3" w:rsidP="00F225CC">
      <w:pPr>
        <w:pStyle w:val="BASLIKNORMAL"/>
      </w:pPr>
      <w:bookmarkStart w:id="9" w:name="_Toc124330133"/>
      <w:r w:rsidRPr="00597544">
        <w:lastRenderedPageBreak/>
        <w:t>KISALTMALAR DİZİNİ</w:t>
      </w:r>
      <w:bookmarkEnd w:id="9"/>
    </w:p>
    <w:p w:rsidR="0084657F" w:rsidRPr="00597544" w:rsidRDefault="0084657F" w:rsidP="00B645F0"/>
    <w:p w:rsidR="000F3165" w:rsidRDefault="000F3165" w:rsidP="00B645F0">
      <w:pPr>
        <w:rPr>
          <w:szCs w:val="24"/>
        </w:rPr>
      </w:pPr>
      <w:r w:rsidRPr="000F3165">
        <w:rPr>
          <w:szCs w:val="24"/>
        </w:rPr>
        <w:t>S</w:t>
      </w:r>
      <w:r w:rsidR="00121F57" w:rsidRPr="000F3165">
        <w:rPr>
          <w:szCs w:val="24"/>
        </w:rPr>
        <w:t>VM</w:t>
      </w:r>
      <w:r w:rsidR="00E223E1" w:rsidRPr="00597544">
        <w:rPr>
          <w:szCs w:val="24"/>
        </w:rPr>
        <w:tab/>
      </w:r>
      <w:r w:rsidR="00E223E1" w:rsidRPr="00597544">
        <w:rPr>
          <w:szCs w:val="24"/>
        </w:rPr>
        <w:tab/>
      </w:r>
      <w:r w:rsidR="00E223E1" w:rsidRPr="00597544">
        <w:rPr>
          <w:szCs w:val="24"/>
        </w:rPr>
        <w:tab/>
      </w:r>
      <w:r w:rsidR="00121F57">
        <w:rPr>
          <w:szCs w:val="24"/>
        </w:rPr>
        <w:t>Destek Vektör Makineleri</w:t>
      </w:r>
      <w:r w:rsidR="00E223E1" w:rsidRPr="00597544">
        <w:rPr>
          <w:szCs w:val="24"/>
        </w:rPr>
        <w:tab/>
      </w:r>
      <w:r w:rsidR="00E223E1" w:rsidRPr="00597544">
        <w:rPr>
          <w:szCs w:val="24"/>
        </w:rPr>
        <w:tab/>
      </w:r>
      <w:proofErr w:type="spellStart"/>
      <w:r w:rsidR="00121F57" w:rsidRPr="00121F57">
        <w:rPr>
          <w:szCs w:val="24"/>
        </w:rPr>
        <w:t>Support</w:t>
      </w:r>
      <w:proofErr w:type="spellEnd"/>
      <w:r w:rsidR="00121F57" w:rsidRPr="00121F57">
        <w:rPr>
          <w:szCs w:val="24"/>
        </w:rPr>
        <w:t xml:space="preserve"> </w:t>
      </w:r>
      <w:proofErr w:type="spellStart"/>
      <w:r w:rsidR="00121F57" w:rsidRPr="00121F57">
        <w:rPr>
          <w:szCs w:val="24"/>
        </w:rPr>
        <w:t>Vector</w:t>
      </w:r>
      <w:proofErr w:type="spellEnd"/>
      <w:r w:rsidR="00121F57" w:rsidRPr="00121F57">
        <w:rPr>
          <w:szCs w:val="24"/>
        </w:rPr>
        <w:t xml:space="preserve"> </w:t>
      </w:r>
      <w:proofErr w:type="spellStart"/>
      <w:r w:rsidR="00121F57" w:rsidRPr="00121F57">
        <w:rPr>
          <w:szCs w:val="24"/>
        </w:rPr>
        <w:t>Machines</w:t>
      </w:r>
      <w:proofErr w:type="spellEnd"/>
      <w:r w:rsidR="00121F57" w:rsidRPr="00121F57">
        <w:rPr>
          <w:szCs w:val="24"/>
        </w:rPr>
        <w:t xml:space="preserve"> </w:t>
      </w:r>
    </w:p>
    <w:p w:rsidR="000F3165" w:rsidRDefault="000F3165" w:rsidP="00B645F0">
      <w:r>
        <w:rPr>
          <w:szCs w:val="24"/>
        </w:rPr>
        <w:t>KNN</w:t>
      </w:r>
      <w:r>
        <w:rPr>
          <w:szCs w:val="24"/>
        </w:rPr>
        <w:tab/>
      </w:r>
      <w:r>
        <w:rPr>
          <w:szCs w:val="24"/>
        </w:rPr>
        <w:tab/>
      </w:r>
      <w:r>
        <w:rPr>
          <w:szCs w:val="24"/>
        </w:rPr>
        <w:tab/>
      </w:r>
      <w:r>
        <w:t xml:space="preserve">k-En Yakın Komşuluk                        k </w:t>
      </w:r>
      <w:proofErr w:type="spellStart"/>
      <w:r>
        <w:t>Nearest</w:t>
      </w:r>
      <w:proofErr w:type="spellEnd"/>
      <w:r>
        <w:t xml:space="preserve"> </w:t>
      </w:r>
      <w:proofErr w:type="spellStart"/>
      <w:r>
        <w:t>Neighbours</w:t>
      </w:r>
      <w:proofErr w:type="spellEnd"/>
    </w:p>
    <w:p w:rsidR="000F3165" w:rsidRDefault="000F3165" w:rsidP="000F3165">
      <w:r>
        <w:t>DP</w:t>
      </w:r>
      <w:r>
        <w:tab/>
      </w:r>
      <w:r>
        <w:tab/>
      </w:r>
      <w:r>
        <w:tab/>
        <w:t xml:space="preserve">Doğru Pozitif </w:t>
      </w:r>
      <w:r>
        <w:tab/>
      </w:r>
      <w:r>
        <w:tab/>
      </w:r>
      <w:r>
        <w:tab/>
      </w:r>
      <w:r>
        <w:tab/>
        <w:t xml:space="preserve"> </w:t>
      </w:r>
      <w:r w:rsidRPr="000F3165">
        <w:t xml:space="preserve">True </w:t>
      </w:r>
      <w:proofErr w:type="spellStart"/>
      <w:r w:rsidRPr="000F3165">
        <w:t>Positive</w:t>
      </w:r>
      <w:proofErr w:type="spellEnd"/>
    </w:p>
    <w:p w:rsidR="000F3165" w:rsidRPr="000F3165" w:rsidRDefault="000F3165" w:rsidP="000F3165">
      <w:r>
        <w:t xml:space="preserve">YP  </w:t>
      </w:r>
      <w:r>
        <w:tab/>
      </w:r>
      <w:r>
        <w:tab/>
      </w:r>
      <w:r>
        <w:tab/>
        <w:t xml:space="preserve">Yanlış Pozitif                                      </w:t>
      </w:r>
      <w:r w:rsidRPr="000F3165">
        <w:t xml:space="preserve">True </w:t>
      </w:r>
      <w:proofErr w:type="spellStart"/>
      <w:r w:rsidRPr="000F3165">
        <w:t>Negative</w:t>
      </w:r>
      <w:proofErr w:type="spellEnd"/>
    </w:p>
    <w:p w:rsidR="000F3165" w:rsidRDefault="000F3165" w:rsidP="000F3165">
      <w:r>
        <w:t xml:space="preserve">DN </w:t>
      </w:r>
      <w:r>
        <w:tab/>
      </w:r>
      <w:r>
        <w:tab/>
      </w:r>
      <w:r>
        <w:tab/>
        <w:t xml:space="preserve">Doğru Negatif </w:t>
      </w:r>
      <w:r>
        <w:tab/>
      </w:r>
      <w:r>
        <w:tab/>
      </w:r>
      <w:r>
        <w:tab/>
        <w:t xml:space="preserve">  </w:t>
      </w:r>
      <w:proofErr w:type="spellStart"/>
      <w:r w:rsidR="00FA4E73" w:rsidRPr="00FA4E73">
        <w:t>False</w:t>
      </w:r>
      <w:proofErr w:type="spellEnd"/>
      <w:r w:rsidR="00FA4E73" w:rsidRPr="00FA4E73">
        <w:t xml:space="preserve"> </w:t>
      </w:r>
      <w:proofErr w:type="spellStart"/>
      <w:r w:rsidR="00FA4E73" w:rsidRPr="00FA4E73">
        <w:t>Positive</w:t>
      </w:r>
      <w:proofErr w:type="spellEnd"/>
    </w:p>
    <w:p w:rsidR="000F3165" w:rsidRDefault="000F3165" w:rsidP="000F3165">
      <w:r>
        <w:t xml:space="preserve">YN </w:t>
      </w:r>
      <w:r>
        <w:tab/>
      </w:r>
      <w:r>
        <w:tab/>
      </w:r>
      <w:r>
        <w:tab/>
        <w:t xml:space="preserve">Yanlış Negatif </w:t>
      </w:r>
      <w:r w:rsidR="00FA4E73">
        <w:tab/>
      </w:r>
      <w:r w:rsidR="00FA4E73">
        <w:tab/>
      </w:r>
      <w:r w:rsidR="00FA4E73">
        <w:tab/>
        <w:t xml:space="preserve">  </w:t>
      </w:r>
      <w:proofErr w:type="spellStart"/>
      <w:r w:rsidR="00FA4E73" w:rsidRPr="00FA4E73">
        <w:t>False</w:t>
      </w:r>
      <w:proofErr w:type="spellEnd"/>
      <w:r w:rsidR="00FA4E73" w:rsidRPr="00FA4E73">
        <w:t xml:space="preserve"> </w:t>
      </w:r>
      <w:proofErr w:type="spellStart"/>
      <w:r w:rsidR="00FA4E73" w:rsidRPr="00FA4E73">
        <w:t>Negative</w:t>
      </w:r>
      <w:proofErr w:type="spellEnd"/>
    </w:p>
    <w:p w:rsidR="000F3165" w:rsidRPr="00597544" w:rsidRDefault="00D14EAD" w:rsidP="00B645F0">
      <w:pPr>
        <w:rPr>
          <w:szCs w:val="24"/>
        </w:rPr>
      </w:pPr>
      <w:r>
        <w:t xml:space="preserve"> DT                              Karar Ağacı  </w:t>
      </w:r>
      <w:r>
        <w:tab/>
      </w:r>
      <w:r>
        <w:tab/>
      </w:r>
      <w:r>
        <w:tab/>
      </w:r>
      <w:r>
        <w:tab/>
        <w:t xml:space="preserve">   </w:t>
      </w:r>
      <w:proofErr w:type="spellStart"/>
      <w:r w:rsidRPr="00D14EAD">
        <w:t>DecisionTreeClassifier</w:t>
      </w:r>
      <w:proofErr w:type="spellEnd"/>
    </w:p>
    <w:p w:rsidR="00042278" w:rsidRPr="00597544" w:rsidRDefault="00042278" w:rsidP="00FE335F">
      <w:pPr>
        <w:rPr>
          <w:szCs w:val="24"/>
        </w:rPr>
      </w:pPr>
    </w:p>
    <w:p w:rsidR="002A0AB0" w:rsidRPr="00597544" w:rsidRDefault="002A0AB0" w:rsidP="00675783">
      <w:pPr>
        <w:pStyle w:val="Balk1"/>
        <w:numPr>
          <w:ilvl w:val="0"/>
          <w:numId w:val="0"/>
        </w:numPr>
        <w:sectPr w:rsidR="002A0AB0" w:rsidRPr="00597544" w:rsidSect="00985FBF">
          <w:pgSz w:w="11906" w:h="16838" w:code="9"/>
          <w:pgMar w:top="1418" w:right="851" w:bottom="1418" w:left="1701" w:header="709" w:footer="709" w:gutter="0"/>
          <w:pgNumType w:fmt="lowerRoman"/>
          <w:cols w:space="708"/>
          <w:docGrid w:linePitch="360"/>
        </w:sectPr>
      </w:pPr>
    </w:p>
    <w:p w:rsidR="008B148E" w:rsidRDefault="00B7603D" w:rsidP="008B148E">
      <w:pPr>
        <w:pStyle w:val="Balk1"/>
        <w:numPr>
          <w:ilvl w:val="0"/>
          <w:numId w:val="0"/>
        </w:numPr>
      </w:pPr>
      <w:bookmarkStart w:id="10" w:name="_Toc124330134"/>
      <w:r w:rsidRPr="00597544">
        <w:lastRenderedPageBreak/>
        <w:t xml:space="preserve">1. </w:t>
      </w:r>
      <w:r w:rsidR="006B56CB" w:rsidRPr="00597544">
        <w:t>GİRİŞ</w:t>
      </w:r>
      <w:bookmarkEnd w:id="10"/>
      <w:r w:rsidR="00042819" w:rsidRPr="00597544">
        <w:t xml:space="preserve"> </w:t>
      </w:r>
    </w:p>
    <w:p w:rsidR="00F9104A" w:rsidRPr="00597544" w:rsidRDefault="00F9104A" w:rsidP="00F9104A">
      <w:pPr>
        <w:suppressAutoHyphens/>
        <w:rPr>
          <w:spacing w:val="-3"/>
        </w:rPr>
      </w:pPr>
    </w:p>
    <w:p w:rsidR="00CC426F" w:rsidRDefault="00F9104A" w:rsidP="00CC426F">
      <w:pPr>
        <w:suppressAutoHyphens/>
        <w:ind w:firstLine="709"/>
      </w:pPr>
      <w:r w:rsidRPr="00F9104A">
        <w:rPr>
          <w:spacing w:val="-3"/>
        </w:rPr>
        <w:t xml:space="preserve">Meme kanseri her geçen gün artan bir sağlık sorunudur ve </w:t>
      </w:r>
      <w:r w:rsidR="00BD32D2" w:rsidRPr="00F9104A">
        <w:rPr>
          <w:spacing w:val="-3"/>
        </w:rPr>
        <w:t>kadınlarda en</w:t>
      </w:r>
      <w:r w:rsidRPr="00F9104A">
        <w:rPr>
          <w:spacing w:val="-3"/>
        </w:rPr>
        <w:t xml:space="preserve"> sık görülen sağlık sor</w:t>
      </w:r>
      <w:r>
        <w:rPr>
          <w:spacing w:val="-3"/>
        </w:rPr>
        <w:t>unudur. Batılı ülkelerde her 8-</w:t>
      </w:r>
      <w:r w:rsidRPr="00F9104A">
        <w:rPr>
          <w:spacing w:val="-3"/>
        </w:rPr>
        <w:t xml:space="preserve"> 9 kadına yaşamları boyunca meme kanseri teşhisi konulduğu gözlemlenmiştir. Bu oran daha büyüktür. Yaygın olması, erken dönemde tedavi edilebilmesi ve mevcut koşullarda tanı konulabilmesi meme kanserinin önemini artırmaktadır [1]. Meme kanseri karmaşık ve tek t</w:t>
      </w:r>
      <w:r>
        <w:rPr>
          <w:spacing w:val="-3"/>
        </w:rPr>
        <w:t>araflı bir genetik hastalıktır.</w:t>
      </w:r>
      <w:r w:rsidRPr="00F9104A">
        <w:rPr>
          <w:spacing w:val="-3"/>
        </w:rPr>
        <w:t xml:space="preserve"> Kalıtsal,</w:t>
      </w:r>
      <w:r>
        <w:rPr>
          <w:spacing w:val="-3"/>
        </w:rPr>
        <w:t xml:space="preserve"> ailesel ve </w:t>
      </w:r>
      <w:proofErr w:type="spellStart"/>
      <w:r>
        <w:rPr>
          <w:spacing w:val="-3"/>
        </w:rPr>
        <w:t>sporadik</w:t>
      </w:r>
      <w:proofErr w:type="spellEnd"/>
      <w:r>
        <w:rPr>
          <w:spacing w:val="-3"/>
        </w:rPr>
        <w:t xml:space="preserve"> (</w:t>
      </w:r>
      <w:proofErr w:type="spellStart"/>
      <w:r>
        <w:rPr>
          <w:spacing w:val="-3"/>
        </w:rPr>
        <w:t>random</w:t>
      </w:r>
      <w:proofErr w:type="spellEnd"/>
      <w:r>
        <w:rPr>
          <w:spacing w:val="-3"/>
        </w:rPr>
        <w:t xml:space="preserve"> / </w:t>
      </w:r>
      <w:r w:rsidRPr="00F9104A">
        <w:rPr>
          <w:spacing w:val="-3"/>
        </w:rPr>
        <w:t xml:space="preserve"> </w:t>
      </w:r>
      <w:proofErr w:type="spellStart"/>
      <w:r w:rsidRPr="00F9104A">
        <w:rPr>
          <w:spacing w:val="-3"/>
        </w:rPr>
        <w:t>random</w:t>
      </w:r>
      <w:proofErr w:type="spellEnd"/>
      <w:r w:rsidRPr="00F9104A">
        <w:rPr>
          <w:spacing w:val="-3"/>
        </w:rPr>
        <w:t>) olmak üzere üç grup</w:t>
      </w:r>
      <w:r>
        <w:rPr>
          <w:spacing w:val="-3"/>
        </w:rPr>
        <w:t>ta incelenir. Bir ailede en az.</w:t>
      </w:r>
      <w:r w:rsidRPr="00F9104A">
        <w:rPr>
          <w:spacing w:val="-3"/>
        </w:rPr>
        <w:t xml:space="preserve"> Kişide meme kanseri varsa buna ailesel meme kanseri denir. Meme kanseri ile bire bir ilişkisi olan BRCA1 ve BRCA2 </w:t>
      </w:r>
      <w:r>
        <w:rPr>
          <w:spacing w:val="-3"/>
        </w:rPr>
        <w:t xml:space="preserve">genlerindeki mutasyonlar, </w:t>
      </w:r>
      <w:r w:rsidR="00BD32D2">
        <w:rPr>
          <w:spacing w:val="-3"/>
        </w:rPr>
        <w:t xml:space="preserve">kanserin </w:t>
      </w:r>
      <w:r w:rsidR="00BD32D2" w:rsidRPr="00F9104A">
        <w:rPr>
          <w:spacing w:val="-3"/>
        </w:rPr>
        <w:t>ailesinde</w:t>
      </w:r>
      <w:r w:rsidRPr="00F9104A">
        <w:rPr>
          <w:spacing w:val="-3"/>
        </w:rPr>
        <w:t xml:space="preserve"> erk</w:t>
      </w:r>
      <w:r>
        <w:rPr>
          <w:spacing w:val="-3"/>
        </w:rPr>
        <w:t xml:space="preserve">en dönemde ortaya çıktığını ve </w:t>
      </w:r>
      <w:r w:rsidRPr="00F9104A">
        <w:rPr>
          <w:spacing w:val="-3"/>
        </w:rPr>
        <w:t>ailesindeki erkeklerde meme kanserinin hastalığın kalıtsal olduğunu düşündürdüğünü gösterir. Kalıtsal meme kanseri olan kişilerde yaşam boyu meme kanseri gelişm</w:t>
      </w:r>
      <w:r>
        <w:rPr>
          <w:spacing w:val="-3"/>
        </w:rPr>
        <w:t xml:space="preserve">e riski çok yüksektir. Bu iki grubun dışında </w:t>
      </w:r>
      <w:proofErr w:type="spellStart"/>
      <w:r>
        <w:rPr>
          <w:spacing w:val="-3"/>
        </w:rPr>
        <w:t>sporadik</w:t>
      </w:r>
      <w:proofErr w:type="spellEnd"/>
      <w:r>
        <w:rPr>
          <w:spacing w:val="-3"/>
        </w:rPr>
        <w:t xml:space="preserve"> meme kanseri görülür, </w:t>
      </w:r>
      <w:r w:rsidRPr="00F9104A">
        <w:rPr>
          <w:spacing w:val="-3"/>
        </w:rPr>
        <w:t xml:space="preserve"> aile veya kalı</w:t>
      </w:r>
      <w:r w:rsidR="00CE6AA2">
        <w:rPr>
          <w:spacing w:val="-3"/>
        </w:rPr>
        <w:t>tsal bağlantısı yoktur [2</w:t>
      </w:r>
      <w:r>
        <w:rPr>
          <w:spacing w:val="-3"/>
        </w:rPr>
        <w:t xml:space="preserve">]. </w:t>
      </w:r>
      <w:r w:rsidRPr="00F9104A">
        <w:rPr>
          <w:spacing w:val="-3"/>
        </w:rPr>
        <w:t xml:space="preserve"> Meme kanserinin altında yatan ge</w:t>
      </w:r>
      <w:r>
        <w:rPr>
          <w:spacing w:val="-3"/>
        </w:rPr>
        <w:t xml:space="preserve">netik faktörlerin belirlenmesi </w:t>
      </w:r>
      <w:r w:rsidRPr="00F9104A">
        <w:rPr>
          <w:spacing w:val="-3"/>
        </w:rPr>
        <w:t xml:space="preserve">bu hastalığın tanı ve </w:t>
      </w:r>
      <w:r w:rsidR="00BD32D2" w:rsidRPr="00F9104A">
        <w:rPr>
          <w:spacing w:val="-3"/>
        </w:rPr>
        <w:t>tedavisine önemli katkılar</w:t>
      </w:r>
      <w:r w:rsidRPr="00F9104A">
        <w:rPr>
          <w:spacing w:val="-3"/>
        </w:rPr>
        <w:t xml:space="preserve"> sağlayabilir. Son yı</w:t>
      </w:r>
      <w:r>
        <w:rPr>
          <w:spacing w:val="-3"/>
        </w:rPr>
        <w:t xml:space="preserve">llarda DNA analizinde büyük </w:t>
      </w:r>
      <w:proofErr w:type="spellStart"/>
      <w:r>
        <w:rPr>
          <w:spacing w:val="-3"/>
        </w:rPr>
        <w:t>bir</w:t>
      </w:r>
      <w:r w:rsidRPr="00F9104A">
        <w:rPr>
          <w:spacing w:val="-3"/>
        </w:rPr>
        <w:t>gelişme</w:t>
      </w:r>
      <w:proofErr w:type="spellEnd"/>
      <w:r w:rsidRPr="00F9104A">
        <w:rPr>
          <w:spacing w:val="-3"/>
        </w:rPr>
        <w:t xml:space="preserve"> yaşanıyor. On binlerce </w:t>
      </w:r>
      <w:r w:rsidR="00BD32D2" w:rsidRPr="00F9104A">
        <w:rPr>
          <w:spacing w:val="-3"/>
        </w:rPr>
        <w:t>genin etkileşimini</w:t>
      </w:r>
      <w:r>
        <w:rPr>
          <w:spacing w:val="-3"/>
        </w:rPr>
        <w:t xml:space="preserve"> aynı anda ölçebilen, </w:t>
      </w:r>
      <w:proofErr w:type="spellStart"/>
      <w:r w:rsidRPr="00F9104A">
        <w:rPr>
          <w:spacing w:val="-3"/>
        </w:rPr>
        <w:t>mikroarray</w:t>
      </w:r>
      <w:proofErr w:type="spellEnd"/>
      <w:r w:rsidRPr="00F9104A">
        <w:rPr>
          <w:spacing w:val="-3"/>
        </w:rPr>
        <w:t xml:space="preserve"> teknolojisi olarak da bilinen gen </w:t>
      </w:r>
      <w:proofErr w:type="gramStart"/>
      <w:r w:rsidRPr="00F9104A">
        <w:rPr>
          <w:spacing w:val="-3"/>
        </w:rPr>
        <w:t>çipleri</w:t>
      </w:r>
      <w:proofErr w:type="gramEnd"/>
      <w:r w:rsidRPr="00F9104A">
        <w:rPr>
          <w:spacing w:val="-3"/>
        </w:rPr>
        <w:t xml:space="preserve"> bunlar</w:t>
      </w:r>
      <w:r>
        <w:rPr>
          <w:spacing w:val="-3"/>
        </w:rPr>
        <w:t xml:space="preserve">dan biri. Mikroçip teknolojisi </w:t>
      </w:r>
      <w:r w:rsidRPr="00F9104A">
        <w:rPr>
          <w:spacing w:val="-3"/>
        </w:rPr>
        <w:t>sayesinde,  hastalıklarının arkasındaki genetik faktörleri belirleme</w:t>
      </w:r>
      <w:r>
        <w:rPr>
          <w:spacing w:val="-3"/>
        </w:rPr>
        <w:t xml:space="preserve">k ve hastalığın erken </w:t>
      </w:r>
      <w:proofErr w:type="spellStart"/>
      <w:r>
        <w:rPr>
          <w:spacing w:val="-3"/>
        </w:rPr>
        <w:t>teşhisinz</w:t>
      </w:r>
      <w:r w:rsidRPr="00F9104A">
        <w:rPr>
          <w:spacing w:val="-3"/>
        </w:rPr>
        <w:t>sağlamak</w:t>
      </w:r>
      <w:proofErr w:type="spellEnd"/>
      <w:r w:rsidRPr="00F9104A">
        <w:rPr>
          <w:spacing w:val="-3"/>
        </w:rPr>
        <w:t xml:space="preserve"> mümkündür. </w:t>
      </w:r>
      <w:proofErr w:type="spellStart"/>
      <w:r w:rsidRPr="00F9104A">
        <w:rPr>
          <w:spacing w:val="-3"/>
        </w:rPr>
        <w:t>Microarray</w:t>
      </w:r>
      <w:proofErr w:type="spellEnd"/>
      <w:r w:rsidRPr="00F9104A">
        <w:rPr>
          <w:spacing w:val="-3"/>
        </w:rPr>
        <w:t>, aynı an</w:t>
      </w:r>
      <w:r>
        <w:rPr>
          <w:spacing w:val="-3"/>
        </w:rPr>
        <w:t xml:space="preserve">da </w:t>
      </w:r>
      <w:proofErr w:type="spellStart"/>
      <w:r>
        <w:rPr>
          <w:spacing w:val="-3"/>
        </w:rPr>
        <w:t>onbinlerce</w:t>
      </w:r>
      <w:proofErr w:type="spellEnd"/>
      <w:r>
        <w:rPr>
          <w:spacing w:val="-3"/>
        </w:rPr>
        <w:t xml:space="preserve"> gen ifade </w:t>
      </w:r>
      <w:r w:rsidR="00BD32D2">
        <w:rPr>
          <w:spacing w:val="-3"/>
        </w:rPr>
        <w:t xml:space="preserve">verisi </w:t>
      </w:r>
      <w:r w:rsidR="00BD32D2" w:rsidRPr="00F9104A">
        <w:rPr>
          <w:spacing w:val="-3"/>
        </w:rPr>
        <w:t>ölçebilir</w:t>
      </w:r>
      <w:r w:rsidRPr="00F9104A">
        <w:rPr>
          <w:spacing w:val="-3"/>
        </w:rPr>
        <w:t xml:space="preserve">. Bununla birlikte, gen ifade verileri küçük örneklerdir </w:t>
      </w:r>
      <w:r w:rsidR="00BD32D2" w:rsidRPr="00F9104A">
        <w:rPr>
          <w:spacing w:val="-3"/>
        </w:rPr>
        <w:t>ve çoğu</w:t>
      </w:r>
      <w:r>
        <w:rPr>
          <w:spacing w:val="-3"/>
        </w:rPr>
        <w:t xml:space="preserve"> gürültü olarak adlandırılan. </w:t>
      </w:r>
      <w:r w:rsidR="00BD32D2" w:rsidRPr="00F9104A">
        <w:rPr>
          <w:spacing w:val="-3"/>
        </w:rPr>
        <w:t>Gen</w:t>
      </w:r>
      <w:r w:rsidRPr="00F9104A">
        <w:rPr>
          <w:spacing w:val="-3"/>
        </w:rPr>
        <w:t xml:space="preserve"> için on binler</w:t>
      </w:r>
      <w:r>
        <w:rPr>
          <w:spacing w:val="-3"/>
        </w:rPr>
        <w:t xml:space="preserve">ce ilgisiz veri içerir. Ayrıca </w:t>
      </w:r>
      <w:r w:rsidRPr="00F9104A">
        <w:rPr>
          <w:spacing w:val="-3"/>
        </w:rPr>
        <w:t>fonksiyonlarının olması veri hacmini ve anal</w:t>
      </w:r>
      <w:r>
        <w:rPr>
          <w:spacing w:val="-3"/>
        </w:rPr>
        <w:t xml:space="preserve">iz ve sınıflandırma problemini arttırmaktadır. Bu durum mikro </w:t>
      </w:r>
      <w:r w:rsidRPr="00F9104A">
        <w:rPr>
          <w:spacing w:val="-3"/>
        </w:rPr>
        <w:t>dizileri ile çalışabilmek için ö</w:t>
      </w:r>
      <w:r>
        <w:rPr>
          <w:spacing w:val="-3"/>
        </w:rPr>
        <w:t xml:space="preserve">ncelikle boyut küçültme ve </w:t>
      </w:r>
      <w:r w:rsidR="00BD32D2">
        <w:rPr>
          <w:spacing w:val="-3"/>
        </w:rPr>
        <w:t xml:space="preserve">gen </w:t>
      </w:r>
      <w:r w:rsidR="00BD32D2" w:rsidRPr="00F9104A">
        <w:rPr>
          <w:spacing w:val="-3"/>
        </w:rPr>
        <w:t>seçimi</w:t>
      </w:r>
      <w:r w:rsidRPr="00F9104A">
        <w:rPr>
          <w:spacing w:val="-3"/>
        </w:rPr>
        <w:t xml:space="preserve"> gibi işlemlerin yapılmasını gerekli </w:t>
      </w:r>
      <w:r>
        <w:rPr>
          <w:spacing w:val="-3"/>
        </w:rPr>
        <w:t xml:space="preserve">kılmaktadır. </w:t>
      </w:r>
      <w:r w:rsidRPr="00F9104A">
        <w:rPr>
          <w:spacing w:val="-3"/>
        </w:rPr>
        <w:t xml:space="preserve"> Bu nedenle, özellik seçimi genetik an</w:t>
      </w:r>
      <w:r>
        <w:rPr>
          <w:spacing w:val="-3"/>
        </w:rPr>
        <w:t>a</w:t>
      </w:r>
      <w:r w:rsidR="00BD32D2">
        <w:rPr>
          <w:spacing w:val="-3"/>
        </w:rPr>
        <w:t>lizde kritik öneme sahiptir [9</w:t>
      </w:r>
      <w:r>
        <w:rPr>
          <w:spacing w:val="-3"/>
        </w:rPr>
        <w:t xml:space="preserve">]. </w:t>
      </w:r>
      <w:r w:rsidRPr="00F9104A">
        <w:rPr>
          <w:spacing w:val="-3"/>
        </w:rPr>
        <w:t>M. Bilen</w:t>
      </w:r>
      <w:r>
        <w:rPr>
          <w:spacing w:val="-3"/>
        </w:rPr>
        <w:t xml:space="preserve"> ve arkadaşları </w:t>
      </w:r>
      <w:r w:rsidR="00BD32D2">
        <w:rPr>
          <w:spacing w:val="-3"/>
        </w:rPr>
        <w:t xml:space="preserve">çalışmalarında </w:t>
      </w:r>
      <w:proofErr w:type="spellStart"/>
      <w:r w:rsidR="00BD32D2" w:rsidRPr="00F9104A">
        <w:rPr>
          <w:spacing w:val="-3"/>
        </w:rPr>
        <w:t>mikrodizi</w:t>
      </w:r>
      <w:proofErr w:type="spellEnd"/>
      <w:r w:rsidRPr="00F9104A">
        <w:rPr>
          <w:spacing w:val="-3"/>
        </w:rPr>
        <w:t xml:space="preserve"> verisine boyut </w:t>
      </w:r>
      <w:r>
        <w:rPr>
          <w:spacing w:val="-3"/>
        </w:rPr>
        <w:t xml:space="preserve">küçültme uygulamışlardır. </w:t>
      </w:r>
      <w:r w:rsidR="00BD32D2">
        <w:rPr>
          <w:spacing w:val="-3"/>
        </w:rPr>
        <w:t xml:space="preserve">Yeni </w:t>
      </w:r>
      <w:r w:rsidR="00BD32D2" w:rsidRPr="00F9104A">
        <w:rPr>
          <w:spacing w:val="-3"/>
        </w:rPr>
        <w:t>veri</w:t>
      </w:r>
      <w:r w:rsidRPr="00F9104A">
        <w:rPr>
          <w:spacing w:val="-3"/>
        </w:rPr>
        <w:t xml:space="preserve"> seti</w:t>
      </w:r>
      <w:r>
        <w:rPr>
          <w:spacing w:val="-3"/>
        </w:rPr>
        <w:t xml:space="preserve">nin genetik algoritma ve </w:t>
      </w:r>
      <w:r w:rsidR="00BD32D2">
        <w:rPr>
          <w:spacing w:val="-3"/>
        </w:rPr>
        <w:t xml:space="preserve">yapay </w:t>
      </w:r>
      <w:r w:rsidR="00BD32D2" w:rsidRPr="00F9104A">
        <w:rPr>
          <w:spacing w:val="-3"/>
        </w:rPr>
        <w:t>sinir</w:t>
      </w:r>
      <w:r w:rsidRPr="00F9104A">
        <w:rPr>
          <w:spacing w:val="-3"/>
        </w:rPr>
        <w:t xml:space="preserve"> ağı ile sınıflandırılması </w:t>
      </w:r>
      <w:r>
        <w:rPr>
          <w:spacing w:val="-3"/>
        </w:rPr>
        <w:t xml:space="preserve">sonucunda doğruluk </w:t>
      </w:r>
      <w:r w:rsidR="00BD32D2">
        <w:rPr>
          <w:spacing w:val="-3"/>
        </w:rPr>
        <w:t>derecesinin olduğu bulunmuştur [4</w:t>
      </w:r>
      <w:r w:rsidRPr="00F9104A">
        <w:rPr>
          <w:spacing w:val="-3"/>
        </w:rPr>
        <w:t>].</w:t>
      </w:r>
      <w:r w:rsidR="00CC426F" w:rsidRPr="00CC426F">
        <w:t xml:space="preserve"> </w:t>
      </w:r>
    </w:p>
    <w:p w:rsidR="00FE0D3C" w:rsidRPr="00597544" w:rsidRDefault="00CC426F" w:rsidP="00CC426F">
      <w:pPr>
        <w:suppressAutoHyphens/>
        <w:ind w:firstLine="709"/>
        <w:rPr>
          <w:spacing w:val="-3"/>
        </w:rPr>
        <w:sectPr w:rsidR="00FE0D3C" w:rsidRPr="00597544" w:rsidSect="00985FBF">
          <w:footerReference w:type="default" r:id="rId10"/>
          <w:pgSz w:w="11906" w:h="16838" w:code="9"/>
          <w:pgMar w:top="1418" w:right="851" w:bottom="1418" w:left="1701" w:header="709" w:footer="709" w:gutter="0"/>
          <w:pgNumType w:start="1"/>
          <w:cols w:space="708"/>
          <w:docGrid w:linePitch="360"/>
        </w:sectPr>
      </w:pPr>
      <w:r w:rsidRPr="00CC426F">
        <w:rPr>
          <w:spacing w:val="-3"/>
        </w:rPr>
        <w:t xml:space="preserve">Bu çalışma, her biri 30 özellik içeren </w:t>
      </w:r>
      <w:r w:rsidR="00CE6AA2">
        <w:rPr>
          <w:spacing w:val="-3"/>
        </w:rPr>
        <w:t>567</w:t>
      </w:r>
      <w:r w:rsidRPr="00CC426F">
        <w:rPr>
          <w:spacing w:val="-3"/>
        </w:rPr>
        <w:t xml:space="preserve"> meme kanseri veri örneğini 5 farklı makine öğrenimi tekni</w:t>
      </w:r>
      <w:r>
        <w:rPr>
          <w:spacing w:val="-3"/>
        </w:rPr>
        <w:t xml:space="preserve">ği kullanarak sınıflandırdı </w:t>
      </w:r>
      <w:r w:rsidR="00BD32D2">
        <w:rPr>
          <w:spacing w:val="-3"/>
        </w:rPr>
        <w:t xml:space="preserve">ve </w:t>
      </w:r>
      <w:r w:rsidR="00BD32D2" w:rsidRPr="00CC426F">
        <w:rPr>
          <w:spacing w:val="-3"/>
        </w:rPr>
        <w:t>modelin</w:t>
      </w:r>
      <w:r w:rsidRPr="00CC426F">
        <w:rPr>
          <w:spacing w:val="-3"/>
        </w:rPr>
        <w:t xml:space="preserve"> performansını karşılaştırdı. Aşağıdaki bölümlerde materyal ve yöntem, sonuçlar ve sonuçlar yer almaktadır.</w:t>
      </w:r>
    </w:p>
    <w:p w:rsidR="00912C2E" w:rsidRPr="00597544" w:rsidRDefault="006B56CB" w:rsidP="004B0F1B">
      <w:pPr>
        <w:pStyle w:val="Balk1"/>
        <w:numPr>
          <w:ilvl w:val="0"/>
          <w:numId w:val="9"/>
        </w:numPr>
      </w:pPr>
      <w:bookmarkStart w:id="11" w:name="_Toc124330135"/>
      <w:r w:rsidRPr="00597544">
        <w:lastRenderedPageBreak/>
        <w:t>MATERYAL VE YÖNTEM</w:t>
      </w:r>
      <w:bookmarkEnd w:id="11"/>
    </w:p>
    <w:p w:rsidR="000659D4" w:rsidRPr="00597544" w:rsidRDefault="000659D4" w:rsidP="000659D4"/>
    <w:p w:rsidR="000659D4" w:rsidRDefault="00CC426F" w:rsidP="00CC426F">
      <w:pPr>
        <w:ind w:firstLine="709"/>
      </w:pPr>
      <w:r>
        <w:t>Kanser, hücreler kontrolsüz bir şekilde bölündüğünde ve tümör adı verilen kitleler oluşturduğunda ortaya çıkar. Tümörler iyi huylu (</w:t>
      </w:r>
      <w:proofErr w:type="spellStart"/>
      <w:r w:rsidRPr="00CC426F">
        <w:t>benign</w:t>
      </w:r>
      <w:proofErr w:type="spellEnd"/>
      <w:r>
        <w:t>) ve kötü huylu (</w:t>
      </w:r>
      <w:proofErr w:type="spellStart"/>
      <w:r w:rsidRPr="00CC426F">
        <w:t>malignant</w:t>
      </w:r>
      <w:proofErr w:type="spellEnd"/>
      <w:r>
        <w:t xml:space="preserve">) olabilir. Kötü huylu tümörler hızla büyür, çevre dokuları istila eder ve hasara neden olur.  Meme dokusundaki anormallikler, meme şekli ve cilt rengindeki değişiklikler meme kanserine işaret edebilir. Tüm kanser türlerinde olduğu gibi meme kanserinde de erken teşhis çok önemlidir. Bu çalışmada, Wisconsin Üniversitesi Hastanesi'nden William H. </w:t>
      </w:r>
      <w:proofErr w:type="spellStart"/>
      <w:r>
        <w:t>Wolberg</w:t>
      </w:r>
      <w:proofErr w:type="spellEnd"/>
      <w:r>
        <w:t>, Dr. Veri seti, eğitim setinin bir test setine bölün</w:t>
      </w:r>
      <w:r w:rsidR="000811A4">
        <w:t>mesi ve dört</w:t>
      </w:r>
      <w:r>
        <w:t xml:space="preserve"> farklı makine öğrenme modeline sınıflandırılması ile test edilmiştir. </w:t>
      </w:r>
      <w:proofErr w:type="spellStart"/>
      <w:r w:rsidR="007C16E3" w:rsidRPr="007C16E3">
        <w:t>DecisionTreeClassifier</w:t>
      </w:r>
      <w:proofErr w:type="spellEnd"/>
      <w:r w:rsidR="007C16E3">
        <w:t xml:space="preserve">, </w:t>
      </w:r>
      <w:proofErr w:type="spellStart"/>
      <w:r>
        <w:t>Naive</w:t>
      </w:r>
      <w:proofErr w:type="spellEnd"/>
      <w:r>
        <w:t xml:space="preserve"> </w:t>
      </w:r>
      <w:proofErr w:type="spellStart"/>
      <w:r>
        <w:t>Bayes</w:t>
      </w:r>
      <w:proofErr w:type="spellEnd"/>
      <w:r>
        <w:t xml:space="preserve"> (NB), Rastgele Orman (</w:t>
      </w:r>
      <w:proofErr w:type="spellStart"/>
      <w:r>
        <w:t>Random</w:t>
      </w:r>
      <w:proofErr w:type="spellEnd"/>
      <w:r>
        <w:t xml:space="preserve"> </w:t>
      </w:r>
      <w:proofErr w:type="spellStart"/>
      <w:r>
        <w:t>Forest</w:t>
      </w:r>
      <w:proofErr w:type="spellEnd"/>
      <w:r>
        <w:t xml:space="preserve"> - RF), </w:t>
      </w:r>
      <w:r w:rsidR="000811A4">
        <w:t xml:space="preserve"> ve </w:t>
      </w:r>
      <w:r>
        <w:t xml:space="preserve">K En Yakın Komşu (K En Yakın Komşu - KNN) performansları karşılaştırılmıştır.  Model üretimi ve testi, </w:t>
      </w:r>
      <w:proofErr w:type="spellStart"/>
      <w:r>
        <w:t>Python</w:t>
      </w:r>
      <w:proofErr w:type="spellEnd"/>
      <w:r>
        <w:t xml:space="preserve"> programlama dili kullanılarak gerçekleştirilmiştir.</w:t>
      </w:r>
    </w:p>
    <w:p w:rsidR="00CC426F" w:rsidRPr="00597544" w:rsidRDefault="00CC426F" w:rsidP="00CC426F"/>
    <w:p w:rsidR="00912C2E" w:rsidRDefault="004B0F1B" w:rsidP="00E042E9">
      <w:pPr>
        <w:pStyle w:val="Balk3"/>
        <w:numPr>
          <w:ilvl w:val="0"/>
          <w:numId w:val="0"/>
        </w:numPr>
        <w:ind w:left="720" w:hanging="720"/>
      </w:pPr>
      <w:bookmarkStart w:id="12" w:name="_Toc124330136"/>
      <w:r>
        <w:t>2.1 Veri Seti</w:t>
      </w:r>
      <w:bookmarkEnd w:id="12"/>
    </w:p>
    <w:p w:rsidR="00912C2E" w:rsidRDefault="00CC426F" w:rsidP="002A0527">
      <w:pPr>
        <w:ind w:firstLine="709"/>
      </w:pPr>
      <w:r>
        <w:t xml:space="preserve">Kullanılan </w:t>
      </w:r>
      <w:proofErr w:type="spellStart"/>
      <w:r>
        <w:t>veritabanı</w:t>
      </w:r>
      <w:proofErr w:type="spellEnd"/>
      <w:r>
        <w:t xml:space="preserve"> </w:t>
      </w:r>
      <w:r w:rsidR="007C16E3">
        <w:t>567</w:t>
      </w:r>
      <w:r w:rsidR="00BD32D2">
        <w:t xml:space="preserve"> örnek</w:t>
      </w:r>
      <w:r>
        <w:t xml:space="preserve"> içermekte</w:t>
      </w:r>
      <w:r w:rsidR="004B0F1B">
        <w:t xml:space="preserve">dir. Her veri örneğinin </w:t>
      </w:r>
      <w:r w:rsidR="000811A4">
        <w:t>toplam 33</w:t>
      </w:r>
      <w:r>
        <w:t xml:space="preserve"> özelliği vardır ve bunların 30'u tanımlayıcı özellikler ve bir tanı kategorisidir. 30 tanımlayıcı özellik meme görüntülerinin sayısallaştırılmasından elde edilen dokunun çapı, şekli, pürüzsüzlüğü ve alanı gibi verilerden oluşmaktadır. </w:t>
      </w:r>
      <w:r w:rsidR="00BD32D2">
        <w:t>30 özelliğin</w:t>
      </w:r>
      <w:r>
        <w:t xml:space="preserve"> 10'u doğrudan tümör hücresinin </w:t>
      </w:r>
      <w:r w:rsidR="00BD32D2">
        <w:t>çekirdeği üzerinden</w:t>
      </w:r>
      <w:r>
        <w:t xml:space="preserve"> ölçülür ve 20'si bunlardan hesaplanan sayısal değerlerdir. Doğrudan ölçülen </w:t>
      </w:r>
      <w:r w:rsidR="00BD32D2">
        <w:t>10 özelliği</w:t>
      </w:r>
      <w:r>
        <w:t xml:space="preserve"> şunlardır:</w:t>
      </w:r>
    </w:p>
    <w:p w:rsidR="004B0F1B" w:rsidRDefault="004B0F1B" w:rsidP="004B0F1B">
      <w:pPr>
        <w:ind w:firstLine="709"/>
      </w:pPr>
      <w:r>
        <w:t xml:space="preserve">1) Yarıçap </w:t>
      </w:r>
    </w:p>
    <w:p w:rsidR="004B0F1B" w:rsidRDefault="004B0F1B" w:rsidP="004B0F1B">
      <w:pPr>
        <w:ind w:firstLine="709"/>
      </w:pPr>
      <w:r>
        <w:t xml:space="preserve">2) Doku </w:t>
      </w:r>
    </w:p>
    <w:p w:rsidR="004B0F1B" w:rsidRDefault="004B0F1B" w:rsidP="004B0F1B">
      <w:pPr>
        <w:ind w:firstLine="709"/>
      </w:pPr>
      <w:r>
        <w:t xml:space="preserve">3) Çap </w:t>
      </w:r>
    </w:p>
    <w:p w:rsidR="004B0F1B" w:rsidRDefault="004B0F1B" w:rsidP="004B0F1B">
      <w:pPr>
        <w:ind w:firstLine="709"/>
      </w:pPr>
      <w:r>
        <w:t xml:space="preserve">4) Alan </w:t>
      </w:r>
    </w:p>
    <w:p w:rsidR="004B0F1B" w:rsidRDefault="004B0F1B" w:rsidP="004B0F1B">
      <w:pPr>
        <w:ind w:firstLine="709"/>
      </w:pPr>
      <w:r>
        <w:t xml:space="preserve">5) Pürüzsüzlük </w:t>
      </w:r>
    </w:p>
    <w:p w:rsidR="004B0F1B" w:rsidRDefault="004B0F1B" w:rsidP="004B0F1B">
      <w:pPr>
        <w:ind w:firstLine="709"/>
      </w:pPr>
      <w:r>
        <w:t xml:space="preserve">6) Yoğunluk </w:t>
      </w:r>
    </w:p>
    <w:p w:rsidR="004B0F1B" w:rsidRDefault="004B0F1B" w:rsidP="004B0F1B">
      <w:pPr>
        <w:ind w:firstLine="709"/>
      </w:pPr>
      <w:r>
        <w:t xml:space="preserve">7) </w:t>
      </w:r>
      <w:proofErr w:type="spellStart"/>
      <w:r>
        <w:t>İçbükeylik</w:t>
      </w:r>
      <w:proofErr w:type="spellEnd"/>
      <w:r>
        <w:t xml:space="preserve"> </w:t>
      </w:r>
    </w:p>
    <w:p w:rsidR="004B0F1B" w:rsidRDefault="004B0F1B" w:rsidP="004B0F1B">
      <w:pPr>
        <w:ind w:firstLine="709"/>
      </w:pPr>
      <w:r>
        <w:t xml:space="preserve">8) İçbükey nokta sayısı </w:t>
      </w:r>
    </w:p>
    <w:p w:rsidR="004B0F1B" w:rsidRDefault="004B0F1B" w:rsidP="004B0F1B">
      <w:pPr>
        <w:ind w:firstLine="709"/>
      </w:pPr>
      <w:r>
        <w:t xml:space="preserve">9) Simetri </w:t>
      </w:r>
    </w:p>
    <w:p w:rsidR="004B0F1B" w:rsidRDefault="004B0F1B" w:rsidP="004B0F1B">
      <w:pPr>
        <w:ind w:firstLine="709"/>
      </w:pPr>
      <w:r>
        <w:t xml:space="preserve">10) </w:t>
      </w:r>
      <w:proofErr w:type="spellStart"/>
      <w:r>
        <w:t>Fraktal</w:t>
      </w:r>
      <w:proofErr w:type="spellEnd"/>
      <w:r>
        <w:t xml:space="preserve"> boyut</w:t>
      </w:r>
    </w:p>
    <w:p w:rsidR="00F165A9" w:rsidRPr="00552DFA" w:rsidRDefault="004B0F1B" w:rsidP="00F165A9">
      <w:r>
        <w:t>Diğer fonksiyonlar, bu özelliklerden türetilen ortalamalar, standart hatalar, en kötü ve maksimum değerlerden oluşur. Bu değere dayalı olarak, tümörün iyi huylu veya kötü huylu olduğunu gösteren B (iyi huylu) ve M (kötü huylu) ile gösteril</w:t>
      </w:r>
      <w:r w:rsidR="007C16E3">
        <w:t>en bir teşhis sınıfı vardır. 567 verinin sınıf dağılımı 356 iyi huylu ve 211</w:t>
      </w:r>
      <w:r w:rsidR="00F165A9">
        <w:t xml:space="preserve"> kötü huyludur.</w:t>
      </w:r>
    </w:p>
    <w:p w:rsidR="00F165A9" w:rsidRDefault="00F165A9" w:rsidP="00F165A9">
      <w:pPr>
        <w:pStyle w:val="Balk3"/>
        <w:numPr>
          <w:ilvl w:val="0"/>
          <w:numId w:val="0"/>
        </w:numPr>
        <w:ind w:left="851" w:hanging="993"/>
      </w:pPr>
      <w:bookmarkStart w:id="13" w:name="_Toc124330137"/>
      <w:r>
        <w:lastRenderedPageBreak/>
        <w:t xml:space="preserve">2.2 k-Karar Ağacı — </w:t>
      </w:r>
      <w:proofErr w:type="spellStart"/>
      <w:r w:rsidRPr="00D14EAD">
        <w:t>DecisionTreeClassifier</w:t>
      </w:r>
      <w:bookmarkEnd w:id="13"/>
      <w:proofErr w:type="spellEnd"/>
    </w:p>
    <w:p w:rsidR="00F165A9" w:rsidRDefault="00F165A9" w:rsidP="00F165A9"/>
    <w:p w:rsidR="00F165A9" w:rsidRDefault="00F165A9" w:rsidP="00F165A9">
      <w:r>
        <w:t xml:space="preserve">  </w:t>
      </w:r>
      <w:proofErr w:type="spellStart"/>
      <w:r>
        <w:t>DecisionTreeClassifier</w:t>
      </w:r>
      <w:proofErr w:type="spellEnd"/>
      <w:r>
        <w:t xml:space="preserve">, </w:t>
      </w:r>
      <w:proofErr w:type="spellStart"/>
      <w:r>
        <w:t>scikit-learn</w:t>
      </w:r>
      <w:proofErr w:type="spellEnd"/>
      <w:r>
        <w:t xml:space="preserve"> kütüphanesinde yer alan bir sınıflandırma ağacı (</w:t>
      </w:r>
      <w:proofErr w:type="spellStart"/>
      <w:r>
        <w:t>decision</w:t>
      </w:r>
      <w:proofErr w:type="spellEnd"/>
      <w:r>
        <w:t xml:space="preserve"> </w:t>
      </w:r>
      <w:proofErr w:type="spellStart"/>
      <w:r>
        <w:t>tree</w:t>
      </w:r>
      <w:proofErr w:type="spellEnd"/>
      <w:r>
        <w:t>) yöntemi. Bu yöntem, veri kümesi içinde veri noktalarını sınıflandırmak için karar ağacı oluşturur. Karar ağacı, veri noktalarının özellikleri ve sınıf etiketleri gibi verileri kullanarak veri noktalarını sınıflandırmak için kuralları belirler.</w:t>
      </w:r>
    </w:p>
    <w:p w:rsidR="00F165A9" w:rsidRDefault="00F165A9" w:rsidP="00F165A9">
      <w:proofErr w:type="spellStart"/>
      <w:r>
        <w:t>DecisionTreeClassifier</w:t>
      </w:r>
      <w:proofErr w:type="spellEnd"/>
      <w:r>
        <w:t xml:space="preserve"> sınıfı, aşağıdaki özelliklere sahiptir:</w:t>
      </w:r>
    </w:p>
    <w:p w:rsidR="00F165A9" w:rsidRDefault="00F165A9" w:rsidP="00F165A9"/>
    <w:p w:rsidR="00F165A9" w:rsidRDefault="00F165A9" w:rsidP="00F165A9">
      <w:proofErr w:type="spellStart"/>
      <w:r>
        <w:t>criterion</w:t>
      </w:r>
      <w:proofErr w:type="spellEnd"/>
      <w:r>
        <w:t>: Karar ağacının ne şekilde bölünmesi gerektiğini belirlemek için kullanılan ölçüt. İki seçenek vardır: "</w:t>
      </w:r>
      <w:proofErr w:type="spellStart"/>
      <w:r>
        <w:t>gini</w:t>
      </w:r>
      <w:proofErr w:type="spellEnd"/>
      <w:r>
        <w:t>" ve "</w:t>
      </w:r>
      <w:proofErr w:type="spellStart"/>
      <w:r>
        <w:t>entropy</w:t>
      </w:r>
      <w:proofErr w:type="spellEnd"/>
      <w:r>
        <w:t>".</w:t>
      </w:r>
    </w:p>
    <w:p w:rsidR="00F165A9" w:rsidRDefault="00F165A9" w:rsidP="00F165A9">
      <w:proofErr w:type="spellStart"/>
      <w:r>
        <w:t>max_depth</w:t>
      </w:r>
      <w:proofErr w:type="spellEnd"/>
      <w:r>
        <w:t>: Karar ağacının maksimum derinliği. Bu, ağacın kaç katmanlı olduğunu belirler.</w:t>
      </w:r>
    </w:p>
    <w:p w:rsidR="00F165A9" w:rsidRDefault="00F165A9" w:rsidP="00F165A9">
      <w:proofErr w:type="spellStart"/>
      <w:r>
        <w:t>min_samples_split</w:t>
      </w:r>
      <w:proofErr w:type="spellEnd"/>
      <w:r>
        <w:t>: Bir düğümün bölünmesi için gerekli olan minimum örnek sayısı.</w:t>
      </w:r>
    </w:p>
    <w:p w:rsidR="00237F05" w:rsidRDefault="00F165A9" w:rsidP="005549F7">
      <w:proofErr w:type="spellStart"/>
      <w:r>
        <w:t>min_samples_leaf</w:t>
      </w:r>
      <w:proofErr w:type="spellEnd"/>
      <w:r>
        <w:t>: Bir düğümün sonuncu katmanına ulaşması için gerekli olan minimum örnek sayısı.</w:t>
      </w:r>
    </w:p>
    <w:p w:rsidR="00F165A9" w:rsidRDefault="00F165A9" w:rsidP="00F165A9">
      <w:proofErr w:type="spellStart"/>
      <w:r>
        <w:t>max_features</w:t>
      </w:r>
      <w:proofErr w:type="spellEnd"/>
      <w:r>
        <w:t>: Bir düğüm bölünürken kullanılacak özelliklerin maksimum sayısı.</w:t>
      </w:r>
      <w:r w:rsidR="007C16E3">
        <w:t xml:space="preserve"> [8]</w:t>
      </w:r>
    </w:p>
    <w:p w:rsidR="000F6294" w:rsidRPr="00597544" w:rsidRDefault="000F6294" w:rsidP="00F165A9">
      <w:pPr>
        <w:pStyle w:val="ResimYazs"/>
      </w:pPr>
    </w:p>
    <w:p w:rsidR="00260B45" w:rsidRPr="00BB119E" w:rsidRDefault="00260B45" w:rsidP="002A0527">
      <w:pPr>
        <w:pStyle w:val="Balk3"/>
        <w:numPr>
          <w:ilvl w:val="1"/>
          <w:numId w:val="40"/>
        </w:numPr>
        <w:ind w:left="567" w:hanging="709"/>
      </w:pPr>
      <w:bookmarkStart w:id="14" w:name="_Toc124330138"/>
      <w:r w:rsidRPr="00BB119E">
        <w:t>Rastgele Orman algoritması nedir? (</w:t>
      </w:r>
      <w:proofErr w:type="spellStart"/>
      <w:r w:rsidRPr="00BB119E">
        <w:t>Random</w:t>
      </w:r>
      <w:proofErr w:type="spellEnd"/>
      <w:r w:rsidRPr="00BB119E">
        <w:t xml:space="preserve"> </w:t>
      </w:r>
      <w:proofErr w:type="spellStart"/>
      <w:r w:rsidRPr="00BB119E">
        <w:t>Forest</w:t>
      </w:r>
      <w:proofErr w:type="spellEnd"/>
      <w:r w:rsidRPr="00BB119E">
        <w:t>)</w:t>
      </w:r>
      <w:bookmarkEnd w:id="14"/>
    </w:p>
    <w:p w:rsidR="00D554C2" w:rsidRDefault="00424560" w:rsidP="00424560">
      <w:pPr>
        <w:rPr>
          <w:lang w:eastAsia="tr-TR"/>
        </w:rPr>
      </w:pPr>
      <w:r>
        <w:rPr>
          <w:lang w:eastAsia="tr-TR"/>
        </w:rPr>
        <w:t xml:space="preserve">   </w:t>
      </w:r>
      <w:r w:rsidR="00260B45">
        <w:rPr>
          <w:lang w:eastAsia="tr-TR"/>
        </w:rPr>
        <w:t>Rastgele Orman algoritması denetimli bir sınıflandırma algoritmasıdır. Rastgele olarak bir orman yaratıyor. Algoritmadaki ağaç sayısı ve elde edebileceği sonuç arasında doğrudan bir ilişki bulunmaktadır. Ağaç sayısı arttıkça kesin bir sonuç elde ederiz. Basit kelimelerle söylemek gerekirse: Rastgele orman, birden fazla karar ağacını oluşturur ve daha doğru ve istikrarlı bir tahmin elde etmek için onları birleştirir.</w:t>
      </w:r>
      <w:r w:rsidR="00632BED">
        <w:rPr>
          <w:lang w:eastAsia="tr-TR"/>
        </w:rPr>
        <w:t xml:space="preserve"> [7]</w:t>
      </w:r>
    </w:p>
    <w:p w:rsidR="00BB119E" w:rsidRDefault="00BB119E" w:rsidP="00260B45">
      <w:pPr>
        <w:rPr>
          <w:lang w:eastAsia="tr-TR"/>
        </w:rPr>
      </w:pPr>
    </w:p>
    <w:p w:rsidR="00260B45" w:rsidRDefault="004B0F1B" w:rsidP="000811A4">
      <w:pPr>
        <w:pStyle w:val="Balk4"/>
        <w:numPr>
          <w:ilvl w:val="0"/>
          <w:numId w:val="0"/>
        </w:numPr>
        <w:ind w:left="567" w:hanging="720"/>
        <w:rPr>
          <w:lang w:eastAsia="tr-TR"/>
        </w:rPr>
      </w:pPr>
      <w:bookmarkStart w:id="15" w:name="_Toc124330139"/>
      <w:r>
        <w:rPr>
          <w:lang w:eastAsia="tr-TR"/>
        </w:rPr>
        <w:t>2.3.1</w:t>
      </w:r>
      <w:r w:rsidR="00BB119E">
        <w:rPr>
          <w:lang w:eastAsia="tr-TR"/>
        </w:rPr>
        <w:t xml:space="preserve"> </w:t>
      </w:r>
      <w:proofErr w:type="spellStart"/>
      <w:r w:rsidR="009932AC" w:rsidRPr="009932AC">
        <w:rPr>
          <w:lang w:eastAsia="tr-TR"/>
        </w:rPr>
        <w:t>Random</w:t>
      </w:r>
      <w:proofErr w:type="spellEnd"/>
      <w:r w:rsidR="009932AC" w:rsidRPr="009932AC">
        <w:rPr>
          <w:lang w:eastAsia="tr-TR"/>
        </w:rPr>
        <w:t xml:space="preserve"> </w:t>
      </w:r>
      <w:proofErr w:type="spellStart"/>
      <w:r w:rsidR="009932AC" w:rsidRPr="009932AC">
        <w:rPr>
          <w:lang w:eastAsia="tr-TR"/>
        </w:rPr>
        <w:t>Forest</w:t>
      </w:r>
      <w:proofErr w:type="spellEnd"/>
      <w:r w:rsidR="009932AC" w:rsidRPr="009932AC">
        <w:rPr>
          <w:lang w:eastAsia="tr-TR"/>
        </w:rPr>
        <w:t xml:space="preserve"> algoritması nasıl çalışır?</w:t>
      </w:r>
      <w:bookmarkEnd w:id="15"/>
    </w:p>
    <w:p w:rsidR="009932AC" w:rsidRDefault="00424560" w:rsidP="009932AC">
      <w:pPr>
        <w:rPr>
          <w:lang w:eastAsia="tr-TR"/>
        </w:rPr>
      </w:pPr>
      <w:r>
        <w:rPr>
          <w:lang w:eastAsia="tr-TR"/>
        </w:rPr>
        <w:t xml:space="preserve">  </w:t>
      </w:r>
      <w:r w:rsidR="009932AC">
        <w:rPr>
          <w:lang w:eastAsia="tr-TR"/>
        </w:rPr>
        <w:t>Rastgele orman algoritması aşağıdaki adımları tamamlayarak çalışır:</w:t>
      </w:r>
    </w:p>
    <w:p w:rsidR="009932AC" w:rsidRDefault="009932AC" w:rsidP="009932AC">
      <w:pPr>
        <w:rPr>
          <w:lang w:eastAsia="tr-TR"/>
        </w:rPr>
      </w:pPr>
    </w:p>
    <w:p w:rsidR="009932AC" w:rsidRDefault="009932AC" w:rsidP="009932AC">
      <w:pPr>
        <w:rPr>
          <w:lang w:eastAsia="tr-TR"/>
        </w:rPr>
      </w:pPr>
      <w:r>
        <w:rPr>
          <w:lang w:eastAsia="tr-TR"/>
        </w:rPr>
        <w:t xml:space="preserve">Adım </w:t>
      </w:r>
      <w:proofErr w:type="gramStart"/>
      <w:r>
        <w:rPr>
          <w:lang w:eastAsia="tr-TR"/>
        </w:rPr>
        <w:t>1 : Algoritma</w:t>
      </w:r>
      <w:proofErr w:type="gramEnd"/>
      <w:r>
        <w:rPr>
          <w:lang w:eastAsia="tr-TR"/>
        </w:rPr>
        <w:t>, sağlanan veri kümesinden rastgele örnekler seçer.</w:t>
      </w:r>
    </w:p>
    <w:p w:rsidR="009932AC" w:rsidRDefault="009932AC" w:rsidP="009932AC">
      <w:pPr>
        <w:rPr>
          <w:lang w:eastAsia="tr-TR"/>
        </w:rPr>
      </w:pPr>
    </w:p>
    <w:p w:rsidR="009932AC" w:rsidRDefault="009932AC" w:rsidP="009932AC">
      <w:pPr>
        <w:rPr>
          <w:lang w:eastAsia="tr-TR"/>
        </w:rPr>
      </w:pPr>
      <w:r>
        <w:rPr>
          <w:lang w:eastAsia="tr-TR"/>
        </w:rPr>
        <w:t>Adım 2: Algoritma, seçilen her örnek için bir karar ağacı oluşturacaktır. Ardından oluşturulan her karar ağacından bir tahmin sonucu alacaktır.</w:t>
      </w:r>
    </w:p>
    <w:p w:rsidR="009932AC" w:rsidRDefault="009932AC" w:rsidP="009932AC">
      <w:pPr>
        <w:rPr>
          <w:lang w:eastAsia="tr-TR"/>
        </w:rPr>
      </w:pPr>
      <w:r>
        <w:rPr>
          <w:lang w:eastAsia="tr-TR"/>
        </w:rPr>
        <w:t xml:space="preserve">Adım 3: Daha sonra tahmin edilen her sonuç için seslendirme yapılacaktır. Bir sınıflandırma problemi için </w:t>
      </w:r>
      <w:proofErr w:type="spellStart"/>
      <w:proofErr w:type="gramStart"/>
      <w:r>
        <w:rPr>
          <w:lang w:eastAsia="tr-TR"/>
        </w:rPr>
        <w:t>modu</w:t>
      </w:r>
      <w:proofErr w:type="spellEnd"/>
      <w:r>
        <w:rPr>
          <w:lang w:eastAsia="tr-TR"/>
        </w:rPr>
        <w:t xml:space="preserve"> , regresyon</w:t>
      </w:r>
      <w:proofErr w:type="gramEnd"/>
      <w:r>
        <w:rPr>
          <w:lang w:eastAsia="tr-TR"/>
        </w:rPr>
        <w:t xml:space="preserve"> problemi için ortalama kullanacaktır .</w:t>
      </w:r>
    </w:p>
    <w:p w:rsidR="009932AC" w:rsidRDefault="009932AC" w:rsidP="009932AC">
      <w:pPr>
        <w:rPr>
          <w:lang w:eastAsia="tr-TR"/>
        </w:rPr>
      </w:pPr>
    </w:p>
    <w:p w:rsidR="009932AC" w:rsidRDefault="009932AC" w:rsidP="009932AC">
      <w:pPr>
        <w:rPr>
          <w:lang w:eastAsia="tr-TR"/>
        </w:rPr>
      </w:pPr>
      <w:r>
        <w:rPr>
          <w:lang w:eastAsia="tr-TR"/>
        </w:rPr>
        <w:lastRenderedPageBreak/>
        <w:t xml:space="preserve">Adım </w:t>
      </w:r>
      <w:proofErr w:type="gramStart"/>
      <w:r>
        <w:rPr>
          <w:lang w:eastAsia="tr-TR"/>
        </w:rPr>
        <w:t>4 : Son</w:t>
      </w:r>
      <w:proofErr w:type="gramEnd"/>
      <w:r>
        <w:rPr>
          <w:lang w:eastAsia="tr-TR"/>
        </w:rPr>
        <w:t xml:space="preserve"> olarak, algoritma, son tahmin olarak en çok oylanan tahmin sonucunu seçecektir.</w:t>
      </w:r>
    </w:p>
    <w:p w:rsidR="00260B45" w:rsidRDefault="009932AC" w:rsidP="009932AC">
      <w:pPr>
        <w:rPr>
          <w:lang w:eastAsia="tr-TR"/>
        </w:rPr>
      </w:pPr>
      <w:r>
        <w:rPr>
          <w:lang w:eastAsia="tr-TR"/>
        </w:rPr>
        <w:t xml:space="preserve">Örnek: Birden fazla meyve görüntüsü içeren bir veri kümesi olduğunu varsayalım. Böylece, bu veri kümesi </w:t>
      </w:r>
      <w:proofErr w:type="spellStart"/>
      <w:r>
        <w:rPr>
          <w:lang w:eastAsia="tr-TR"/>
        </w:rPr>
        <w:t>Random</w:t>
      </w:r>
      <w:proofErr w:type="spellEnd"/>
      <w:r>
        <w:rPr>
          <w:lang w:eastAsia="tr-TR"/>
        </w:rPr>
        <w:t xml:space="preserve"> orman sınıflandırıcısına verilir. Veri kümesi alt kümelere bölünür ve her bir karar ağacına verilir. Eğitim aşamasında, her karar ağacı bir tahmin sonucu üretir ve yeni bir veri noktası oluştuğunda, sonuçların çoğuna dayalı olarak </w:t>
      </w:r>
      <w:proofErr w:type="spellStart"/>
      <w:r>
        <w:rPr>
          <w:lang w:eastAsia="tr-TR"/>
        </w:rPr>
        <w:t>Random</w:t>
      </w:r>
      <w:proofErr w:type="spellEnd"/>
      <w:r>
        <w:rPr>
          <w:lang w:eastAsia="tr-TR"/>
        </w:rPr>
        <w:t xml:space="preserve"> </w:t>
      </w:r>
      <w:proofErr w:type="spellStart"/>
      <w:r>
        <w:rPr>
          <w:lang w:eastAsia="tr-TR"/>
        </w:rPr>
        <w:t>Forest</w:t>
      </w:r>
      <w:proofErr w:type="spellEnd"/>
      <w:r>
        <w:rPr>
          <w:lang w:eastAsia="tr-TR"/>
        </w:rPr>
        <w:t xml:space="preserve"> sınıflandırıcı nihai kararı tahmin eder. Aşağıdaki görüntüyü göz önünde bulundurun.</w:t>
      </w:r>
      <w:r w:rsidR="00632BED">
        <w:rPr>
          <w:lang w:eastAsia="tr-TR"/>
        </w:rPr>
        <w:t xml:space="preserve"> [7]</w:t>
      </w:r>
    </w:p>
    <w:p w:rsidR="00CF3122" w:rsidRDefault="00CF3122" w:rsidP="009932AC">
      <w:pPr>
        <w:rPr>
          <w:lang w:eastAsia="tr-TR"/>
        </w:rPr>
      </w:pPr>
    </w:p>
    <w:p w:rsidR="006D2DE9" w:rsidRDefault="009932AC" w:rsidP="00F165A9">
      <w:pPr>
        <w:pStyle w:val="ResimYazs"/>
      </w:pPr>
      <w:r w:rsidRPr="0031357A">
        <w:rPr>
          <w:noProof/>
        </w:rPr>
        <w:drawing>
          <wp:inline distT="0" distB="0" distL="0" distR="0" wp14:anchorId="24B38FD6" wp14:editId="17A1C63B">
            <wp:extent cx="4657725" cy="3881438"/>
            <wp:effectExtent l="0" t="0" r="0" b="508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andm.png"/>
                    <pic:cNvPicPr/>
                  </pic:nvPicPr>
                  <pic:blipFill>
                    <a:blip r:embed="rId11">
                      <a:extLst>
                        <a:ext uri="{28A0092B-C50C-407E-A947-70E740481C1C}">
                          <a14:useLocalDpi xmlns:a14="http://schemas.microsoft.com/office/drawing/2010/main" val="0"/>
                        </a:ext>
                      </a:extLst>
                    </a:blip>
                    <a:stretch>
                      <a:fillRect/>
                    </a:stretch>
                  </pic:blipFill>
                  <pic:spPr>
                    <a:xfrm>
                      <a:off x="0" y="0"/>
                      <a:ext cx="4662553" cy="3885461"/>
                    </a:xfrm>
                    <a:prstGeom prst="rect">
                      <a:avLst/>
                    </a:prstGeom>
                  </pic:spPr>
                </pic:pic>
              </a:graphicData>
            </a:graphic>
          </wp:inline>
        </w:drawing>
      </w:r>
    </w:p>
    <w:p w:rsidR="004C51A4" w:rsidRDefault="006D2DE9" w:rsidP="00F165A9">
      <w:pPr>
        <w:pStyle w:val="ResimYazs"/>
      </w:pPr>
      <w:bookmarkStart w:id="16" w:name="_Toc124330159"/>
      <w:r>
        <w:t xml:space="preserve">Şekil </w:t>
      </w:r>
      <w:fldSimple w:instr=" SEQ Şekil \* ARABIC ">
        <w:r w:rsidR="00F165A9">
          <w:rPr>
            <w:noProof/>
          </w:rPr>
          <w:t>1</w:t>
        </w:r>
      </w:fldSimple>
      <w:r w:rsidRPr="006D2DE9">
        <w:rPr>
          <w:rStyle w:val="Balk1Char"/>
          <w:i/>
        </w:rPr>
        <w:t xml:space="preserve"> </w:t>
      </w:r>
      <w:proofErr w:type="spellStart"/>
      <w:r w:rsidRPr="006E4C96">
        <w:rPr>
          <w:rStyle w:val="Vurgu"/>
          <w:i w:val="0"/>
          <w:szCs w:val="24"/>
        </w:rPr>
        <w:t>Random</w:t>
      </w:r>
      <w:proofErr w:type="spellEnd"/>
      <w:r w:rsidRPr="006E4C96">
        <w:rPr>
          <w:rStyle w:val="Vurgu"/>
          <w:i w:val="0"/>
          <w:szCs w:val="24"/>
        </w:rPr>
        <w:t xml:space="preserve"> </w:t>
      </w:r>
      <w:proofErr w:type="spellStart"/>
      <w:r w:rsidRPr="006E4C96">
        <w:rPr>
          <w:rStyle w:val="Vurgu"/>
          <w:i w:val="0"/>
          <w:szCs w:val="24"/>
        </w:rPr>
        <w:t>Forest</w:t>
      </w:r>
      <w:proofErr w:type="spellEnd"/>
      <w:r w:rsidRPr="006E4C96">
        <w:rPr>
          <w:rStyle w:val="Vurgu"/>
          <w:i w:val="0"/>
          <w:szCs w:val="24"/>
        </w:rPr>
        <w:t xml:space="preserve"> Algoritması</w:t>
      </w:r>
      <w:r>
        <w:rPr>
          <w:rStyle w:val="Vurgu"/>
          <w:i w:val="0"/>
          <w:szCs w:val="24"/>
        </w:rPr>
        <w:t xml:space="preserve"> [7]</w:t>
      </w:r>
      <w:bookmarkEnd w:id="16"/>
    </w:p>
    <w:p w:rsidR="00CF3122" w:rsidRDefault="00CF3122" w:rsidP="00F165A9">
      <w:pPr>
        <w:pStyle w:val="ResimYazs"/>
      </w:pPr>
    </w:p>
    <w:p w:rsidR="009932AC" w:rsidRPr="00CF3122" w:rsidRDefault="009932AC" w:rsidP="00F165A9">
      <w:pPr>
        <w:pStyle w:val="ResimYazs"/>
        <w:rPr>
          <w:rStyle w:val="Vurgu"/>
          <w:i w:val="0"/>
          <w:iCs/>
          <w:szCs w:val="24"/>
        </w:rPr>
      </w:pPr>
    </w:p>
    <w:p w:rsidR="009932AC" w:rsidRDefault="009932AC" w:rsidP="009932AC">
      <w:pPr>
        <w:rPr>
          <w:lang w:eastAsia="tr-TR"/>
        </w:rPr>
      </w:pPr>
    </w:p>
    <w:p w:rsidR="00CE6AA2" w:rsidRDefault="00CE6AA2" w:rsidP="009932AC">
      <w:pPr>
        <w:rPr>
          <w:lang w:eastAsia="tr-TR"/>
        </w:rPr>
      </w:pPr>
    </w:p>
    <w:p w:rsidR="00CE6AA2" w:rsidRDefault="00CE6AA2" w:rsidP="009932AC">
      <w:pPr>
        <w:rPr>
          <w:lang w:eastAsia="tr-TR"/>
        </w:rPr>
      </w:pPr>
    </w:p>
    <w:p w:rsidR="009932AC" w:rsidRDefault="009932AC" w:rsidP="009932AC">
      <w:pPr>
        <w:rPr>
          <w:lang w:eastAsia="tr-TR"/>
        </w:rPr>
      </w:pPr>
    </w:p>
    <w:p w:rsidR="009932AC" w:rsidRDefault="009932AC" w:rsidP="009932AC">
      <w:pPr>
        <w:rPr>
          <w:lang w:eastAsia="tr-TR"/>
        </w:rPr>
      </w:pPr>
    </w:p>
    <w:p w:rsidR="009932AC" w:rsidRPr="00597544" w:rsidRDefault="009932AC" w:rsidP="009932AC">
      <w:pPr>
        <w:rPr>
          <w:lang w:eastAsia="tr-TR"/>
        </w:rPr>
      </w:pPr>
    </w:p>
    <w:p w:rsidR="00E7519C" w:rsidRPr="006D20DD" w:rsidRDefault="00E7519C" w:rsidP="00F165A9">
      <w:pPr>
        <w:pStyle w:val="ResimYazs"/>
      </w:pPr>
      <w:bookmarkStart w:id="17" w:name="_Toc124330153"/>
      <w:r w:rsidRPr="006D20DD">
        <w:lastRenderedPageBreak/>
        <w:t>Çizelge 2.</w:t>
      </w:r>
      <w:fldSimple w:instr=" SEQ Çizelge \* ARABIC \s 1 ">
        <w:r w:rsidR="007C4F26" w:rsidRPr="006D20DD">
          <w:t>1</w:t>
        </w:r>
      </w:fldSimple>
      <w:r w:rsidRPr="006D20DD">
        <w:t xml:space="preserve">. </w:t>
      </w:r>
      <w:proofErr w:type="spellStart"/>
      <w:r w:rsidR="005C6838" w:rsidRPr="006D20DD">
        <w:t>Random</w:t>
      </w:r>
      <w:proofErr w:type="spellEnd"/>
      <w:r w:rsidR="005C6838" w:rsidRPr="006D20DD">
        <w:t xml:space="preserve"> </w:t>
      </w:r>
      <w:proofErr w:type="spellStart"/>
      <w:r w:rsidR="005C6838" w:rsidRPr="006D20DD">
        <w:t>Forrest</w:t>
      </w:r>
      <w:proofErr w:type="spellEnd"/>
      <w:r w:rsidR="005C6838" w:rsidRPr="006D20DD">
        <w:t xml:space="preserve"> </w:t>
      </w:r>
      <w:r w:rsidRPr="006D20DD">
        <w:t>bazı avantajları ve dezavantajları</w:t>
      </w:r>
      <w:bookmarkEnd w:id="17"/>
    </w:p>
    <w:tbl>
      <w:tblPr>
        <w:tblStyle w:val="TabloKlavuzu"/>
        <w:tblW w:w="0" w:type="auto"/>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4531"/>
      </w:tblGrid>
      <w:tr w:rsidR="00597544" w:rsidRPr="00597544" w:rsidTr="002A0AB0">
        <w:trPr>
          <w:jc w:val="center"/>
        </w:trPr>
        <w:tc>
          <w:tcPr>
            <w:tcW w:w="4531" w:type="dxa"/>
            <w:tcBorders>
              <w:top w:val="double" w:sz="4" w:space="0" w:color="auto"/>
              <w:bottom w:val="single" w:sz="4" w:space="0" w:color="auto"/>
            </w:tcBorders>
            <w:vAlign w:val="center"/>
          </w:tcPr>
          <w:p w:rsidR="00E7519C" w:rsidRPr="00597544" w:rsidRDefault="005C6838" w:rsidP="007C4F26">
            <w:pPr>
              <w:spacing w:line="240" w:lineRule="auto"/>
              <w:jc w:val="left"/>
              <w:rPr>
                <w:b/>
                <w:szCs w:val="24"/>
              </w:rPr>
            </w:pPr>
            <w:proofErr w:type="spellStart"/>
            <w:r>
              <w:rPr>
                <w:b/>
              </w:rPr>
              <w:t>Random</w:t>
            </w:r>
            <w:proofErr w:type="spellEnd"/>
            <w:r>
              <w:rPr>
                <w:b/>
              </w:rPr>
              <w:t xml:space="preserve"> </w:t>
            </w:r>
            <w:proofErr w:type="spellStart"/>
            <w:r>
              <w:rPr>
                <w:b/>
              </w:rPr>
              <w:t>Forrest</w:t>
            </w:r>
            <w:proofErr w:type="spellEnd"/>
            <w:r>
              <w:rPr>
                <w:b/>
              </w:rPr>
              <w:t xml:space="preserve"> </w:t>
            </w:r>
            <w:r w:rsidR="00E7519C" w:rsidRPr="00597544">
              <w:rPr>
                <w:b/>
                <w:szCs w:val="24"/>
              </w:rPr>
              <w:t>Bazı Avantajları</w:t>
            </w:r>
          </w:p>
        </w:tc>
        <w:tc>
          <w:tcPr>
            <w:tcW w:w="4531" w:type="dxa"/>
            <w:tcBorders>
              <w:top w:val="double" w:sz="4" w:space="0" w:color="auto"/>
              <w:bottom w:val="single" w:sz="4" w:space="0" w:color="auto"/>
            </w:tcBorders>
            <w:vAlign w:val="center"/>
          </w:tcPr>
          <w:p w:rsidR="00E7519C" w:rsidRPr="00597544" w:rsidRDefault="005C6838" w:rsidP="007C4F26">
            <w:pPr>
              <w:spacing w:line="240" w:lineRule="auto"/>
              <w:jc w:val="left"/>
              <w:rPr>
                <w:b/>
                <w:szCs w:val="24"/>
              </w:rPr>
            </w:pPr>
            <w:proofErr w:type="spellStart"/>
            <w:r>
              <w:rPr>
                <w:b/>
              </w:rPr>
              <w:t>Random</w:t>
            </w:r>
            <w:proofErr w:type="spellEnd"/>
            <w:r>
              <w:rPr>
                <w:b/>
              </w:rPr>
              <w:t xml:space="preserve"> </w:t>
            </w:r>
            <w:proofErr w:type="spellStart"/>
            <w:r>
              <w:rPr>
                <w:b/>
              </w:rPr>
              <w:t>Forrest</w:t>
            </w:r>
            <w:proofErr w:type="spellEnd"/>
            <w:r w:rsidR="00E7519C" w:rsidRPr="00597544">
              <w:rPr>
                <w:b/>
                <w:szCs w:val="24"/>
              </w:rPr>
              <w:t xml:space="preserve"> Bazı Dezavantajları</w:t>
            </w:r>
          </w:p>
        </w:tc>
      </w:tr>
      <w:tr w:rsidR="00260B45" w:rsidRPr="00597544" w:rsidTr="00260B45">
        <w:trPr>
          <w:trHeight w:val="1428"/>
          <w:jc w:val="center"/>
        </w:trPr>
        <w:tc>
          <w:tcPr>
            <w:tcW w:w="4531" w:type="dxa"/>
            <w:tcBorders>
              <w:top w:val="single" w:sz="4" w:space="0" w:color="auto"/>
            </w:tcBorders>
          </w:tcPr>
          <w:p w:rsidR="00260B45" w:rsidRDefault="00260B45" w:rsidP="00260B45">
            <w:proofErr w:type="spellStart"/>
            <w:r w:rsidRPr="00AC4A9B">
              <w:t>Random</w:t>
            </w:r>
            <w:proofErr w:type="spellEnd"/>
            <w:r w:rsidRPr="00AC4A9B">
              <w:t xml:space="preserve"> </w:t>
            </w:r>
            <w:proofErr w:type="spellStart"/>
            <w:r w:rsidRPr="00AC4A9B">
              <w:t>Forest</w:t>
            </w:r>
            <w:proofErr w:type="spellEnd"/>
            <w:r w:rsidRPr="00AC4A9B">
              <w:t xml:space="preserve">, hem Sınıflandırma hem </w:t>
            </w:r>
          </w:p>
          <w:p w:rsidR="00260B45" w:rsidRPr="00AC4A9B" w:rsidRDefault="00260B45" w:rsidP="00260B45">
            <w:proofErr w:type="gramStart"/>
            <w:r w:rsidRPr="00AC4A9B">
              <w:t>de</w:t>
            </w:r>
            <w:proofErr w:type="gramEnd"/>
            <w:r w:rsidRPr="00AC4A9B">
              <w:t xml:space="preserve"> Regresyon görevlerini gerçekleştirebilir.</w:t>
            </w:r>
            <w:r>
              <w:t xml:space="preserve"> </w:t>
            </w:r>
          </w:p>
        </w:tc>
        <w:tc>
          <w:tcPr>
            <w:tcW w:w="4531" w:type="dxa"/>
            <w:tcBorders>
              <w:top w:val="single" w:sz="4" w:space="0" w:color="auto"/>
            </w:tcBorders>
          </w:tcPr>
          <w:p w:rsidR="00260B45" w:rsidRDefault="00260B45" w:rsidP="00260B45">
            <w:r>
              <w:t xml:space="preserve"> </w:t>
            </w:r>
            <w:r w:rsidRPr="00666EBD">
              <w:t xml:space="preserve">Rastgele orman hem sınıflandırma hem </w:t>
            </w:r>
            <w:proofErr w:type="gramStart"/>
            <w:r w:rsidRPr="00666EBD">
              <w:t xml:space="preserve">de </w:t>
            </w:r>
            <w:r>
              <w:t xml:space="preserve">    </w:t>
            </w:r>
            <w:r w:rsidRPr="00666EBD">
              <w:t>regresyon</w:t>
            </w:r>
            <w:proofErr w:type="gramEnd"/>
            <w:r w:rsidRPr="00666EBD">
              <w:t xml:space="preserve"> görevleri için kullanılabilse de, Regresyon görevleri için daha uygun değildir.</w:t>
            </w:r>
          </w:p>
        </w:tc>
      </w:tr>
      <w:tr w:rsidR="00260B45" w:rsidRPr="00597544" w:rsidTr="00260B45">
        <w:trPr>
          <w:gridAfter w:val="1"/>
          <w:wAfter w:w="4531" w:type="dxa"/>
          <w:trHeight w:val="80"/>
          <w:jc w:val="center"/>
        </w:trPr>
        <w:tc>
          <w:tcPr>
            <w:tcW w:w="4531" w:type="dxa"/>
          </w:tcPr>
          <w:p w:rsidR="00260B45" w:rsidRDefault="00260B45" w:rsidP="00260B45">
            <w:r w:rsidRPr="00AC4A9B">
              <w:t xml:space="preserve">Yüksek boyutluluk ile büyük veri </w:t>
            </w:r>
          </w:p>
          <w:p w:rsidR="00260B45" w:rsidRPr="00AC4A9B" w:rsidRDefault="00260B45" w:rsidP="00260B45">
            <w:proofErr w:type="gramStart"/>
            <w:r w:rsidRPr="00AC4A9B">
              <w:t>kümelerini</w:t>
            </w:r>
            <w:proofErr w:type="gramEnd"/>
            <w:r w:rsidRPr="00AC4A9B">
              <w:t xml:space="preserve"> işleme yeteneğine sahiptir.</w:t>
            </w:r>
          </w:p>
        </w:tc>
      </w:tr>
      <w:tr w:rsidR="00260B45" w:rsidRPr="00597544" w:rsidTr="00C04475">
        <w:trPr>
          <w:gridAfter w:val="1"/>
          <w:wAfter w:w="4531" w:type="dxa"/>
          <w:jc w:val="center"/>
        </w:trPr>
        <w:tc>
          <w:tcPr>
            <w:tcW w:w="4531" w:type="dxa"/>
          </w:tcPr>
          <w:p w:rsidR="00260B45" w:rsidRDefault="00260B45" w:rsidP="00260B45">
            <w:r w:rsidRPr="00AC4A9B">
              <w:t xml:space="preserve">Modelin doğruluğunu artırır ve </w:t>
            </w:r>
          </w:p>
          <w:p w:rsidR="00260B45" w:rsidRDefault="00260B45" w:rsidP="00260B45">
            <w:proofErr w:type="gramStart"/>
            <w:r w:rsidRPr="00AC4A9B">
              <w:t>fazla</w:t>
            </w:r>
            <w:proofErr w:type="gramEnd"/>
            <w:r w:rsidRPr="00AC4A9B">
              <w:t xml:space="preserve"> uyum sorununu önler.</w:t>
            </w:r>
          </w:p>
        </w:tc>
      </w:tr>
      <w:tr w:rsidR="00260B45" w:rsidRPr="00597544" w:rsidTr="00C04475">
        <w:trPr>
          <w:gridAfter w:val="1"/>
          <w:wAfter w:w="4531" w:type="dxa"/>
          <w:jc w:val="center"/>
        </w:trPr>
        <w:tc>
          <w:tcPr>
            <w:tcW w:w="4531" w:type="dxa"/>
          </w:tcPr>
          <w:p w:rsidR="00260B45" w:rsidRDefault="00260B45" w:rsidP="00260B45">
            <w:proofErr w:type="spellStart"/>
            <w:r w:rsidRPr="00AC4A9B">
              <w:t>Random</w:t>
            </w:r>
            <w:proofErr w:type="spellEnd"/>
            <w:r w:rsidRPr="00AC4A9B">
              <w:t xml:space="preserve"> </w:t>
            </w:r>
            <w:proofErr w:type="spellStart"/>
            <w:r w:rsidRPr="00AC4A9B">
              <w:t>Forest</w:t>
            </w:r>
            <w:proofErr w:type="spellEnd"/>
            <w:r w:rsidRPr="00AC4A9B">
              <w:t xml:space="preserve">, hem Sınıflandırma hem </w:t>
            </w:r>
          </w:p>
          <w:p w:rsidR="00260B45" w:rsidRPr="00AC4A9B" w:rsidRDefault="00260B45" w:rsidP="00260B45">
            <w:proofErr w:type="gramStart"/>
            <w:r w:rsidRPr="00AC4A9B">
              <w:t>de</w:t>
            </w:r>
            <w:proofErr w:type="gramEnd"/>
            <w:r w:rsidRPr="00AC4A9B">
              <w:t xml:space="preserve"> Regresyon görevlerini gerçekleştirebilir.</w:t>
            </w:r>
          </w:p>
        </w:tc>
      </w:tr>
    </w:tbl>
    <w:p w:rsidR="00E7519C" w:rsidRDefault="00E7519C" w:rsidP="004C3AC9">
      <w:pPr>
        <w:pStyle w:val="Balk1"/>
        <w:numPr>
          <w:ilvl w:val="0"/>
          <w:numId w:val="0"/>
        </w:numPr>
      </w:pPr>
    </w:p>
    <w:p w:rsidR="00F165A9" w:rsidRDefault="00F165A9" w:rsidP="00F165A9">
      <w:pPr>
        <w:pStyle w:val="Balk3"/>
        <w:numPr>
          <w:ilvl w:val="0"/>
          <w:numId w:val="0"/>
        </w:numPr>
        <w:ind w:left="851" w:hanging="993"/>
      </w:pPr>
      <w:bookmarkStart w:id="18" w:name="_Toc123656994"/>
      <w:bookmarkStart w:id="19" w:name="_Toc124330140"/>
      <w:r>
        <w:t xml:space="preserve">2.4 k-En Yakın Komşuluk — k </w:t>
      </w:r>
      <w:proofErr w:type="spellStart"/>
      <w:r>
        <w:t>Nearest</w:t>
      </w:r>
      <w:proofErr w:type="spellEnd"/>
      <w:r>
        <w:t xml:space="preserve"> </w:t>
      </w:r>
      <w:proofErr w:type="spellStart"/>
      <w:r>
        <w:t>Neighbours</w:t>
      </w:r>
      <w:bookmarkEnd w:id="18"/>
      <w:bookmarkEnd w:id="19"/>
      <w:proofErr w:type="spellEnd"/>
    </w:p>
    <w:p w:rsidR="00F165A9" w:rsidRDefault="00F165A9" w:rsidP="00F165A9"/>
    <w:p w:rsidR="00F165A9" w:rsidRDefault="00FE2856" w:rsidP="00F165A9">
      <w:r>
        <w:t xml:space="preserve">   </w:t>
      </w:r>
      <w:r w:rsidR="00F165A9">
        <w:t>K-en yakın komşuluk algoritması, denetimli öğrenme algoritmalarındandır. Sınıflandırma ve regresyon problemlerinde kullanılır. Ayrıca endüstride genellikle sınıflandırma sorunlarının çözümünde kullanılır.</w:t>
      </w:r>
    </w:p>
    <w:p w:rsidR="00F165A9" w:rsidRDefault="00F165A9" w:rsidP="00F165A9">
      <w:r>
        <w:t xml:space="preserve">KNN </w:t>
      </w:r>
      <w:proofErr w:type="gramStart"/>
      <w:r>
        <w:t>algoritması , sınıfları</w:t>
      </w:r>
      <w:proofErr w:type="gramEnd"/>
      <w:r>
        <w:t xml:space="preserve"> belli olan bir örnek kümesindeki veriler kullanılarak yapılmaktadır. Örnek veri setine </w:t>
      </w:r>
      <w:proofErr w:type="gramStart"/>
      <w:r>
        <w:t>girecek  olan</w:t>
      </w:r>
      <w:proofErr w:type="gramEnd"/>
      <w:r>
        <w:t xml:space="preserve"> yeni verinin, mevcut verilere göre uzaklığı hesaplanıp, k sayıda yakın komşuluğuna bakılır. Uzaklık hesapları için genelde 3 tip uzaklık fonksiyonu kullanılmaktadır:</w:t>
      </w:r>
    </w:p>
    <w:p w:rsidR="00F165A9" w:rsidRDefault="00F165A9" w:rsidP="00F165A9"/>
    <w:p w:rsidR="00F165A9" w:rsidRDefault="00F165A9" w:rsidP="00F165A9">
      <w:r>
        <w:t>“</w:t>
      </w:r>
      <w:proofErr w:type="spellStart"/>
      <w:r>
        <w:t>Euclidean</w:t>
      </w:r>
      <w:proofErr w:type="spellEnd"/>
      <w:r>
        <w:t>” Uzaklık</w:t>
      </w:r>
    </w:p>
    <w:p w:rsidR="00F165A9" w:rsidRDefault="00F165A9" w:rsidP="00F165A9">
      <w:r>
        <w:t>“Manhattan” Uzaklık</w:t>
      </w:r>
    </w:p>
    <w:p w:rsidR="00F165A9" w:rsidRDefault="00F165A9" w:rsidP="00F165A9">
      <w:r>
        <w:t>“</w:t>
      </w:r>
      <w:proofErr w:type="spellStart"/>
      <w:r>
        <w:t>Minkowski</w:t>
      </w:r>
      <w:proofErr w:type="spellEnd"/>
      <w:r>
        <w:t xml:space="preserve">” </w:t>
      </w:r>
      <w:proofErr w:type="spellStart"/>
      <w:r>
        <w:t>Uzaklığı’dır</w:t>
      </w:r>
      <w:proofErr w:type="spellEnd"/>
      <w:r>
        <w:t>.[5]</w:t>
      </w:r>
    </w:p>
    <w:p w:rsidR="00F165A9" w:rsidRDefault="00F165A9" w:rsidP="00F165A9">
      <w:pPr>
        <w:keepNext/>
        <w:jc w:val="center"/>
      </w:pPr>
      <w:r w:rsidRPr="007317A9">
        <w:rPr>
          <w:noProof/>
          <w:lang w:eastAsia="tr-TR"/>
        </w:rPr>
        <w:lastRenderedPageBreak/>
        <w:drawing>
          <wp:inline distT="0" distB="0" distL="0" distR="0" wp14:anchorId="0297AC4B" wp14:editId="0FB95E7D">
            <wp:extent cx="3400425" cy="2657475"/>
            <wp:effectExtent l="0" t="0" r="9525" b="952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nn.png"/>
                    <pic:cNvPicPr/>
                  </pic:nvPicPr>
                  <pic:blipFill>
                    <a:blip r:embed="rId12">
                      <a:extLst>
                        <a:ext uri="{28A0092B-C50C-407E-A947-70E740481C1C}">
                          <a14:useLocalDpi xmlns:a14="http://schemas.microsoft.com/office/drawing/2010/main" val="0"/>
                        </a:ext>
                      </a:extLst>
                    </a:blip>
                    <a:stretch>
                      <a:fillRect/>
                    </a:stretch>
                  </pic:blipFill>
                  <pic:spPr>
                    <a:xfrm>
                      <a:off x="0" y="0"/>
                      <a:ext cx="3400425" cy="2657475"/>
                    </a:xfrm>
                    <a:prstGeom prst="rect">
                      <a:avLst/>
                    </a:prstGeom>
                  </pic:spPr>
                </pic:pic>
              </a:graphicData>
            </a:graphic>
          </wp:inline>
        </w:drawing>
      </w:r>
    </w:p>
    <w:p w:rsidR="00F165A9" w:rsidRDefault="00F165A9" w:rsidP="00F165A9">
      <w:pPr>
        <w:pStyle w:val="ResimYazs"/>
      </w:pPr>
      <w:bookmarkStart w:id="20" w:name="_Toc124330160"/>
      <w:r>
        <w:t xml:space="preserve">Şekil </w:t>
      </w:r>
      <w:fldSimple w:instr=" SEQ Şekil \* ARABIC ">
        <w:r>
          <w:rPr>
            <w:noProof/>
          </w:rPr>
          <w:t>2</w:t>
        </w:r>
      </w:fldSimple>
      <w:r>
        <w:t xml:space="preserve">  </w:t>
      </w:r>
      <w:r w:rsidRPr="006E4C96">
        <w:t xml:space="preserve">KNN Örnek Çizim </w:t>
      </w:r>
      <w:r>
        <w:t xml:space="preserve">  </w:t>
      </w:r>
      <w:r w:rsidRPr="006E4C96">
        <w:t>[5]</w:t>
      </w:r>
      <w:bookmarkEnd w:id="20"/>
    </w:p>
    <w:p w:rsidR="00F165A9" w:rsidRDefault="00F165A9" w:rsidP="00F165A9">
      <w:pPr>
        <w:keepNext/>
        <w:jc w:val="center"/>
      </w:pPr>
      <w:r>
        <w:rPr>
          <w:noProof/>
          <w:lang w:eastAsia="tr-TR"/>
        </w:rPr>
        <w:drawing>
          <wp:inline distT="0" distB="0" distL="0" distR="0" wp14:anchorId="556A9F74" wp14:editId="7673FEE7">
            <wp:extent cx="5939790" cy="2807970"/>
            <wp:effectExtent l="0" t="0" r="381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nn1.png"/>
                    <pic:cNvPicPr/>
                  </pic:nvPicPr>
                  <pic:blipFill>
                    <a:blip r:embed="rId13">
                      <a:extLst>
                        <a:ext uri="{28A0092B-C50C-407E-A947-70E740481C1C}">
                          <a14:useLocalDpi xmlns:a14="http://schemas.microsoft.com/office/drawing/2010/main" val="0"/>
                        </a:ext>
                      </a:extLst>
                    </a:blip>
                    <a:stretch>
                      <a:fillRect/>
                    </a:stretch>
                  </pic:blipFill>
                  <pic:spPr>
                    <a:xfrm>
                      <a:off x="0" y="0"/>
                      <a:ext cx="5939790" cy="2807970"/>
                    </a:xfrm>
                    <a:prstGeom prst="rect">
                      <a:avLst/>
                    </a:prstGeom>
                  </pic:spPr>
                </pic:pic>
              </a:graphicData>
            </a:graphic>
          </wp:inline>
        </w:drawing>
      </w:r>
    </w:p>
    <w:p w:rsidR="00F165A9" w:rsidRPr="00F165A9" w:rsidRDefault="00F165A9" w:rsidP="00F165A9">
      <w:pPr>
        <w:pStyle w:val="ResimYazs"/>
      </w:pPr>
      <w:bookmarkStart w:id="21" w:name="_Toc124330161"/>
      <w:r>
        <w:t xml:space="preserve">Şekil </w:t>
      </w:r>
      <w:fldSimple w:instr=" SEQ Şekil \* ARABIC ">
        <w:r>
          <w:rPr>
            <w:noProof/>
          </w:rPr>
          <w:t>3</w:t>
        </w:r>
      </w:fldSimple>
      <w:r w:rsidRPr="00F165A9">
        <w:t xml:space="preserve"> </w:t>
      </w:r>
      <w:r w:rsidRPr="006E4C96">
        <w:t>KNN Adımları [5]</w:t>
      </w:r>
      <w:bookmarkEnd w:id="21"/>
    </w:p>
    <w:p w:rsidR="007317A9" w:rsidRDefault="007317A9" w:rsidP="002A0527">
      <w:pPr>
        <w:ind w:left="851" w:hanging="993"/>
      </w:pPr>
    </w:p>
    <w:p w:rsidR="00DA121E" w:rsidRDefault="00DA121E" w:rsidP="00DA121E">
      <w:pPr>
        <w:rPr>
          <w:lang w:eastAsia="tr-TR"/>
        </w:rPr>
      </w:pPr>
    </w:p>
    <w:p w:rsidR="00DA121E" w:rsidRDefault="00FA41D8" w:rsidP="00FA41D8">
      <w:pPr>
        <w:pStyle w:val="Balk3"/>
        <w:numPr>
          <w:ilvl w:val="0"/>
          <w:numId w:val="0"/>
        </w:numPr>
        <w:ind w:left="851" w:hanging="993"/>
        <w:rPr>
          <w:lang w:eastAsia="tr-TR"/>
        </w:rPr>
      </w:pPr>
      <w:bookmarkStart w:id="22" w:name="_Toc124330141"/>
      <w:r>
        <w:rPr>
          <w:lang w:eastAsia="tr-TR"/>
        </w:rPr>
        <w:t xml:space="preserve">2.5 </w:t>
      </w:r>
      <w:proofErr w:type="spellStart"/>
      <w:r>
        <w:rPr>
          <w:lang w:eastAsia="tr-TR"/>
        </w:rPr>
        <w:t>Naive</w:t>
      </w:r>
      <w:proofErr w:type="spellEnd"/>
      <w:r>
        <w:rPr>
          <w:lang w:eastAsia="tr-TR"/>
        </w:rPr>
        <w:t xml:space="preserve"> </w:t>
      </w:r>
      <w:proofErr w:type="spellStart"/>
      <w:r>
        <w:rPr>
          <w:lang w:eastAsia="tr-TR"/>
        </w:rPr>
        <w:t>Bayes</w:t>
      </w:r>
      <w:bookmarkEnd w:id="22"/>
      <w:proofErr w:type="spellEnd"/>
    </w:p>
    <w:p w:rsidR="00FA41D8" w:rsidRDefault="00424560" w:rsidP="00FA41D8">
      <w:pPr>
        <w:rPr>
          <w:lang w:eastAsia="tr-TR"/>
        </w:rPr>
      </w:pPr>
      <w:r>
        <w:rPr>
          <w:lang w:eastAsia="tr-TR"/>
        </w:rPr>
        <w:t xml:space="preserve">   </w:t>
      </w:r>
      <w:proofErr w:type="spellStart"/>
      <w:r w:rsidR="00FA41D8" w:rsidRPr="00FA41D8">
        <w:rPr>
          <w:lang w:eastAsia="tr-TR"/>
        </w:rPr>
        <w:t>Naive</w:t>
      </w:r>
      <w:proofErr w:type="spellEnd"/>
      <w:r w:rsidR="00FA41D8" w:rsidRPr="00FA41D8">
        <w:rPr>
          <w:lang w:eastAsia="tr-TR"/>
        </w:rPr>
        <w:t xml:space="preserve"> </w:t>
      </w:r>
      <w:proofErr w:type="spellStart"/>
      <w:r w:rsidR="00FA41D8" w:rsidRPr="00FA41D8">
        <w:rPr>
          <w:lang w:eastAsia="tr-TR"/>
        </w:rPr>
        <w:t>Bayes</w:t>
      </w:r>
      <w:proofErr w:type="spellEnd"/>
      <w:r w:rsidR="00FA41D8" w:rsidRPr="00FA41D8">
        <w:rPr>
          <w:lang w:eastAsia="tr-TR"/>
        </w:rPr>
        <w:t xml:space="preserve"> sınıflandırıcısı, İngiliz matematikçi Thomas </w:t>
      </w:r>
      <w:proofErr w:type="spellStart"/>
      <w:r w:rsidR="00FA41D8" w:rsidRPr="00FA41D8">
        <w:rPr>
          <w:lang w:eastAsia="tr-TR"/>
        </w:rPr>
        <w:t>Bayes</w:t>
      </w:r>
      <w:proofErr w:type="spellEnd"/>
      <w:r w:rsidR="00FA41D8" w:rsidRPr="00FA41D8">
        <w:rPr>
          <w:lang w:eastAsia="tr-TR"/>
        </w:rPr>
        <w:t xml:space="preserve"> </w:t>
      </w:r>
      <w:proofErr w:type="spellStart"/>
      <w:r w:rsidR="00FA41D8" w:rsidRPr="00FA41D8">
        <w:rPr>
          <w:lang w:eastAsia="tr-TR"/>
        </w:rPr>
        <w:t>Co</w:t>
      </w:r>
      <w:proofErr w:type="spellEnd"/>
      <w:r w:rsidR="00FA41D8" w:rsidRPr="00FA41D8">
        <w:rPr>
          <w:lang w:eastAsia="tr-TR"/>
        </w:rPr>
        <w:t xml:space="preserve">. Sunulan </w:t>
      </w:r>
      <w:r w:rsidR="00FA41D8">
        <w:rPr>
          <w:lang w:eastAsia="tr-TR"/>
        </w:rPr>
        <w:t>eşitliğe</w:t>
      </w:r>
      <w:r w:rsidR="00FA41D8" w:rsidRPr="00FA41D8">
        <w:rPr>
          <w:lang w:eastAsia="tr-TR"/>
        </w:rPr>
        <w:t xml:space="preserve"> dayanmaktadır </w:t>
      </w:r>
      <w:r w:rsidR="00FA41D8">
        <w:rPr>
          <w:lang w:eastAsia="tr-TR"/>
        </w:rPr>
        <w:t>[3].</w:t>
      </w:r>
    </w:p>
    <w:p w:rsidR="00FA41D8" w:rsidRDefault="00FA41D8" w:rsidP="00FA41D8">
      <w:pPr>
        <w:rPr>
          <w:lang w:eastAsia="tr-TR"/>
        </w:rPr>
      </w:pPr>
      <w:r>
        <w:rPr>
          <w:lang w:eastAsia="tr-TR"/>
        </w:rPr>
        <w:t xml:space="preserve">P(G|X) = (P(X|G) </w:t>
      </w:r>
      <w:bookmarkStart w:id="23" w:name="_GoBack"/>
      <w:bookmarkEnd w:id="23"/>
      <w:r>
        <w:rPr>
          <w:lang w:eastAsia="tr-TR"/>
        </w:rPr>
        <w:t xml:space="preserve">P(G))/(P(X) ) </w:t>
      </w:r>
    </w:p>
    <w:p w:rsidR="00DA121E" w:rsidRDefault="00FA41D8" w:rsidP="00FA41D8">
      <w:pPr>
        <w:rPr>
          <w:lang w:eastAsia="tr-TR"/>
        </w:rPr>
      </w:pPr>
      <w:r>
        <w:rPr>
          <w:lang w:eastAsia="tr-TR"/>
        </w:rPr>
        <w:t>Formülde P(G|X), G olayının verilen X olayına göre olma olasılığıdır. P(X|G)   G olayı meydana geldiğinde X olayının meydana gelme olasılığı. P(G) ve P(X) ise G ve X o</w:t>
      </w:r>
      <w:r w:rsidRPr="00FA41D8">
        <w:rPr>
          <w:lang w:eastAsia="tr-TR"/>
        </w:rPr>
        <w:t>layların apriori olasılıklarıdır.</w:t>
      </w:r>
    </w:p>
    <w:p w:rsidR="00DA121E" w:rsidRPr="00DA121E" w:rsidRDefault="00DA121E" w:rsidP="00DA121E">
      <w:pPr>
        <w:rPr>
          <w:lang w:eastAsia="tr-TR"/>
        </w:rPr>
      </w:pPr>
    </w:p>
    <w:p w:rsidR="008747ED" w:rsidRDefault="00FA41D8" w:rsidP="002A0527">
      <w:pPr>
        <w:pStyle w:val="Balk3"/>
        <w:numPr>
          <w:ilvl w:val="0"/>
          <w:numId w:val="0"/>
        </w:numPr>
        <w:ind w:left="851" w:hanging="993"/>
        <w:rPr>
          <w:lang w:eastAsia="tr-TR"/>
        </w:rPr>
      </w:pPr>
      <w:bookmarkStart w:id="24" w:name="_Toc124330142"/>
      <w:r>
        <w:rPr>
          <w:lang w:eastAsia="tr-TR"/>
        </w:rPr>
        <w:lastRenderedPageBreak/>
        <w:t>2.6</w:t>
      </w:r>
      <w:r w:rsidR="003379C7">
        <w:rPr>
          <w:lang w:eastAsia="tr-TR"/>
        </w:rPr>
        <w:t xml:space="preserve"> </w:t>
      </w:r>
      <w:r w:rsidR="008747ED" w:rsidRPr="008747ED">
        <w:rPr>
          <w:lang w:eastAsia="tr-TR"/>
        </w:rPr>
        <w:t>Matris Hatası Nedir? -</w:t>
      </w:r>
      <w:proofErr w:type="spellStart"/>
      <w:r w:rsidR="008747ED" w:rsidRPr="008747ED">
        <w:rPr>
          <w:lang w:eastAsia="tr-TR"/>
        </w:rPr>
        <w:t>Confusion</w:t>
      </w:r>
      <w:proofErr w:type="spellEnd"/>
      <w:r w:rsidR="008747ED" w:rsidRPr="008747ED">
        <w:rPr>
          <w:lang w:eastAsia="tr-TR"/>
        </w:rPr>
        <w:t xml:space="preserve"> </w:t>
      </w:r>
      <w:proofErr w:type="spellStart"/>
      <w:r w:rsidR="008747ED" w:rsidRPr="008747ED">
        <w:rPr>
          <w:lang w:eastAsia="tr-TR"/>
        </w:rPr>
        <w:t>Matrix</w:t>
      </w:r>
      <w:bookmarkEnd w:id="24"/>
      <w:proofErr w:type="spellEnd"/>
    </w:p>
    <w:p w:rsidR="00427350" w:rsidRPr="00427350" w:rsidRDefault="00427350" w:rsidP="00427350">
      <w:pPr>
        <w:rPr>
          <w:lang w:eastAsia="tr-TR"/>
        </w:rPr>
      </w:pPr>
    </w:p>
    <w:p w:rsidR="008747ED" w:rsidRDefault="00424560" w:rsidP="008747ED">
      <w:pPr>
        <w:rPr>
          <w:lang w:eastAsia="tr-TR"/>
        </w:rPr>
      </w:pPr>
      <w:r>
        <w:rPr>
          <w:lang w:eastAsia="tr-TR"/>
        </w:rPr>
        <w:t xml:space="preserve">    </w:t>
      </w:r>
      <w:proofErr w:type="spellStart"/>
      <w:r w:rsidR="008747ED" w:rsidRPr="008747ED">
        <w:rPr>
          <w:lang w:eastAsia="tr-TR"/>
        </w:rPr>
        <w:t>Confusion</w:t>
      </w:r>
      <w:proofErr w:type="spellEnd"/>
      <w:r w:rsidR="008747ED" w:rsidRPr="008747ED">
        <w:rPr>
          <w:lang w:eastAsia="tr-TR"/>
        </w:rPr>
        <w:t xml:space="preserve"> </w:t>
      </w:r>
      <w:proofErr w:type="spellStart"/>
      <w:r w:rsidR="008747ED" w:rsidRPr="008747ED">
        <w:rPr>
          <w:lang w:eastAsia="tr-TR"/>
        </w:rPr>
        <w:t>matrix</w:t>
      </w:r>
      <w:proofErr w:type="spellEnd"/>
      <w:r w:rsidR="008747ED" w:rsidRPr="008747ED">
        <w:rPr>
          <w:lang w:eastAsia="tr-TR"/>
        </w:rPr>
        <w:t xml:space="preserve"> ( hata matrisi), veri setindeki var olan durum ile sınıflandırma modelimizin doğru ve yanlış tahminlerinin sayısını tablo olarak göstermektedir.</w:t>
      </w:r>
    </w:p>
    <w:p w:rsidR="006E4C96" w:rsidRDefault="006E4C96" w:rsidP="008747ED">
      <w:pPr>
        <w:rPr>
          <w:lang w:eastAsia="tr-TR"/>
        </w:rPr>
      </w:pPr>
    </w:p>
    <w:p w:rsidR="008747ED" w:rsidRDefault="008747ED" w:rsidP="008747ED">
      <w:pPr>
        <w:rPr>
          <w:lang w:eastAsia="tr-TR"/>
        </w:rPr>
      </w:pPr>
      <w:r>
        <w:rPr>
          <w:lang w:eastAsia="tr-TR"/>
        </w:rPr>
        <w:t xml:space="preserve">Gerçek pozitif (True </w:t>
      </w:r>
      <w:proofErr w:type="spellStart"/>
      <w:r>
        <w:rPr>
          <w:lang w:eastAsia="tr-TR"/>
        </w:rPr>
        <w:t>Positive</w:t>
      </w:r>
      <w:proofErr w:type="spellEnd"/>
      <w:r>
        <w:rPr>
          <w:lang w:eastAsia="tr-TR"/>
        </w:rPr>
        <w:t xml:space="preserve"> – TP) – Olumlu tahmin ettiniz ve bu doğru</w:t>
      </w:r>
    </w:p>
    <w:p w:rsidR="008747ED" w:rsidRDefault="008747ED" w:rsidP="008747ED">
      <w:pPr>
        <w:rPr>
          <w:lang w:eastAsia="tr-TR"/>
        </w:rPr>
      </w:pPr>
      <w:r>
        <w:rPr>
          <w:lang w:eastAsia="tr-TR"/>
        </w:rPr>
        <w:t xml:space="preserve">Gerçek negatif (True </w:t>
      </w:r>
      <w:proofErr w:type="spellStart"/>
      <w:r>
        <w:rPr>
          <w:lang w:eastAsia="tr-TR"/>
        </w:rPr>
        <w:t>Negative</w:t>
      </w:r>
      <w:proofErr w:type="spellEnd"/>
      <w:r>
        <w:rPr>
          <w:lang w:eastAsia="tr-TR"/>
        </w:rPr>
        <w:t xml:space="preserve"> – TN) – Olumsuz tahmin ettiniz ve bu doğru</w:t>
      </w:r>
    </w:p>
    <w:p w:rsidR="008747ED" w:rsidRDefault="008747ED" w:rsidP="008747ED">
      <w:pPr>
        <w:rPr>
          <w:lang w:eastAsia="tr-TR"/>
        </w:rPr>
      </w:pPr>
      <w:r>
        <w:rPr>
          <w:lang w:eastAsia="tr-TR"/>
        </w:rPr>
        <w:t>Yanlış pozitif (</w:t>
      </w:r>
      <w:proofErr w:type="spellStart"/>
      <w:r>
        <w:rPr>
          <w:lang w:eastAsia="tr-TR"/>
        </w:rPr>
        <w:t>False</w:t>
      </w:r>
      <w:proofErr w:type="spellEnd"/>
      <w:r>
        <w:rPr>
          <w:lang w:eastAsia="tr-TR"/>
        </w:rPr>
        <w:t xml:space="preserve"> </w:t>
      </w:r>
      <w:proofErr w:type="spellStart"/>
      <w:r>
        <w:rPr>
          <w:lang w:eastAsia="tr-TR"/>
        </w:rPr>
        <w:t>Positive</w:t>
      </w:r>
      <w:proofErr w:type="spellEnd"/>
      <w:r>
        <w:rPr>
          <w:lang w:eastAsia="tr-TR"/>
        </w:rPr>
        <w:t xml:space="preserve"> – FP) – Olumlu tahmin ettiniz ve bu yanlış</w:t>
      </w:r>
    </w:p>
    <w:p w:rsidR="008747ED" w:rsidRDefault="008747ED" w:rsidP="008747ED">
      <w:pPr>
        <w:rPr>
          <w:lang w:eastAsia="tr-TR"/>
        </w:rPr>
      </w:pPr>
      <w:r>
        <w:rPr>
          <w:lang w:eastAsia="tr-TR"/>
        </w:rPr>
        <w:t>Yanlış negatif (</w:t>
      </w:r>
      <w:proofErr w:type="spellStart"/>
      <w:r>
        <w:rPr>
          <w:lang w:eastAsia="tr-TR"/>
        </w:rPr>
        <w:t>False</w:t>
      </w:r>
      <w:proofErr w:type="spellEnd"/>
      <w:r>
        <w:rPr>
          <w:lang w:eastAsia="tr-TR"/>
        </w:rPr>
        <w:t xml:space="preserve"> </w:t>
      </w:r>
      <w:proofErr w:type="spellStart"/>
      <w:r>
        <w:rPr>
          <w:lang w:eastAsia="tr-TR"/>
        </w:rPr>
        <w:t>Negative</w:t>
      </w:r>
      <w:proofErr w:type="spellEnd"/>
      <w:r>
        <w:rPr>
          <w:lang w:eastAsia="tr-TR"/>
        </w:rPr>
        <w:t xml:space="preserve"> – FN) – Olumsuz tahmin ettiniz ve bu yanlış</w:t>
      </w:r>
    </w:p>
    <w:p w:rsidR="008747ED" w:rsidRDefault="008747ED" w:rsidP="008747ED">
      <w:pPr>
        <w:rPr>
          <w:lang w:eastAsia="tr-TR"/>
        </w:rPr>
      </w:pPr>
    </w:p>
    <w:p w:rsidR="008747ED" w:rsidRDefault="008747ED" w:rsidP="008747ED">
      <w:pPr>
        <w:rPr>
          <w:lang w:eastAsia="tr-TR"/>
        </w:rPr>
      </w:pPr>
      <w:r>
        <w:rPr>
          <w:lang w:eastAsia="tr-TR"/>
        </w:rPr>
        <w:t>GERÇEK POZİTİFLER = TP + FN</w:t>
      </w:r>
    </w:p>
    <w:p w:rsidR="008747ED" w:rsidRDefault="008747ED" w:rsidP="008747ED">
      <w:pPr>
        <w:rPr>
          <w:lang w:eastAsia="tr-TR"/>
        </w:rPr>
      </w:pPr>
    </w:p>
    <w:p w:rsidR="008747ED" w:rsidRDefault="008747ED" w:rsidP="008747ED">
      <w:pPr>
        <w:rPr>
          <w:lang w:eastAsia="tr-TR"/>
        </w:rPr>
      </w:pPr>
      <w:r>
        <w:rPr>
          <w:lang w:eastAsia="tr-TR"/>
        </w:rPr>
        <w:t>GERÇEK NEGATİFLER = TN + FP</w:t>
      </w:r>
    </w:p>
    <w:p w:rsidR="006E4C96" w:rsidRDefault="006E4C96" w:rsidP="008747ED">
      <w:pPr>
        <w:rPr>
          <w:lang w:eastAsia="tr-TR"/>
        </w:rPr>
      </w:pPr>
    </w:p>
    <w:p w:rsidR="008747ED" w:rsidRDefault="00427350" w:rsidP="008747ED">
      <w:pPr>
        <w:rPr>
          <w:lang w:eastAsia="tr-TR"/>
        </w:rPr>
      </w:pPr>
      <w:r w:rsidRPr="00427350">
        <w:rPr>
          <w:lang w:eastAsia="tr-TR"/>
        </w:rPr>
        <w:t>TOPLAM = TP + TN + FP + FN</w:t>
      </w:r>
      <w:r>
        <w:rPr>
          <w:lang w:eastAsia="tr-TR"/>
        </w:rPr>
        <w:t xml:space="preserve"> </w:t>
      </w:r>
      <w:r w:rsidR="006E4C96">
        <w:rPr>
          <w:lang w:eastAsia="tr-TR"/>
        </w:rPr>
        <w:t xml:space="preserve"> </w:t>
      </w:r>
      <w:r>
        <w:rPr>
          <w:lang w:eastAsia="tr-TR"/>
        </w:rPr>
        <w:t>[6]</w:t>
      </w:r>
    </w:p>
    <w:p w:rsidR="006E4C96" w:rsidRDefault="006E4C96" w:rsidP="008747ED">
      <w:pPr>
        <w:rPr>
          <w:lang w:eastAsia="tr-TR"/>
        </w:rPr>
      </w:pPr>
    </w:p>
    <w:p w:rsidR="00427350" w:rsidRDefault="00FA41D8" w:rsidP="00427350">
      <w:pPr>
        <w:rPr>
          <w:lang w:eastAsia="tr-TR"/>
        </w:rPr>
      </w:pPr>
      <w:bookmarkStart w:id="25" w:name="_Toc124330143"/>
      <w:r>
        <w:rPr>
          <w:rStyle w:val="Balk4Char"/>
          <w:lang w:eastAsia="tr-TR"/>
        </w:rPr>
        <w:t>2.6</w:t>
      </w:r>
      <w:r w:rsidR="004B0F1B">
        <w:rPr>
          <w:rStyle w:val="Balk4Char"/>
          <w:lang w:eastAsia="tr-TR"/>
        </w:rPr>
        <w:t>.</w:t>
      </w:r>
      <w:r w:rsidR="00427350">
        <w:rPr>
          <w:rStyle w:val="Balk4Char"/>
          <w:lang w:eastAsia="tr-TR"/>
        </w:rPr>
        <w:t xml:space="preserve">1 </w:t>
      </w:r>
      <w:proofErr w:type="spellStart"/>
      <w:r w:rsidR="00427350" w:rsidRPr="00427350">
        <w:rPr>
          <w:rStyle w:val="Balk4Char"/>
          <w:lang w:eastAsia="tr-TR"/>
        </w:rPr>
        <w:t>Accuracy</w:t>
      </w:r>
      <w:proofErr w:type="spellEnd"/>
      <w:r w:rsidR="00427350" w:rsidRPr="00427350">
        <w:rPr>
          <w:rStyle w:val="Balk4Char"/>
          <w:lang w:eastAsia="tr-TR"/>
        </w:rPr>
        <w:t>(Doğruluk):</w:t>
      </w:r>
      <w:bookmarkEnd w:id="25"/>
      <w:r w:rsidR="00427350">
        <w:rPr>
          <w:lang w:eastAsia="tr-TR"/>
        </w:rPr>
        <w:t xml:space="preserve"> Sistemde doğru olarak yapılan tahminlerin tüm tahminlere oranıdır. </w:t>
      </w:r>
    </w:p>
    <w:p w:rsidR="00427350" w:rsidRDefault="00427350" w:rsidP="00427350">
      <w:pPr>
        <w:rPr>
          <w:lang w:eastAsia="tr-TR"/>
        </w:rPr>
      </w:pPr>
    </w:p>
    <w:p w:rsidR="00427350" w:rsidRDefault="00427350" w:rsidP="00427350">
      <w:pPr>
        <w:rPr>
          <w:lang w:eastAsia="tr-TR"/>
        </w:rPr>
      </w:pPr>
      <w:proofErr w:type="spellStart"/>
      <w:r>
        <w:rPr>
          <w:lang w:eastAsia="tr-TR"/>
        </w:rPr>
        <w:t>Accuracy</w:t>
      </w:r>
      <w:proofErr w:type="spellEnd"/>
      <w:r>
        <w:rPr>
          <w:lang w:eastAsia="tr-TR"/>
        </w:rPr>
        <w:t xml:space="preserve"> = (TP+TN) / (TP+TN+FN+FP)</w:t>
      </w:r>
    </w:p>
    <w:p w:rsidR="00427350" w:rsidRDefault="00427350" w:rsidP="00427350">
      <w:pPr>
        <w:rPr>
          <w:lang w:eastAsia="tr-TR"/>
        </w:rPr>
      </w:pPr>
    </w:p>
    <w:p w:rsidR="00427350" w:rsidRDefault="00FA41D8" w:rsidP="00427350">
      <w:pPr>
        <w:rPr>
          <w:lang w:eastAsia="tr-TR"/>
        </w:rPr>
      </w:pPr>
      <w:bookmarkStart w:id="26" w:name="_Toc124330144"/>
      <w:r>
        <w:rPr>
          <w:rStyle w:val="Balk4Char"/>
          <w:lang w:eastAsia="tr-TR"/>
        </w:rPr>
        <w:t>2.6</w:t>
      </w:r>
      <w:r w:rsidR="00427350">
        <w:rPr>
          <w:rStyle w:val="Balk4Char"/>
          <w:lang w:eastAsia="tr-TR"/>
        </w:rPr>
        <w:t xml:space="preserve">.2 </w:t>
      </w:r>
      <w:r w:rsidR="00427350" w:rsidRPr="00427350">
        <w:rPr>
          <w:rStyle w:val="Balk4Char"/>
          <w:lang w:eastAsia="tr-TR"/>
        </w:rPr>
        <w:t>Precision(Kesinlik) :</w:t>
      </w:r>
      <w:bookmarkEnd w:id="26"/>
      <w:r w:rsidR="00427350">
        <w:rPr>
          <w:lang w:eastAsia="tr-TR"/>
        </w:rPr>
        <w:t xml:space="preserve"> Pozitif olarak tahmin edilen bir durumdaki başarıyı gösteren durum.</w:t>
      </w:r>
    </w:p>
    <w:p w:rsidR="00427350" w:rsidRDefault="00427350" w:rsidP="00427350">
      <w:pPr>
        <w:rPr>
          <w:lang w:eastAsia="tr-TR"/>
        </w:rPr>
      </w:pPr>
    </w:p>
    <w:p w:rsidR="00427350" w:rsidRDefault="00427350" w:rsidP="00427350">
      <w:pPr>
        <w:rPr>
          <w:lang w:eastAsia="tr-TR"/>
        </w:rPr>
      </w:pPr>
      <w:r>
        <w:rPr>
          <w:lang w:eastAsia="tr-TR"/>
        </w:rPr>
        <w:t xml:space="preserve">Precision = TP / (TP + FP) </w:t>
      </w:r>
    </w:p>
    <w:p w:rsidR="00427350" w:rsidRDefault="00427350" w:rsidP="00427350">
      <w:pPr>
        <w:rPr>
          <w:lang w:eastAsia="tr-TR"/>
        </w:rPr>
      </w:pPr>
    </w:p>
    <w:p w:rsidR="00427350" w:rsidRDefault="00FA41D8" w:rsidP="00427350">
      <w:pPr>
        <w:rPr>
          <w:lang w:eastAsia="tr-TR"/>
        </w:rPr>
      </w:pPr>
      <w:bookmarkStart w:id="27" w:name="_Toc124330145"/>
      <w:r>
        <w:rPr>
          <w:rStyle w:val="Balk4Char"/>
          <w:lang w:eastAsia="tr-TR"/>
        </w:rPr>
        <w:t>2.6</w:t>
      </w:r>
      <w:r w:rsidR="004B0F1B">
        <w:rPr>
          <w:rStyle w:val="Balk4Char"/>
          <w:lang w:eastAsia="tr-TR"/>
        </w:rPr>
        <w:t>.</w:t>
      </w:r>
      <w:r w:rsidR="00427350">
        <w:rPr>
          <w:rStyle w:val="Balk4Char"/>
          <w:lang w:eastAsia="tr-TR"/>
        </w:rPr>
        <w:t xml:space="preserve">3 </w:t>
      </w:r>
      <w:proofErr w:type="spellStart"/>
      <w:r w:rsidR="00427350" w:rsidRPr="00427350">
        <w:rPr>
          <w:rStyle w:val="Balk4Char"/>
          <w:lang w:eastAsia="tr-TR"/>
        </w:rPr>
        <w:t>Recall</w:t>
      </w:r>
      <w:proofErr w:type="spellEnd"/>
      <w:r w:rsidR="00427350" w:rsidRPr="00427350">
        <w:rPr>
          <w:rStyle w:val="Balk4Char"/>
          <w:lang w:eastAsia="tr-TR"/>
        </w:rPr>
        <w:t>(</w:t>
      </w:r>
      <w:r w:rsidR="00FF62FF">
        <w:rPr>
          <w:rStyle w:val="Balk4Char"/>
          <w:lang w:eastAsia="tr-TR"/>
        </w:rPr>
        <w:t>Duyarlılık</w:t>
      </w:r>
      <w:r w:rsidR="00427350" w:rsidRPr="00427350">
        <w:rPr>
          <w:rStyle w:val="Balk4Char"/>
          <w:lang w:eastAsia="tr-TR"/>
        </w:rPr>
        <w:t>) :</w:t>
      </w:r>
      <w:bookmarkEnd w:id="27"/>
      <w:r w:rsidR="00427350">
        <w:rPr>
          <w:lang w:eastAsia="tr-TR"/>
        </w:rPr>
        <w:t xml:space="preserve"> Pozitif durumların ne kadar başarılı tahmin edildiğini gösterir.</w:t>
      </w:r>
    </w:p>
    <w:p w:rsidR="00427350" w:rsidRDefault="00427350" w:rsidP="00427350">
      <w:pPr>
        <w:rPr>
          <w:lang w:eastAsia="tr-TR"/>
        </w:rPr>
      </w:pPr>
    </w:p>
    <w:p w:rsidR="00427350" w:rsidRDefault="00427350" w:rsidP="00427350">
      <w:pPr>
        <w:rPr>
          <w:lang w:eastAsia="tr-TR"/>
        </w:rPr>
      </w:pPr>
      <w:proofErr w:type="spellStart"/>
      <w:r>
        <w:rPr>
          <w:lang w:eastAsia="tr-TR"/>
        </w:rPr>
        <w:t>Recall</w:t>
      </w:r>
      <w:proofErr w:type="spellEnd"/>
      <w:r>
        <w:rPr>
          <w:lang w:eastAsia="tr-TR"/>
        </w:rPr>
        <w:t xml:space="preserve"> = TP / (TP + FN) </w:t>
      </w:r>
    </w:p>
    <w:p w:rsidR="006E4C96" w:rsidRDefault="006E4C96" w:rsidP="00427350">
      <w:pPr>
        <w:rPr>
          <w:lang w:eastAsia="tr-TR"/>
        </w:rPr>
      </w:pPr>
    </w:p>
    <w:p w:rsidR="00427350" w:rsidRDefault="00FA41D8" w:rsidP="00427350">
      <w:pPr>
        <w:rPr>
          <w:lang w:eastAsia="tr-TR"/>
        </w:rPr>
      </w:pPr>
      <w:bookmarkStart w:id="28" w:name="_Toc124330146"/>
      <w:r>
        <w:rPr>
          <w:rStyle w:val="Balk4Char"/>
          <w:lang w:eastAsia="tr-TR"/>
        </w:rPr>
        <w:t>2.6</w:t>
      </w:r>
      <w:r w:rsidR="004B0F1B">
        <w:rPr>
          <w:rStyle w:val="Balk4Char"/>
          <w:lang w:eastAsia="tr-TR"/>
        </w:rPr>
        <w:t>.4</w:t>
      </w:r>
      <w:r w:rsidR="00427350">
        <w:rPr>
          <w:rStyle w:val="Balk4Char"/>
          <w:lang w:eastAsia="tr-TR"/>
        </w:rPr>
        <w:t xml:space="preserve"> </w:t>
      </w:r>
      <w:r w:rsidR="00427350" w:rsidRPr="00427350">
        <w:rPr>
          <w:rStyle w:val="Balk4Char"/>
        </w:rPr>
        <w:t>F-</w:t>
      </w:r>
      <w:proofErr w:type="spellStart"/>
      <w:r w:rsidR="00BD32D2" w:rsidRPr="00427350">
        <w:rPr>
          <w:rStyle w:val="Balk4Char"/>
        </w:rPr>
        <w:t>measure</w:t>
      </w:r>
      <w:proofErr w:type="spellEnd"/>
      <w:r w:rsidR="00BD32D2" w:rsidRPr="00427350">
        <w:rPr>
          <w:rStyle w:val="Balk4Char"/>
        </w:rPr>
        <w:t>: Precision</w:t>
      </w:r>
      <w:bookmarkEnd w:id="28"/>
      <w:r w:rsidR="00427350">
        <w:rPr>
          <w:lang w:eastAsia="tr-TR"/>
        </w:rPr>
        <w:t xml:space="preserve"> ve </w:t>
      </w:r>
      <w:proofErr w:type="spellStart"/>
      <w:r w:rsidR="00427350">
        <w:rPr>
          <w:lang w:eastAsia="tr-TR"/>
        </w:rPr>
        <w:t>Recall</w:t>
      </w:r>
      <w:proofErr w:type="spellEnd"/>
      <w:r w:rsidR="00427350">
        <w:rPr>
          <w:lang w:eastAsia="tr-TR"/>
        </w:rPr>
        <w:t xml:space="preserve"> metriklerinin </w:t>
      </w:r>
      <w:proofErr w:type="spellStart"/>
      <w:r w:rsidR="00427350">
        <w:rPr>
          <w:lang w:eastAsia="tr-TR"/>
        </w:rPr>
        <w:t>harmonik</w:t>
      </w:r>
      <w:proofErr w:type="spellEnd"/>
      <w:r w:rsidR="00427350">
        <w:rPr>
          <w:lang w:eastAsia="tr-TR"/>
        </w:rPr>
        <w:t xml:space="preserve"> ortalamasıdır.</w:t>
      </w:r>
    </w:p>
    <w:p w:rsidR="00427350" w:rsidRDefault="00427350" w:rsidP="00427350">
      <w:pPr>
        <w:rPr>
          <w:lang w:eastAsia="tr-TR"/>
        </w:rPr>
      </w:pPr>
    </w:p>
    <w:p w:rsidR="00320A1E" w:rsidRDefault="00427350" w:rsidP="00320A1E">
      <w:pPr>
        <w:rPr>
          <w:lang w:eastAsia="tr-TR"/>
        </w:rPr>
      </w:pPr>
      <w:r>
        <w:rPr>
          <w:lang w:eastAsia="tr-TR"/>
        </w:rPr>
        <w:t>F-</w:t>
      </w:r>
      <w:proofErr w:type="spellStart"/>
      <w:r>
        <w:rPr>
          <w:lang w:eastAsia="tr-TR"/>
        </w:rPr>
        <w:t>Measure</w:t>
      </w:r>
      <w:proofErr w:type="spellEnd"/>
      <w:r>
        <w:rPr>
          <w:lang w:eastAsia="tr-TR"/>
        </w:rPr>
        <w:t xml:space="preserve">. = 2. </w:t>
      </w:r>
      <w:r w:rsidR="00BD32D2">
        <w:rPr>
          <w:lang w:eastAsia="tr-TR"/>
        </w:rPr>
        <w:t xml:space="preserve">Precision. </w:t>
      </w:r>
      <w:proofErr w:type="spellStart"/>
      <w:r w:rsidR="00BD32D2">
        <w:rPr>
          <w:lang w:eastAsia="tr-TR"/>
        </w:rPr>
        <w:t>Recall</w:t>
      </w:r>
      <w:proofErr w:type="spellEnd"/>
      <w:r>
        <w:rPr>
          <w:lang w:eastAsia="tr-TR"/>
        </w:rPr>
        <w:t xml:space="preserve"> / Precision + </w:t>
      </w:r>
      <w:proofErr w:type="spellStart"/>
      <w:r>
        <w:rPr>
          <w:lang w:eastAsia="tr-TR"/>
        </w:rPr>
        <w:t>Recall</w:t>
      </w:r>
      <w:proofErr w:type="spellEnd"/>
      <w:r>
        <w:rPr>
          <w:lang w:eastAsia="tr-TR"/>
        </w:rPr>
        <w:t xml:space="preserve">    [6]</w:t>
      </w:r>
    </w:p>
    <w:p w:rsidR="00320A1E" w:rsidRPr="006E4C96" w:rsidRDefault="00320A1E" w:rsidP="003379C7">
      <w:pPr>
        <w:pStyle w:val="Balk1"/>
        <w:numPr>
          <w:ilvl w:val="0"/>
          <w:numId w:val="40"/>
        </w:numPr>
      </w:pPr>
      <w:bookmarkStart w:id="29" w:name="_Toc124330147"/>
      <w:r w:rsidRPr="006E4C96">
        <w:lastRenderedPageBreak/>
        <w:t>BULGULAR</w:t>
      </w:r>
      <w:bookmarkEnd w:id="29"/>
    </w:p>
    <w:p w:rsidR="002A6062" w:rsidRDefault="002A6062" w:rsidP="00A35DEA">
      <w:pPr>
        <w:pStyle w:val="ListeParagraf"/>
        <w:ind w:left="0" w:firstLine="360"/>
      </w:pPr>
      <w:r>
        <w:t>426</w:t>
      </w:r>
      <w:r w:rsidR="00FE2856">
        <w:t xml:space="preserve"> tane eğitim ve 141 tanede </w:t>
      </w:r>
      <w:r>
        <w:t xml:space="preserve">test verisiyle elde edilen hata matrisleri, kesinlik, </w:t>
      </w:r>
      <w:r w:rsidR="00A35DEA">
        <w:t>duyarlılık, f1</w:t>
      </w:r>
      <w:r>
        <w:t xml:space="preserve"> s</w:t>
      </w:r>
      <w:r w:rsidR="00A35DEA">
        <w:t>kor ve doğruluk</w:t>
      </w:r>
      <w:r>
        <w:t xml:space="preserve"> Tablo 1’ de gösterilmiştir. Bu hata matrisleri Doğru Pozitif (DP), Yanlış Pozitif (YP),  Doğru Negatif (DN) ve Yanlış Negatif (YN) olmak üzere dört indeksten oluşur. DP, gerçekte </w:t>
      </w:r>
      <w:r w:rsidR="00A35DEA">
        <w:t>kanser olup</w:t>
      </w:r>
      <w:r>
        <w:t xml:space="preserve">, önerilen modelinde </w:t>
      </w:r>
      <w:r w:rsidR="00A35DEA">
        <w:t>kanser</w:t>
      </w:r>
      <w:r>
        <w:t xml:space="preserve"> olarak tespit ettiği örnek sayısıdır. YP, </w:t>
      </w:r>
      <w:r w:rsidR="00A35DEA">
        <w:t>gerçekte kanser olup</w:t>
      </w:r>
      <w:r>
        <w:t xml:space="preserve">, önerilen modelin </w:t>
      </w:r>
      <w:r w:rsidR="00A35DEA">
        <w:t>kanser</w:t>
      </w:r>
      <w:r>
        <w:t xml:space="preserve"> olmayan olarak tahmin ettiği örnek sayısını ifade etmektedir. DN gerçekte </w:t>
      </w:r>
      <w:r w:rsidR="00A35DEA">
        <w:t>kanser</w:t>
      </w:r>
      <w:r>
        <w:t xml:space="preserve"> olmayıp önerilen modelin de </w:t>
      </w:r>
      <w:r w:rsidR="00A35DEA">
        <w:t>kanser</w:t>
      </w:r>
      <w:r>
        <w:t xml:space="preserve"> olmayan olarak tahmin ettiği örnek sayısıdır. YN, </w:t>
      </w:r>
      <w:proofErr w:type="spellStart"/>
      <w:r>
        <w:t>gerçete</w:t>
      </w:r>
      <w:proofErr w:type="spellEnd"/>
      <w:r>
        <w:t xml:space="preserve"> </w:t>
      </w:r>
      <w:r w:rsidR="00A35DEA">
        <w:t>kanser</w:t>
      </w:r>
      <w:r>
        <w:t xml:space="preserve"> olmayıp önerilen modelin </w:t>
      </w:r>
      <w:r w:rsidR="00A35DEA">
        <w:t>kanser</w:t>
      </w:r>
      <w:r>
        <w:t xml:space="preserve"> olarak tahmin ettiği örnek sayısıdır. Bu dört indeks kullanılarak performans metrikleri elde edilmiştir.</w:t>
      </w:r>
    </w:p>
    <w:p w:rsidR="00A35DEA" w:rsidRPr="0087692A" w:rsidRDefault="00A35DEA" w:rsidP="00A35DEA">
      <w:r>
        <w:t>H</w:t>
      </w:r>
      <w:r w:rsidRPr="0087692A">
        <w:t xml:space="preserve">ata matrisindeki değerler kullanılarak Doğruluk, Kesinlik, </w:t>
      </w:r>
      <w:r>
        <w:t>duyarlılık</w:t>
      </w:r>
      <w:r w:rsidRPr="0087692A">
        <w:t xml:space="preserve"> ve F1-Skor performa</w:t>
      </w:r>
      <w:r>
        <w:t>n</w:t>
      </w:r>
      <w:r w:rsidRPr="0087692A">
        <w:t>s ölçütleriyle modellerin performansları ölçülm</w:t>
      </w:r>
      <w:r>
        <w:t>üştür</w:t>
      </w:r>
      <w:r w:rsidR="007A72A3">
        <w:t xml:space="preserve">. </w:t>
      </w:r>
      <w:proofErr w:type="spellStart"/>
      <w:r w:rsidR="007A72A3">
        <w:t>Random</w:t>
      </w:r>
      <w:proofErr w:type="spellEnd"/>
      <w:r w:rsidR="007A72A3">
        <w:t xml:space="preserve"> </w:t>
      </w:r>
      <w:proofErr w:type="spellStart"/>
      <w:r w:rsidR="007A72A3">
        <w:t>Forest</w:t>
      </w:r>
      <w:proofErr w:type="spellEnd"/>
      <w:r w:rsidR="007A72A3">
        <w:t xml:space="preserve"> yöntemi %91</w:t>
      </w:r>
      <w:r w:rsidRPr="0087692A">
        <w:t xml:space="preserve"> doğrulukla en başarılı model olmuştur. </w:t>
      </w:r>
      <w:r>
        <w:t xml:space="preserve">Kanser </w:t>
      </w:r>
      <w:r w:rsidRPr="0087692A">
        <w:t>sınıfını tes</w:t>
      </w:r>
      <w:r w:rsidR="006A3B44">
        <w:t>pit etmede Kesinlik metriği %93</w:t>
      </w:r>
      <w:r w:rsidR="007A72A3">
        <w:t xml:space="preserve">‘lik başarım </w:t>
      </w:r>
      <w:r w:rsidR="00D11396">
        <w:t xml:space="preserve">KNN </w:t>
      </w:r>
      <w:r>
        <w:t>yöntemleri</w:t>
      </w:r>
      <w:r w:rsidRPr="0087692A">
        <w:t xml:space="preserve"> en başarılı model olmuştur</w:t>
      </w:r>
      <w:r>
        <w:t>.</w:t>
      </w:r>
    </w:p>
    <w:p w:rsidR="002A6062" w:rsidRDefault="002A6062" w:rsidP="00F165A9">
      <w:pPr>
        <w:pStyle w:val="ResimYazs"/>
      </w:pPr>
    </w:p>
    <w:p w:rsidR="002A6062" w:rsidRPr="003F43F5" w:rsidRDefault="002A6062" w:rsidP="00F165A9">
      <w:pPr>
        <w:pStyle w:val="ResimYazs"/>
      </w:pPr>
      <w:bookmarkStart w:id="30" w:name="_Toc124330152"/>
      <w:r w:rsidRPr="003F43F5">
        <w:t xml:space="preserve">Tablo </w:t>
      </w:r>
      <w:fldSimple w:instr=" SEQ Tablo \* ARABIC ">
        <w:r w:rsidRPr="003F43F5">
          <w:rPr>
            <w:noProof/>
          </w:rPr>
          <w:t>1</w:t>
        </w:r>
      </w:fldSimple>
      <w:r w:rsidRPr="003F43F5">
        <w:t xml:space="preserve"> Modellerin Sınıflandırma Başarıları</w:t>
      </w:r>
      <w:bookmarkEnd w:id="30"/>
      <w:r w:rsidR="007C16E3">
        <w:t xml:space="preserve"> [11]</w:t>
      </w:r>
    </w:p>
    <w:tbl>
      <w:tblPr>
        <w:tblStyle w:val="TabloKlavuzu"/>
        <w:tblW w:w="0" w:type="auto"/>
        <w:tblLook w:val="04A0" w:firstRow="1" w:lastRow="0" w:firstColumn="1" w:lastColumn="0" w:noHBand="0" w:noVBand="1"/>
      </w:tblPr>
      <w:tblGrid>
        <w:gridCol w:w="982"/>
        <w:gridCol w:w="990"/>
        <w:gridCol w:w="990"/>
        <w:gridCol w:w="1035"/>
        <w:gridCol w:w="1035"/>
        <w:gridCol w:w="1090"/>
        <w:gridCol w:w="1203"/>
        <w:gridCol w:w="1136"/>
        <w:gridCol w:w="883"/>
      </w:tblGrid>
      <w:tr w:rsidR="00AA436C" w:rsidTr="009561E7">
        <w:tc>
          <w:tcPr>
            <w:tcW w:w="982" w:type="dxa"/>
          </w:tcPr>
          <w:p w:rsidR="00AA436C" w:rsidRDefault="00AA436C" w:rsidP="00AA436C">
            <w:pPr>
              <w:rPr>
                <w:lang w:eastAsia="tr-TR"/>
              </w:rPr>
            </w:pPr>
            <w:r>
              <w:rPr>
                <w:lang w:eastAsia="tr-TR"/>
              </w:rPr>
              <w:t>Model</w:t>
            </w:r>
          </w:p>
        </w:tc>
        <w:tc>
          <w:tcPr>
            <w:tcW w:w="990" w:type="dxa"/>
          </w:tcPr>
          <w:p w:rsidR="00AA436C" w:rsidRPr="00D71540" w:rsidRDefault="00AA436C" w:rsidP="00AA436C">
            <w:r w:rsidRPr="00D71540">
              <w:t>Doğru Pozitif</w:t>
            </w:r>
          </w:p>
        </w:tc>
        <w:tc>
          <w:tcPr>
            <w:tcW w:w="990" w:type="dxa"/>
          </w:tcPr>
          <w:p w:rsidR="00AA436C" w:rsidRPr="00D71540" w:rsidRDefault="00AA436C" w:rsidP="00AA436C">
            <w:r w:rsidRPr="00D71540">
              <w:t>Yanlış Pozitif</w:t>
            </w:r>
          </w:p>
        </w:tc>
        <w:tc>
          <w:tcPr>
            <w:tcW w:w="1035" w:type="dxa"/>
          </w:tcPr>
          <w:p w:rsidR="00AA436C" w:rsidRPr="00D71540" w:rsidRDefault="00AA436C" w:rsidP="00AA436C">
            <w:r w:rsidRPr="00D71540">
              <w:t>Yanlış Negatif</w:t>
            </w:r>
          </w:p>
        </w:tc>
        <w:tc>
          <w:tcPr>
            <w:tcW w:w="1035" w:type="dxa"/>
          </w:tcPr>
          <w:p w:rsidR="00AA436C" w:rsidRPr="00D71540" w:rsidRDefault="00AA436C" w:rsidP="00AA436C">
            <w:r w:rsidRPr="00D71540">
              <w:t>Doğru Negatif</w:t>
            </w:r>
          </w:p>
        </w:tc>
        <w:tc>
          <w:tcPr>
            <w:tcW w:w="1090" w:type="dxa"/>
          </w:tcPr>
          <w:p w:rsidR="00AA436C" w:rsidRDefault="00AA436C" w:rsidP="00AA436C">
            <w:pPr>
              <w:rPr>
                <w:lang w:eastAsia="tr-TR"/>
              </w:rPr>
            </w:pPr>
            <w:r>
              <w:rPr>
                <w:lang w:eastAsia="tr-TR"/>
              </w:rPr>
              <w:t>Kesinlik</w:t>
            </w:r>
          </w:p>
        </w:tc>
        <w:tc>
          <w:tcPr>
            <w:tcW w:w="1203" w:type="dxa"/>
          </w:tcPr>
          <w:p w:rsidR="00AA436C" w:rsidRDefault="00AA436C" w:rsidP="00AA436C">
            <w:pPr>
              <w:rPr>
                <w:lang w:eastAsia="tr-TR"/>
              </w:rPr>
            </w:pPr>
            <w:r>
              <w:rPr>
                <w:lang w:eastAsia="tr-TR"/>
              </w:rPr>
              <w:t>Duyarlılık</w:t>
            </w:r>
          </w:p>
        </w:tc>
        <w:tc>
          <w:tcPr>
            <w:tcW w:w="883" w:type="dxa"/>
          </w:tcPr>
          <w:p w:rsidR="00AA436C" w:rsidRDefault="00AA436C" w:rsidP="00AA436C">
            <w:pPr>
              <w:rPr>
                <w:lang w:eastAsia="tr-TR"/>
              </w:rPr>
            </w:pPr>
            <w:r>
              <w:rPr>
                <w:lang w:eastAsia="tr-TR"/>
              </w:rPr>
              <w:t>Doğruluk</w:t>
            </w:r>
          </w:p>
        </w:tc>
        <w:tc>
          <w:tcPr>
            <w:tcW w:w="883" w:type="dxa"/>
          </w:tcPr>
          <w:p w:rsidR="00AA436C" w:rsidRDefault="00AA436C" w:rsidP="00AA436C">
            <w:pPr>
              <w:rPr>
                <w:lang w:eastAsia="tr-TR"/>
              </w:rPr>
            </w:pPr>
            <w:r>
              <w:rPr>
                <w:lang w:eastAsia="tr-TR"/>
              </w:rPr>
              <w:t>F1-Skor</w:t>
            </w:r>
          </w:p>
        </w:tc>
      </w:tr>
      <w:tr w:rsidR="00AA436C" w:rsidTr="009561E7">
        <w:tc>
          <w:tcPr>
            <w:tcW w:w="982" w:type="dxa"/>
          </w:tcPr>
          <w:p w:rsidR="00AA436C" w:rsidRDefault="007A72A3" w:rsidP="00AA436C">
            <w:pPr>
              <w:rPr>
                <w:lang w:eastAsia="tr-TR"/>
              </w:rPr>
            </w:pPr>
            <w:r>
              <w:rPr>
                <w:lang w:eastAsia="tr-TR"/>
              </w:rPr>
              <w:t>DT</w:t>
            </w:r>
          </w:p>
        </w:tc>
        <w:tc>
          <w:tcPr>
            <w:tcW w:w="990" w:type="dxa"/>
          </w:tcPr>
          <w:p w:rsidR="00AA436C" w:rsidRDefault="0064130B" w:rsidP="00AA436C">
            <w:pPr>
              <w:rPr>
                <w:lang w:eastAsia="tr-TR"/>
              </w:rPr>
            </w:pPr>
            <w:r>
              <w:rPr>
                <w:lang w:eastAsia="tr-TR"/>
              </w:rPr>
              <w:t>83</w:t>
            </w:r>
          </w:p>
        </w:tc>
        <w:tc>
          <w:tcPr>
            <w:tcW w:w="990" w:type="dxa"/>
          </w:tcPr>
          <w:p w:rsidR="00AA436C" w:rsidRDefault="0064130B" w:rsidP="00AA436C">
            <w:pPr>
              <w:rPr>
                <w:lang w:eastAsia="tr-TR"/>
              </w:rPr>
            </w:pPr>
            <w:r>
              <w:rPr>
                <w:lang w:eastAsia="tr-TR"/>
              </w:rPr>
              <w:t>5</w:t>
            </w:r>
          </w:p>
        </w:tc>
        <w:tc>
          <w:tcPr>
            <w:tcW w:w="1035" w:type="dxa"/>
          </w:tcPr>
          <w:p w:rsidR="00AA436C" w:rsidRDefault="00D14EAD" w:rsidP="00AA436C">
            <w:pPr>
              <w:rPr>
                <w:lang w:eastAsia="tr-TR"/>
              </w:rPr>
            </w:pPr>
            <w:r>
              <w:rPr>
                <w:lang w:eastAsia="tr-TR"/>
              </w:rPr>
              <w:t>5</w:t>
            </w:r>
          </w:p>
        </w:tc>
        <w:tc>
          <w:tcPr>
            <w:tcW w:w="1035" w:type="dxa"/>
          </w:tcPr>
          <w:p w:rsidR="00AA436C" w:rsidRDefault="00D14EAD" w:rsidP="00AA436C">
            <w:pPr>
              <w:rPr>
                <w:lang w:eastAsia="tr-TR"/>
              </w:rPr>
            </w:pPr>
            <w:r>
              <w:rPr>
                <w:lang w:eastAsia="tr-TR"/>
              </w:rPr>
              <w:t>49</w:t>
            </w:r>
          </w:p>
        </w:tc>
        <w:tc>
          <w:tcPr>
            <w:tcW w:w="1090" w:type="dxa"/>
          </w:tcPr>
          <w:p w:rsidR="00AA436C" w:rsidRDefault="0064130B" w:rsidP="00AA436C">
            <w:pPr>
              <w:rPr>
                <w:lang w:eastAsia="tr-TR"/>
              </w:rPr>
            </w:pPr>
            <w:r>
              <w:rPr>
                <w:lang w:eastAsia="tr-TR"/>
              </w:rPr>
              <w:t>0.90</w:t>
            </w:r>
          </w:p>
        </w:tc>
        <w:tc>
          <w:tcPr>
            <w:tcW w:w="1203" w:type="dxa"/>
          </w:tcPr>
          <w:p w:rsidR="00AA436C" w:rsidRDefault="00D14EAD" w:rsidP="00AA436C">
            <w:pPr>
              <w:rPr>
                <w:lang w:eastAsia="tr-TR"/>
              </w:rPr>
            </w:pPr>
            <w:r>
              <w:rPr>
                <w:lang w:eastAsia="tr-TR"/>
              </w:rPr>
              <w:t>0.90</w:t>
            </w:r>
          </w:p>
        </w:tc>
        <w:tc>
          <w:tcPr>
            <w:tcW w:w="883" w:type="dxa"/>
          </w:tcPr>
          <w:p w:rsidR="00AA436C" w:rsidRDefault="0064130B" w:rsidP="00AA436C">
            <w:pPr>
              <w:rPr>
                <w:lang w:eastAsia="tr-TR"/>
              </w:rPr>
            </w:pPr>
            <w:r>
              <w:rPr>
                <w:lang w:eastAsia="tr-TR"/>
              </w:rPr>
              <w:t>0.92</w:t>
            </w:r>
          </w:p>
        </w:tc>
        <w:tc>
          <w:tcPr>
            <w:tcW w:w="883" w:type="dxa"/>
          </w:tcPr>
          <w:p w:rsidR="00AA436C" w:rsidRDefault="0064130B" w:rsidP="00AA436C">
            <w:pPr>
              <w:rPr>
                <w:lang w:eastAsia="tr-TR"/>
              </w:rPr>
            </w:pPr>
            <w:r>
              <w:rPr>
                <w:lang w:eastAsia="tr-TR"/>
              </w:rPr>
              <w:t>0.90</w:t>
            </w:r>
          </w:p>
        </w:tc>
      </w:tr>
      <w:tr w:rsidR="00AA436C" w:rsidTr="009561E7">
        <w:tc>
          <w:tcPr>
            <w:tcW w:w="982" w:type="dxa"/>
          </w:tcPr>
          <w:p w:rsidR="00AA436C" w:rsidRDefault="00AA436C" w:rsidP="00AA436C">
            <w:pPr>
              <w:rPr>
                <w:lang w:eastAsia="tr-TR"/>
              </w:rPr>
            </w:pPr>
            <w:r>
              <w:rPr>
                <w:lang w:eastAsia="tr-TR"/>
              </w:rPr>
              <w:t>NB</w:t>
            </w:r>
          </w:p>
        </w:tc>
        <w:tc>
          <w:tcPr>
            <w:tcW w:w="990" w:type="dxa"/>
          </w:tcPr>
          <w:p w:rsidR="00AA436C" w:rsidRDefault="00D14EAD" w:rsidP="00AA436C">
            <w:pPr>
              <w:rPr>
                <w:lang w:eastAsia="tr-TR"/>
              </w:rPr>
            </w:pPr>
            <w:r>
              <w:rPr>
                <w:lang w:eastAsia="tr-TR"/>
              </w:rPr>
              <w:t>67</w:t>
            </w:r>
          </w:p>
        </w:tc>
        <w:tc>
          <w:tcPr>
            <w:tcW w:w="990" w:type="dxa"/>
          </w:tcPr>
          <w:p w:rsidR="00AA436C" w:rsidRDefault="00D14EAD" w:rsidP="00AA436C">
            <w:pPr>
              <w:rPr>
                <w:lang w:eastAsia="tr-TR"/>
              </w:rPr>
            </w:pPr>
            <w:r>
              <w:rPr>
                <w:lang w:eastAsia="tr-TR"/>
              </w:rPr>
              <w:t>21</w:t>
            </w:r>
          </w:p>
        </w:tc>
        <w:tc>
          <w:tcPr>
            <w:tcW w:w="1035" w:type="dxa"/>
          </w:tcPr>
          <w:p w:rsidR="00AA436C" w:rsidRDefault="00D14EAD" w:rsidP="00AA436C">
            <w:pPr>
              <w:rPr>
                <w:lang w:eastAsia="tr-TR"/>
              </w:rPr>
            </w:pPr>
            <w:r>
              <w:rPr>
                <w:lang w:eastAsia="tr-TR"/>
              </w:rPr>
              <w:t>4</w:t>
            </w:r>
          </w:p>
        </w:tc>
        <w:tc>
          <w:tcPr>
            <w:tcW w:w="1035" w:type="dxa"/>
          </w:tcPr>
          <w:p w:rsidR="00AA436C" w:rsidRDefault="00D14EAD" w:rsidP="00AA436C">
            <w:pPr>
              <w:rPr>
                <w:lang w:eastAsia="tr-TR"/>
              </w:rPr>
            </w:pPr>
            <w:r>
              <w:rPr>
                <w:lang w:eastAsia="tr-TR"/>
              </w:rPr>
              <w:t>50</w:t>
            </w:r>
          </w:p>
        </w:tc>
        <w:tc>
          <w:tcPr>
            <w:tcW w:w="1090" w:type="dxa"/>
          </w:tcPr>
          <w:p w:rsidR="00AA436C" w:rsidRDefault="00D14EAD" w:rsidP="00AA436C">
            <w:pPr>
              <w:rPr>
                <w:lang w:eastAsia="tr-TR"/>
              </w:rPr>
            </w:pPr>
            <w:r>
              <w:rPr>
                <w:lang w:eastAsia="tr-TR"/>
              </w:rPr>
              <w:t>0.70</w:t>
            </w:r>
          </w:p>
        </w:tc>
        <w:tc>
          <w:tcPr>
            <w:tcW w:w="1203" w:type="dxa"/>
          </w:tcPr>
          <w:p w:rsidR="00AA436C" w:rsidRDefault="00D14EAD" w:rsidP="00AA436C">
            <w:pPr>
              <w:rPr>
                <w:lang w:eastAsia="tr-TR"/>
              </w:rPr>
            </w:pPr>
            <w:r>
              <w:rPr>
                <w:lang w:eastAsia="tr-TR"/>
              </w:rPr>
              <w:t>0.92</w:t>
            </w:r>
          </w:p>
        </w:tc>
        <w:tc>
          <w:tcPr>
            <w:tcW w:w="883" w:type="dxa"/>
          </w:tcPr>
          <w:p w:rsidR="00AA436C" w:rsidRDefault="00D14EAD" w:rsidP="00AA436C">
            <w:pPr>
              <w:rPr>
                <w:lang w:eastAsia="tr-TR"/>
              </w:rPr>
            </w:pPr>
            <w:r>
              <w:rPr>
                <w:lang w:eastAsia="tr-TR"/>
              </w:rPr>
              <w:t>0.82</w:t>
            </w:r>
          </w:p>
        </w:tc>
        <w:tc>
          <w:tcPr>
            <w:tcW w:w="883" w:type="dxa"/>
          </w:tcPr>
          <w:p w:rsidR="00AA436C" w:rsidRDefault="00D14EAD" w:rsidP="00AA436C">
            <w:pPr>
              <w:rPr>
                <w:lang w:eastAsia="tr-TR"/>
              </w:rPr>
            </w:pPr>
            <w:r>
              <w:rPr>
                <w:lang w:eastAsia="tr-TR"/>
              </w:rPr>
              <w:t>0.79</w:t>
            </w:r>
          </w:p>
        </w:tc>
      </w:tr>
      <w:tr w:rsidR="00AA436C" w:rsidTr="009561E7">
        <w:tc>
          <w:tcPr>
            <w:tcW w:w="982" w:type="dxa"/>
          </w:tcPr>
          <w:p w:rsidR="00AA436C" w:rsidRDefault="00AA436C" w:rsidP="00AA436C">
            <w:pPr>
              <w:rPr>
                <w:lang w:eastAsia="tr-TR"/>
              </w:rPr>
            </w:pPr>
            <w:r>
              <w:rPr>
                <w:lang w:eastAsia="tr-TR"/>
              </w:rPr>
              <w:t>KNN</w:t>
            </w:r>
          </w:p>
        </w:tc>
        <w:tc>
          <w:tcPr>
            <w:tcW w:w="990" w:type="dxa"/>
          </w:tcPr>
          <w:p w:rsidR="00AA436C" w:rsidRDefault="00D14EAD" w:rsidP="00AA436C">
            <w:pPr>
              <w:rPr>
                <w:lang w:eastAsia="tr-TR"/>
              </w:rPr>
            </w:pPr>
            <w:r>
              <w:rPr>
                <w:lang w:eastAsia="tr-TR"/>
              </w:rPr>
              <w:t>85</w:t>
            </w:r>
          </w:p>
        </w:tc>
        <w:tc>
          <w:tcPr>
            <w:tcW w:w="990" w:type="dxa"/>
          </w:tcPr>
          <w:p w:rsidR="00AA436C" w:rsidRDefault="00D14EAD" w:rsidP="00AA436C">
            <w:pPr>
              <w:rPr>
                <w:lang w:eastAsia="tr-TR"/>
              </w:rPr>
            </w:pPr>
            <w:r>
              <w:rPr>
                <w:lang w:eastAsia="tr-TR"/>
              </w:rPr>
              <w:t>3</w:t>
            </w:r>
          </w:p>
        </w:tc>
        <w:tc>
          <w:tcPr>
            <w:tcW w:w="1035" w:type="dxa"/>
          </w:tcPr>
          <w:p w:rsidR="00AA436C" w:rsidRDefault="00D14EAD" w:rsidP="00AA436C">
            <w:pPr>
              <w:rPr>
                <w:lang w:eastAsia="tr-TR"/>
              </w:rPr>
            </w:pPr>
            <w:r>
              <w:rPr>
                <w:lang w:eastAsia="tr-TR"/>
              </w:rPr>
              <w:t>10</w:t>
            </w:r>
          </w:p>
        </w:tc>
        <w:tc>
          <w:tcPr>
            <w:tcW w:w="1035" w:type="dxa"/>
          </w:tcPr>
          <w:p w:rsidR="00AA436C" w:rsidRDefault="00D14EAD" w:rsidP="00AA436C">
            <w:pPr>
              <w:rPr>
                <w:lang w:eastAsia="tr-TR"/>
              </w:rPr>
            </w:pPr>
            <w:r>
              <w:rPr>
                <w:lang w:eastAsia="tr-TR"/>
              </w:rPr>
              <w:t>44</w:t>
            </w:r>
          </w:p>
        </w:tc>
        <w:tc>
          <w:tcPr>
            <w:tcW w:w="1090" w:type="dxa"/>
          </w:tcPr>
          <w:p w:rsidR="00AA436C" w:rsidRDefault="00D14EAD" w:rsidP="00AA436C">
            <w:pPr>
              <w:rPr>
                <w:lang w:eastAsia="tr-TR"/>
              </w:rPr>
            </w:pPr>
            <w:r>
              <w:rPr>
                <w:lang w:eastAsia="tr-TR"/>
              </w:rPr>
              <w:t>0.93</w:t>
            </w:r>
          </w:p>
        </w:tc>
        <w:tc>
          <w:tcPr>
            <w:tcW w:w="1203" w:type="dxa"/>
          </w:tcPr>
          <w:p w:rsidR="00AA436C" w:rsidRDefault="00D14EAD" w:rsidP="00AA436C">
            <w:pPr>
              <w:rPr>
                <w:lang w:eastAsia="tr-TR"/>
              </w:rPr>
            </w:pPr>
            <w:r>
              <w:rPr>
                <w:lang w:eastAsia="tr-TR"/>
              </w:rPr>
              <w:t>0.81</w:t>
            </w:r>
          </w:p>
        </w:tc>
        <w:tc>
          <w:tcPr>
            <w:tcW w:w="883" w:type="dxa"/>
          </w:tcPr>
          <w:p w:rsidR="00AA436C" w:rsidRDefault="00D14EAD" w:rsidP="00AA436C">
            <w:pPr>
              <w:rPr>
                <w:lang w:eastAsia="tr-TR"/>
              </w:rPr>
            </w:pPr>
            <w:r>
              <w:rPr>
                <w:lang w:eastAsia="tr-TR"/>
              </w:rPr>
              <w:t>0.90</w:t>
            </w:r>
          </w:p>
        </w:tc>
        <w:tc>
          <w:tcPr>
            <w:tcW w:w="883" w:type="dxa"/>
          </w:tcPr>
          <w:p w:rsidR="00AA436C" w:rsidRDefault="00D14EAD" w:rsidP="00AA436C">
            <w:pPr>
              <w:rPr>
                <w:lang w:eastAsia="tr-TR"/>
              </w:rPr>
            </w:pPr>
            <w:r>
              <w:rPr>
                <w:lang w:eastAsia="tr-TR"/>
              </w:rPr>
              <w:t>0.87</w:t>
            </w:r>
          </w:p>
        </w:tc>
      </w:tr>
      <w:tr w:rsidR="00AA436C" w:rsidTr="009561E7">
        <w:tc>
          <w:tcPr>
            <w:tcW w:w="982" w:type="dxa"/>
          </w:tcPr>
          <w:p w:rsidR="00AA436C" w:rsidRDefault="00AA436C" w:rsidP="00AA436C">
            <w:pPr>
              <w:rPr>
                <w:lang w:eastAsia="tr-TR"/>
              </w:rPr>
            </w:pPr>
            <w:r>
              <w:rPr>
                <w:lang w:eastAsia="tr-TR"/>
              </w:rPr>
              <w:t>RF</w:t>
            </w:r>
          </w:p>
        </w:tc>
        <w:tc>
          <w:tcPr>
            <w:tcW w:w="990" w:type="dxa"/>
          </w:tcPr>
          <w:p w:rsidR="00AA436C" w:rsidRDefault="00D14EAD" w:rsidP="00AA436C">
            <w:pPr>
              <w:rPr>
                <w:lang w:eastAsia="tr-TR"/>
              </w:rPr>
            </w:pPr>
            <w:r>
              <w:rPr>
                <w:lang w:eastAsia="tr-TR"/>
              </w:rPr>
              <w:t>83</w:t>
            </w:r>
          </w:p>
        </w:tc>
        <w:tc>
          <w:tcPr>
            <w:tcW w:w="990" w:type="dxa"/>
          </w:tcPr>
          <w:p w:rsidR="00AA436C" w:rsidRDefault="00D14EAD" w:rsidP="00AA436C">
            <w:pPr>
              <w:rPr>
                <w:lang w:eastAsia="tr-TR"/>
              </w:rPr>
            </w:pPr>
            <w:r>
              <w:rPr>
                <w:lang w:eastAsia="tr-TR"/>
              </w:rPr>
              <w:t>5</w:t>
            </w:r>
          </w:p>
        </w:tc>
        <w:tc>
          <w:tcPr>
            <w:tcW w:w="1035" w:type="dxa"/>
          </w:tcPr>
          <w:p w:rsidR="00AA436C" w:rsidRDefault="00D14EAD" w:rsidP="00AA436C">
            <w:pPr>
              <w:rPr>
                <w:lang w:eastAsia="tr-TR"/>
              </w:rPr>
            </w:pPr>
            <w:r>
              <w:rPr>
                <w:lang w:eastAsia="tr-TR"/>
              </w:rPr>
              <w:t>4</w:t>
            </w:r>
          </w:p>
        </w:tc>
        <w:tc>
          <w:tcPr>
            <w:tcW w:w="1035" w:type="dxa"/>
          </w:tcPr>
          <w:p w:rsidR="00AA436C" w:rsidRDefault="00D14EAD" w:rsidP="00AA436C">
            <w:pPr>
              <w:rPr>
                <w:lang w:eastAsia="tr-TR"/>
              </w:rPr>
            </w:pPr>
            <w:r>
              <w:rPr>
                <w:lang w:eastAsia="tr-TR"/>
              </w:rPr>
              <w:t>50</w:t>
            </w:r>
          </w:p>
        </w:tc>
        <w:tc>
          <w:tcPr>
            <w:tcW w:w="1090" w:type="dxa"/>
          </w:tcPr>
          <w:p w:rsidR="00AA436C" w:rsidRDefault="00D14EAD" w:rsidP="00AA436C">
            <w:pPr>
              <w:rPr>
                <w:lang w:eastAsia="tr-TR"/>
              </w:rPr>
            </w:pPr>
            <w:r>
              <w:rPr>
                <w:lang w:eastAsia="tr-TR"/>
              </w:rPr>
              <w:t>0.90</w:t>
            </w:r>
          </w:p>
        </w:tc>
        <w:tc>
          <w:tcPr>
            <w:tcW w:w="1203" w:type="dxa"/>
          </w:tcPr>
          <w:p w:rsidR="00AA436C" w:rsidRDefault="00D14EAD" w:rsidP="00AA436C">
            <w:pPr>
              <w:rPr>
                <w:lang w:eastAsia="tr-TR"/>
              </w:rPr>
            </w:pPr>
            <w:r>
              <w:rPr>
                <w:lang w:eastAsia="tr-TR"/>
              </w:rPr>
              <w:t>0.92</w:t>
            </w:r>
          </w:p>
        </w:tc>
        <w:tc>
          <w:tcPr>
            <w:tcW w:w="883" w:type="dxa"/>
          </w:tcPr>
          <w:p w:rsidR="00AA436C" w:rsidRDefault="00D14EAD" w:rsidP="00AA436C">
            <w:pPr>
              <w:rPr>
                <w:lang w:eastAsia="tr-TR"/>
              </w:rPr>
            </w:pPr>
            <w:r>
              <w:rPr>
                <w:lang w:eastAsia="tr-TR"/>
              </w:rPr>
              <w:t>0.93</w:t>
            </w:r>
          </w:p>
        </w:tc>
        <w:tc>
          <w:tcPr>
            <w:tcW w:w="883" w:type="dxa"/>
          </w:tcPr>
          <w:p w:rsidR="00AA436C" w:rsidRDefault="00D14EAD" w:rsidP="00AA436C">
            <w:pPr>
              <w:rPr>
                <w:lang w:eastAsia="tr-TR"/>
              </w:rPr>
            </w:pPr>
            <w:r>
              <w:rPr>
                <w:lang w:eastAsia="tr-TR"/>
              </w:rPr>
              <w:t>0.91</w:t>
            </w:r>
          </w:p>
        </w:tc>
      </w:tr>
    </w:tbl>
    <w:p w:rsidR="00DA121E" w:rsidRDefault="00DA121E" w:rsidP="00B35018"/>
    <w:p w:rsidR="00F165A9" w:rsidRDefault="00F165A9" w:rsidP="00B35018"/>
    <w:p w:rsidR="00F165A9" w:rsidRDefault="00F165A9" w:rsidP="00B35018"/>
    <w:p w:rsidR="00F165A9" w:rsidRDefault="00F165A9" w:rsidP="00B35018"/>
    <w:p w:rsidR="007C16E3" w:rsidRDefault="007C16E3" w:rsidP="00B35018"/>
    <w:p w:rsidR="00F165A9" w:rsidRDefault="00F165A9" w:rsidP="00B35018"/>
    <w:p w:rsidR="00F165A9" w:rsidRDefault="00F165A9" w:rsidP="00B35018"/>
    <w:p w:rsidR="00F165A9" w:rsidRDefault="00F165A9" w:rsidP="00B35018"/>
    <w:p w:rsidR="00F165A9" w:rsidRDefault="00F165A9" w:rsidP="00B35018"/>
    <w:p w:rsidR="00F165A9" w:rsidRDefault="00F165A9" w:rsidP="00B35018"/>
    <w:p w:rsidR="002A0AB0" w:rsidRDefault="002A0AB0" w:rsidP="003379C7">
      <w:pPr>
        <w:pStyle w:val="Balk1"/>
        <w:numPr>
          <w:ilvl w:val="0"/>
          <w:numId w:val="40"/>
        </w:numPr>
      </w:pPr>
      <w:bookmarkStart w:id="31" w:name="_Toc124330148"/>
      <w:r w:rsidRPr="00320A1E">
        <w:lastRenderedPageBreak/>
        <w:t>SONUÇ</w:t>
      </w:r>
      <w:bookmarkEnd w:id="31"/>
    </w:p>
    <w:p w:rsidR="00710F33" w:rsidRDefault="00710F33" w:rsidP="00710F33">
      <w:pPr>
        <w:ind w:firstLine="360"/>
      </w:pPr>
      <w:r>
        <w:t xml:space="preserve">Yüksek hassasiyetli meme kanseri </w:t>
      </w:r>
      <w:proofErr w:type="spellStart"/>
      <w:r>
        <w:t>prognozu</w:t>
      </w:r>
      <w:proofErr w:type="spellEnd"/>
      <w:r>
        <w:t xml:space="preserve">, kanser teşhisi ve tedavisi için önemli bir eşiğidir. </w:t>
      </w:r>
    </w:p>
    <w:p w:rsidR="00DA121E" w:rsidRDefault="003379C7" w:rsidP="008747ED">
      <w:r>
        <w:t>Makine öğrenimi birçok farklı alanda olduğu gibi tıp alanında da</w:t>
      </w:r>
      <w:r w:rsidR="00710F33">
        <w:t xml:space="preserve"> yaygın olarak kullanılıyor </w:t>
      </w:r>
      <w:r w:rsidR="007A72A3">
        <w:t>ve hastalıkların</w:t>
      </w:r>
      <w:r>
        <w:t xml:space="preserve"> teşhisinde destek sistemi rolü oynuyor. Özellikle kanser teşhisinde kullanımı giderek artmaktadır. Meme kanseri,  kanser türü arasında en sık görülen kanser türüdür ve doğru ve erken teşhis edilmezse ölümcül olabilir. </w:t>
      </w:r>
      <w:r w:rsidR="007A72A3">
        <w:t>Bu nedenden</w:t>
      </w:r>
      <w:r>
        <w:t xml:space="preserve"> dolayı meme kanserinin doğru ve etkin teşhisi çok önemlidir.  Bu çalışmada, Wisconsin Üniversitesi Hastanesi'nde toplanan meme </w:t>
      </w:r>
      <w:r w:rsidR="007A72A3">
        <w:t>kanseri bulgularından oluşan 567</w:t>
      </w:r>
      <w:r>
        <w:t xml:space="preserve"> örneklik bir veri </w:t>
      </w:r>
      <w:r w:rsidR="007A72A3">
        <w:t>seti, dört</w:t>
      </w:r>
      <w:r>
        <w:t xml:space="preserve"> farklı makine öğrenimi modelinde sınıflandırıldı ve modellerin perf</w:t>
      </w:r>
      <w:r w:rsidR="000C31EB">
        <w:t>ormansı karşılaştırıldı (</w:t>
      </w:r>
      <w:r w:rsidR="007A72A3">
        <w:t>Tablo 1</w:t>
      </w:r>
      <w:r>
        <w:t>).</w:t>
      </w:r>
      <w:r w:rsidR="00781354">
        <w:t xml:space="preserve"> En yüksek doğruluk oranını </w:t>
      </w:r>
      <w:proofErr w:type="spellStart"/>
      <w:r w:rsidR="00781354">
        <w:t>random</w:t>
      </w:r>
      <w:proofErr w:type="spellEnd"/>
      <w:r w:rsidR="00781354">
        <w:t xml:space="preserve"> </w:t>
      </w:r>
      <w:proofErr w:type="spellStart"/>
      <w:r w:rsidR="00781354">
        <w:t>forrestin</w:t>
      </w:r>
      <w:proofErr w:type="spellEnd"/>
      <w:r w:rsidR="00781354">
        <w:t xml:space="preserve"> verildiği görüldü. </w:t>
      </w:r>
      <w:r w:rsidR="00710F33">
        <w:t>Daha sonraki araştırmalarda yeni sınıflandırma yöntemi sırasında elde edilen özelliklere göre</w:t>
      </w:r>
      <w:r w:rsidR="007F57C5">
        <w:t xml:space="preserve"> kullanılması planlanmaktadır. </w:t>
      </w:r>
    </w:p>
    <w:p w:rsidR="00DA121E" w:rsidRDefault="00DA121E"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Default="000C31EB" w:rsidP="008747ED"/>
    <w:p w:rsidR="000C31EB" w:rsidRPr="008747ED" w:rsidRDefault="000C31EB" w:rsidP="008747ED"/>
    <w:p w:rsidR="002A0AB0" w:rsidRPr="00597544" w:rsidRDefault="002A0AB0" w:rsidP="002A0AB0">
      <w:pPr>
        <w:ind w:firstLine="709"/>
      </w:pPr>
    </w:p>
    <w:p w:rsidR="008E08BF" w:rsidRPr="00320A1E" w:rsidRDefault="006B56CB" w:rsidP="003379C7">
      <w:pPr>
        <w:pStyle w:val="Balk1"/>
        <w:numPr>
          <w:ilvl w:val="0"/>
          <w:numId w:val="40"/>
        </w:numPr>
        <w:ind w:left="284" w:hanging="284"/>
      </w:pPr>
      <w:bookmarkStart w:id="32" w:name="_Toc124330149"/>
      <w:r w:rsidRPr="00320A1E">
        <w:lastRenderedPageBreak/>
        <w:t>KAYNAKLAR</w:t>
      </w:r>
      <w:bookmarkEnd w:id="32"/>
    </w:p>
    <w:p w:rsidR="00121F57" w:rsidRPr="00121F57" w:rsidRDefault="00590B42" w:rsidP="009A5445">
      <w:pPr>
        <w:widowControl w:val="0"/>
        <w:autoSpaceDE w:val="0"/>
        <w:autoSpaceDN w:val="0"/>
        <w:adjustRightInd w:val="0"/>
        <w:rPr>
          <w:noProof/>
          <w:szCs w:val="24"/>
        </w:rPr>
      </w:pPr>
      <w:r w:rsidRPr="00597544">
        <w:fldChar w:fldCharType="begin" w:fldLock="1"/>
      </w:r>
      <w:r w:rsidRPr="00597544">
        <w:instrText xml:space="preserve">ADDIN Mendeley Bibliography CSL_BIBLIOGRAPHY </w:instrText>
      </w:r>
      <w:r w:rsidRPr="00597544">
        <w:fldChar w:fldCharType="separate"/>
      </w:r>
    </w:p>
    <w:p w:rsidR="00121F57" w:rsidRPr="00121F57" w:rsidRDefault="00121F57" w:rsidP="00121F57">
      <w:pPr>
        <w:widowControl w:val="0"/>
        <w:autoSpaceDE w:val="0"/>
        <w:autoSpaceDN w:val="0"/>
        <w:adjustRightInd w:val="0"/>
        <w:ind w:left="640" w:hanging="640"/>
        <w:rPr>
          <w:noProof/>
          <w:szCs w:val="24"/>
        </w:rPr>
      </w:pPr>
      <w:r w:rsidRPr="00121F57">
        <w:rPr>
          <w:noProof/>
          <w:szCs w:val="24"/>
        </w:rPr>
        <w:t xml:space="preserve">[1]  </w:t>
      </w:r>
      <w:r w:rsidR="00BD32D2">
        <w:rPr>
          <w:noProof/>
          <w:szCs w:val="24"/>
        </w:rPr>
        <w:t xml:space="preserve">    </w:t>
      </w:r>
      <w:r w:rsidR="00C41E44">
        <w:t>Aydıntuğ S., “Meme Kanserinde Erken Tanı”, Sürekli Tıp Eğitimi Dergisi, Cilt. 13, Sayı. 6, ss 228, 2014.</w:t>
      </w:r>
    </w:p>
    <w:p w:rsidR="00121F57" w:rsidRPr="00121F57" w:rsidRDefault="00121F57" w:rsidP="00121F57">
      <w:pPr>
        <w:widowControl w:val="0"/>
        <w:autoSpaceDE w:val="0"/>
        <w:autoSpaceDN w:val="0"/>
        <w:adjustRightInd w:val="0"/>
        <w:ind w:left="640" w:hanging="640"/>
        <w:rPr>
          <w:noProof/>
          <w:szCs w:val="24"/>
        </w:rPr>
      </w:pPr>
      <w:r w:rsidRPr="00121F57">
        <w:rPr>
          <w:noProof/>
          <w:szCs w:val="24"/>
        </w:rPr>
        <w:t xml:space="preserve">[2]  </w:t>
      </w:r>
      <w:r w:rsidR="00BD32D2">
        <w:rPr>
          <w:noProof/>
          <w:szCs w:val="24"/>
        </w:rPr>
        <w:t xml:space="preserve"> </w:t>
      </w:r>
      <w:r w:rsidR="00BD32D2">
        <w:t>Öztemur Y, Aydos A, Gür-Dedeoğlu B., “Meme kanseri mikrodizin verilerinin biyoinformatik yöntemler ile bir araya getirilmesi - Metaanaliz yaklaşımları”, Turk Hijyen Deneysel Biyoloji Dergisi, 72(2), 155-162, 2015.</w:t>
      </w:r>
    </w:p>
    <w:p w:rsidR="00FA41D8" w:rsidRDefault="00FA41D8" w:rsidP="00FA41D8">
      <w:pPr>
        <w:widowControl w:val="0"/>
        <w:autoSpaceDE w:val="0"/>
        <w:autoSpaceDN w:val="0"/>
        <w:adjustRightInd w:val="0"/>
        <w:ind w:left="640" w:hanging="640"/>
        <w:rPr>
          <w:noProof/>
          <w:szCs w:val="24"/>
        </w:rPr>
      </w:pPr>
      <w:r>
        <w:rPr>
          <w:noProof/>
          <w:szCs w:val="24"/>
        </w:rPr>
        <w:t xml:space="preserve"> [3]   </w:t>
      </w:r>
      <w:r>
        <w:t xml:space="preserve"> Yang, Y., Loog, M., A benchmark and comparison of active learning for logistic regression, Pattern Recognition, 83, 401-415, 2018.</w:t>
      </w:r>
    </w:p>
    <w:p w:rsidR="0084657F" w:rsidRDefault="00FA41D8" w:rsidP="00FA41D8">
      <w:pPr>
        <w:widowControl w:val="0"/>
        <w:autoSpaceDE w:val="0"/>
        <w:autoSpaceDN w:val="0"/>
        <w:adjustRightInd w:val="0"/>
        <w:ind w:left="640" w:hanging="640"/>
      </w:pPr>
      <w:r>
        <w:rPr>
          <w:noProof/>
          <w:szCs w:val="24"/>
        </w:rPr>
        <w:t xml:space="preserve"> </w:t>
      </w:r>
      <w:r w:rsidR="00121F57">
        <w:rPr>
          <w:noProof/>
          <w:szCs w:val="24"/>
        </w:rPr>
        <w:t>[4</w:t>
      </w:r>
      <w:r w:rsidR="00121F57" w:rsidRPr="00121F57">
        <w:rPr>
          <w:noProof/>
          <w:szCs w:val="24"/>
        </w:rPr>
        <w:t xml:space="preserve">] </w:t>
      </w:r>
      <w:r w:rsidR="008324F9">
        <w:rPr>
          <w:noProof/>
          <w:szCs w:val="24"/>
        </w:rPr>
        <w:t xml:space="preserve">  </w:t>
      </w:r>
      <w:r w:rsidR="00121F57" w:rsidRPr="00121F57">
        <w:rPr>
          <w:noProof/>
          <w:szCs w:val="24"/>
        </w:rPr>
        <w:t xml:space="preserve"> </w:t>
      </w:r>
      <w:r w:rsidR="00BD32D2">
        <w:t>Bı̇len, Mehmet, Ali Hakan Işik, and Tuncay Yı̇ğı̇t. "A hybrid Artificial Neural Network-Genetic Algorithm approach for classification of microarray data", 2015 23nd Signal Processing and Communications Applications Conference (SIU). IEEE, 2015.</w:t>
      </w:r>
    </w:p>
    <w:p w:rsidR="00BD32D2" w:rsidRDefault="00BD32D2" w:rsidP="00121F57">
      <w:pPr>
        <w:widowControl w:val="0"/>
        <w:autoSpaceDE w:val="0"/>
        <w:autoSpaceDN w:val="0"/>
        <w:adjustRightInd w:val="0"/>
        <w:ind w:left="640" w:hanging="640"/>
        <w:rPr>
          <w:noProof/>
          <w:szCs w:val="24"/>
        </w:rPr>
      </w:pPr>
      <w:r>
        <w:rPr>
          <w:noProof/>
          <w:szCs w:val="24"/>
        </w:rPr>
        <w:t xml:space="preserve">[5] </w:t>
      </w:r>
      <w:r w:rsidRPr="00B56B73">
        <w:rPr>
          <w:noProof/>
          <w:szCs w:val="24"/>
        </w:rPr>
        <w:t xml:space="preserve">Ulgen </w:t>
      </w:r>
      <w:r>
        <w:rPr>
          <w:noProof/>
          <w:szCs w:val="24"/>
        </w:rPr>
        <w:t xml:space="preserve">, </w:t>
      </w:r>
      <w:r w:rsidRPr="00B56B73">
        <w:rPr>
          <w:noProof/>
          <w:szCs w:val="24"/>
        </w:rPr>
        <w:t xml:space="preserve">E. Kaan. 16 Ekim 2017. “ Makine Öğrenimi Bölüm-2 (k-En Yakın Komşuluk)”,[Çevrimiçi].  Erişilebilir: https://medium.com/@k.ulgen90/makine-%C3%B6%C4%9Frenimi-b%C3%B6l%C3%BCm-2-6d6d120a18e1 </w:t>
      </w:r>
      <w:r>
        <w:rPr>
          <w:noProof/>
          <w:szCs w:val="24"/>
        </w:rPr>
        <w:t>[Erişim Tarihi: 15</w:t>
      </w:r>
      <w:r w:rsidRPr="00B56B73">
        <w:rPr>
          <w:noProof/>
          <w:szCs w:val="24"/>
        </w:rPr>
        <w:t>-</w:t>
      </w:r>
      <w:r w:rsidR="009A5445">
        <w:rPr>
          <w:noProof/>
          <w:szCs w:val="24"/>
        </w:rPr>
        <w:t>Kasım</w:t>
      </w:r>
      <w:r w:rsidRPr="00B56B73">
        <w:rPr>
          <w:noProof/>
          <w:szCs w:val="24"/>
        </w:rPr>
        <w:t>-2022</w:t>
      </w:r>
      <w:r>
        <w:rPr>
          <w:noProof/>
          <w:szCs w:val="24"/>
        </w:rPr>
        <w:t>]</w:t>
      </w:r>
    </w:p>
    <w:p w:rsidR="00EB1F23" w:rsidRDefault="00BD32D2" w:rsidP="00121F57">
      <w:pPr>
        <w:widowControl w:val="0"/>
        <w:autoSpaceDE w:val="0"/>
        <w:autoSpaceDN w:val="0"/>
        <w:adjustRightInd w:val="0"/>
        <w:ind w:left="640" w:hanging="640"/>
        <w:rPr>
          <w:noProof/>
          <w:szCs w:val="24"/>
        </w:rPr>
      </w:pPr>
      <w:r>
        <w:rPr>
          <w:noProof/>
          <w:szCs w:val="24"/>
        </w:rPr>
        <w:t xml:space="preserve"> </w:t>
      </w:r>
      <w:r w:rsidR="00EB1F23">
        <w:rPr>
          <w:noProof/>
          <w:szCs w:val="24"/>
        </w:rPr>
        <w:t xml:space="preserve">[6] </w:t>
      </w:r>
      <w:r w:rsidR="00D37C6E">
        <w:rPr>
          <w:noProof/>
          <w:szCs w:val="24"/>
        </w:rPr>
        <w:t xml:space="preserve">   Küçük</w:t>
      </w:r>
      <w:r w:rsidR="00EB1F23" w:rsidRPr="00B56B73">
        <w:rPr>
          <w:noProof/>
          <w:szCs w:val="24"/>
        </w:rPr>
        <w:t xml:space="preserve"> </w:t>
      </w:r>
      <w:r w:rsidR="00EB1F23">
        <w:rPr>
          <w:noProof/>
          <w:szCs w:val="24"/>
        </w:rPr>
        <w:t xml:space="preserve">, </w:t>
      </w:r>
      <w:r w:rsidR="00D37C6E">
        <w:rPr>
          <w:noProof/>
          <w:szCs w:val="24"/>
        </w:rPr>
        <w:t>Zeynep</w:t>
      </w:r>
      <w:r w:rsidR="00EB1F23" w:rsidRPr="00B56B73">
        <w:rPr>
          <w:noProof/>
          <w:szCs w:val="24"/>
        </w:rPr>
        <w:t xml:space="preserve">. “ </w:t>
      </w:r>
      <w:r w:rsidR="00D37C6E" w:rsidRPr="00D37C6E">
        <w:rPr>
          <w:noProof/>
          <w:szCs w:val="24"/>
        </w:rPr>
        <w:t>Matris Hatası Nedir? -Confusion Matrix</w:t>
      </w:r>
      <w:r w:rsidR="00EB1F23" w:rsidRPr="00B56B73">
        <w:rPr>
          <w:noProof/>
          <w:szCs w:val="24"/>
        </w:rPr>
        <w:t>”,[</w:t>
      </w:r>
      <w:r w:rsidR="00D37C6E">
        <w:rPr>
          <w:noProof/>
          <w:szCs w:val="24"/>
        </w:rPr>
        <w:t xml:space="preserve">Çevrimiçi].  Erişilebilir: </w:t>
      </w:r>
      <w:r w:rsidR="00D37C6E" w:rsidRPr="00D37C6E">
        <w:rPr>
          <w:noProof/>
          <w:szCs w:val="24"/>
        </w:rPr>
        <w:t>https://womaneng.com/matris-hatasi-nedir-confusion-matrix/</w:t>
      </w:r>
      <w:r w:rsidR="00EB1F23" w:rsidRPr="00B56B73">
        <w:rPr>
          <w:noProof/>
          <w:szCs w:val="24"/>
        </w:rPr>
        <w:t xml:space="preserve"> </w:t>
      </w:r>
      <w:r w:rsidR="00EB1F23">
        <w:rPr>
          <w:noProof/>
          <w:szCs w:val="24"/>
        </w:rPr>
        <w:t xml:space="preserve">[Erişim Tarihi: </w:t>
      </w:r>
      <w:r w:rsidR="009A5445">
        <w:rPr>
          <w:noProof/>
          <w:szCs w:val="24"/>
        </w:rPr>
        <w:t>17</w:t>
      </w:r>
      <w:r w:rsidR="00EB1F23" w:rsidRPr="00B56B73">
        <w:rPr>
          <w:noProof/>
          <w:szCs w:val="24"/>
        </w:rPr>
        <w:t>-</w:t>
      </w:r>
      <w:r w:rsidR="009A5445">
        <w:rPr>
          <w:noProof/>
          <w:szCs w:val="24"/>
        </w:rPr>
        <w:t>Aralık</w:t>
      </w:r>
      <w:r w:rsidR="00EB1F23" w:rsidRPr="00B56B73">
        <w:rPr>
          <w:noProof/>
          <w:szCs w:val="24"/>
        </w:rPr>
        <w:t>-2022</w:t>
      </w:r>
      <w:r w:rsidR="00EB1F23">
        <w:rPr>
          <w:noProof/>
          <w:szCs w:val="24"/>
        </w:rPr>
        <w:t>]</w:t>
      </w:r>
    </w:p>
    <w:p w:rsidR="00D37C6E" w:rsidRDefault="00D37C6E" w:rsidP="00D37C6E">
      <w:pPr>
        <w:widowControl w:val="0"/>
        <w:autoSpaceDE w:val="0"/>
        <w:autoSpaceDN w:val="0"/>
        <w:adjustRightInd w:val="0"/>
        <w:ind w:left="640" w:hanging="640"/>
        <w:rPr>
          <w:noProof/>
          <w:szCs w:val="24"/>
        </w:rPr>
      </w:pPr>
      <w:r>
        <w:rPr>
          <w:noProof/>
          <w:szCs w:val="24"/>
        </w:rPr>
        <w:t xml:space="preserve">[7] </w:t>
      </w:r>
      <w:r w:rsidR="00632BED">
        <w:rPr>
          <w:noProof/>
          <w:szCs w:val="24"/>
        </w:rPr>
        <w:t xml:space="preserve">   </w:t>
      </w:r>
      <w:r>
        <w:rPr>
          <w:noProof/>
          <w:szCs w:val="24"/>
        </w:rPr>
        <w:t xml:space="preserve"> </w:t>
      </w:r>
      <w:r w:rsidR="008324F9">
        <w:rPr>
          <w:noProof/>
          <w:szCs w:val="24"/>
        </w:rPr>
        <w:t xml:space="preserve">  </w:t>
      </w:r>
      <w:r w:rsidRPr="00D37C6E">
        <w:rPr>
          <w:noProof/>
          <w:szCs w:val="24"/>
        </w:rPr>
        <w:t>Mbaabu</w:t>
      </w:r>
      <w:r>
        <w:rPr>
          <w:noProof/>
          <w:szCs w:val="24"/>
        </w:rPr>
        <w:t xml:space="preserve">, </w:t>
      </w:r>
      <w:r w:rsidRPr="00D37C6E">
        <w:rPr>
          <w:noProof/>
          <w:szCs w:val="24"/>
        </w:rPr>
        <w:t>Onesmus</w:t>
      </w:r>
      <w:r>
        <w:rPr>
          <w:noProof/>
          <w:szCs w:val="24"/>
        </w:rPr>
        <w:t>.</w:t>
      </w:r>
      <w:r w:rsidRPr="00D37C6E">
        <w:rPr>
          <w:noProof/>
          <w:szCs w:val="24"/>
        </w:rPr>
        <w:t xml:space="preserve"> 11 Aralık 2020</w:t>
      </w:r>
      <w:r w:rsidRPr="00B56B73">
        <w:rPr>
          <w:noProof/>
          <w:szCs w:val="24"/>
        </w:rPr>
        <w:t xml:space="preserve">. “ </w:t>
      </w:r>
      <w:r w:rsidRPr="00D37C6E">
        <w:rPr>
          <w:noProof/>
          <w:szCs w:val="24"/>
        </w:rPr>
        <w:t>Introduction to Random Forest in Machine Learning</w:t>
      </w:r>
      <w:r w:rsidRPr="00B56B73">
        <w:rPr>
          <w:noProof/>
          <w:szCs w:val="24"/>
        </w:rPr>
        <w:t>”,</w:t>
      </w:r>
      <w:r>
        <w:rPr>
          <w:noProof/>
          <w:szCs w:val="24"/>
        </w:rPr>
        <w:t xml:space="preserve"> </w:t>
      </w:r>
      <w:r w:rsidRPr="00B56B73">
        <w:rPr>
          <w:noProof/>
          <w:szCs w:val="24"/>
        </w:rPr>
        <w:t xml:space="preserve">[Çevrimiçi].  Erişilebilir: </w:t>
      </w:r>
      <w:r w:rsidRPr="00D37C6E">
        <w:rPr>
          <w:noProof/>
          <w:szCs w:val="24"/>
        </w:rPr>
        <w:t xml:space="preserve">https://www.section.io/engineering-education/introduction-to-random-forest-in-machine-learning/ </w:t>
      </w:r>
      <w:r w:rsidR="009A5445">
        <w:rPr>
          <w:noProof/>
          <w:szCs w:val="24"/>
        </w:rPr>
        <w:t xml:space="preserve"> [Erişim Tarihi: 5</w:t>
      </w:r>
      <w:r w:rsidRPr="00B56B73">
        <w:rPr>
          <w:noProof/>
          <w:szCs w:val="24"/>
        </w:rPr>
        <w:t>-</w:t>
      </w:r>
      <w:r w:rsidR="009A5445">
        <w:rPr>
          <w:noProof/>
          <w:szCs w:val="24"/>
        </w:rPr>
        <w:t>Aralık</w:t>
      </w:r>
      <w:r w:rsidRPr="00B56B73">
        <w:rPr>
          <w:noProof/>
          <w:szCs w:val="24"/>
        </w:rPr>
        <w:t>-2022</w:t>
      </w:r>
      <w:r>
        <w:rPr>
          <w:noProof/>
          <w:szCs w:val="24"/>
        </w:rPr>
        <w:t>]</w:t>
      </w:r>
    </w:p>
    <w:p w:rsidR="00632BED" w:rsidRDefault="00632BED" w:rsidP="00632BED">
      <w:pPr>
        <w:widowControl w:val="0"/>
        <w:autoSpaceDE w:val="0"/>
        <w:autoSpaceDN w:val="0"/>
        <w:adjustRightInd w:val="0"/>
        <w:ind w:left="640" w:hanging="640"/>
        <w:rPr>
          <w:noProof/>
          <w:szCs w:val="24"/>
        </w:rPr>
      </w:pPr>
      <w:r>
        <w:rPr>
          <w:noProof/>
          <w:szCs w:val="24"/>
        </w:rPr>
        <w:t>[8</w:t>
      </w:r>
      <w:r w:rsidR="008324F9">
        <w:rPr>
          <w:noProof/>
          <w:szCs w:val="24"/>
        </w:rPr>
        <w:t xml:space="preserve">]  </w:t>
      </w:r>
      <w:r w:rsidR="009A5445">
        <w:rPr>
          <w:noProof/>
          <w:szCs w:val="24"/>
        </w:rPr>
        <w:t xml:space="preserve">   Akca </w:t>
      </w:r>
      <w:r w:rsidRPr="00B56B73">
        <w:rPr>
          <w:noProof/>
          <w:szCs w:val="24"/>
        </w:rPr>
        <w:t xml:space="preserve"> </w:t>
      </w:r>
      <w:r>
        <w:rPr>
          <w:noProof/>
          <w:szCs w:val="24"/>
        </w:rPr>
        <w:t xml:space="preserve">, </w:t>
      </w:r>
      <w:r w:rsidR="009A5445">
        <w:rPr>
          <w:noProof/>
          <w:szCs w:val="24"/>
        </w:rPr>
        <w:t>M</w:t>
      </w:r>
      <w:r w:rsidRPr="00B56B73">
        <w:rPr>
          <w:noProof/>
          <w:szCs w:val="24"/>
        </w:rPr>
        <w:t xml:space="preserve">. </w:t>
      </w:r>
      <w:r w:rsidR="009A5445">
        <w:rPr>
          <w:noProof/>
          <w:szCs w:val="24"/>
        </w:rPr>
        <w:t>Fatih</w:t>
      </w:r>
      <w:r w:rsidRPr="00B56B73">
        <w:rPr>
          <w:noProof/>
          <w:szCs w:val="24"/>
        </w:rPr>
        <w:t xml:space="preserve">. </w:t>
      </w:r>
      <w:r>
        <w:rPr>
          <w:noProof/>
          <w:szCs w:val="24"/>
        </w:rPr>
        <w:t xml:space="preserve"> </w:t>
      </w:r>
      <w:r w:rsidR="007C16E3">
        <w:rPr>
          <w:noProof/>
          <w:szCs w:val="24"/>
        </w:rPr>
        <w:t>7 Eylül 2020</w:t>
      </w:r>
      <w:r w:rsidRPr="00B56B73">
        <w:rPr>
          <w:noProof/>
          <w:szCs w:val="24"/>
        </w:rPr>
        <w:t xml:space="preserve">. “ </w:t>
      </w:r>
      <w:r w:rsidR="009A5445" w:rsidRPr="009A5445">
        <w:rPr>
          <w:noProof/>
          <w:szCs w:val="24"/>
        </w:rPr>
        <w:t>Karar Ağaçları (Makine Öğrenmesi Serisi-3)</w:t>
      </w:r>
      <w:r w:rsidR="009A5445">
        <w:rPr>
          <w:noProof/>
          <w:szCs w:val="24"/>
        </w:rPr>
        <w:t>”,[Çevrimiçi].  Erişilebilir:</w:t>
      </w:r>
      <w:r w:rsidR="009A5445" w:rsidRPr="009A5445">
        <w:rPr>
          <w:noProof/>
          <w:szCs w:val="24"/>
        </w:rPr>
        <w:t>https://medium.com/deep-learning-turkiye/karar-a%C4%9Fa%C3%A7lar%C4%B1-makine-%C3%B6%C4%9Frenmesi-serisi-3-a03f3ff00ba5</w:t>
      </w:r>
      <w:r>
        <w:rPr>
          <w:noProof/>
          <w:szCs w:val="24"/>
        </w:rPr>
        <w:t xml:space="preserve"> </w:t>
      </w:r>
      <w:r w:rsidRPr="00B56B73">
        <w:rPr>
          <w:noProof/>
          <w:szCs w:val="24"/>
        </w:rPr>
        <w:t xml:space="preserve"> </w:t>
      </w:r>
      <w:r w:rsidR="009A5445">
        <w:rPr>
          <w:noProof/>
          <w:szCs w:val="24"/>
        </w:rPr>
        <w:t>[Erişim Tarihi: 20-Kasım</w:t>
      </w:r>
      <w:r w:rsidRPr="00B56B73">
        <w:rPr>
          <w:noProof/>
          <w:szCs w:val="24"/>
        </w:rPr>
        <w:t>-2022</w:t>
      </w:r>
      <w:r w:rsidR="00FE581E">
        <w:rPr>
          <w:noProof/>
          <w:szCs w:val="24"/>
        </w:rPr>
        <w:t xml:space="preserve">] </w:t>
      </w:r>
    </w:p>
    <w:p w:rsidR="00BD32D2" w:rsidRDefault="00FE581E" w:rsidP="00BD32D2">
      <w:pPr>
        <w:widowControl w:val="0"/>
        <w:autoSpaceDE w:val="0"/>
        <w:autoSpaceDN w:val="0"/>
        <w:adjustRightInd w:val="0"/>
        <w:ind w:left="640" w:hanging="640"/>
        <w:rPr>
          <w:noProof/>
          <w:szCs w:val="24"/>
        </w:rPr>
      </w:pPr>
      <w:r>
        <w:rPr>
          <w:noProof/>
          <w:szCs w:val="24"/>
        </w:rPr>
        <w:t>[9]</w:t>
      </w:r>
      <w:r w:rsidR="00BD32D2" w:rsidRPr="00B56B73">
        <w:rPr>
          <w:noProof/>
          <w:szCs w:val="24"/>
        </w:rPr>
        <w:t xml:space="preserve"> </w:t>
      </w:r>
      <w:r w:rsidR="00BD32D2">
        <w:rPr>
          <w:noProof/>
          <w:szCs w:val="24"/>
        </w:rPr>
        <w:t xml:space="preserve">   </w:t>
      </w:r>
      <w:r w:rsidR="00BD32D2">
        <w:t>Yıldız, O., Tez, M., Bilge, H. Ş., Akcayol, M. A., &amp; Güler, İ., “ Meme Kanseri Sınıflandırması İçin Veri Füzyonu Ve Genetik Algoritma Tabanlı Gen Seçimi”, Journal of the Faculty of Engineering &amp; Architecture of Gazi University, 27(3), 2012.</w:t>
      </w:r>
    </w:p>
    <w:p w:rsidR="00FE581E" w:rsidRDefault="00FA41D8" w:rsidP="00FE581E">
      <w:pPr>
        <w:widowControl w:val="0"/>
        <w:autoSpaceDE w:val="0"/>
        <w:autoSpaceDN w:val="0"/>
        <w:adjustRightInd w:val="0"/>
        <w:ind w:left="640" w:hanging="640"/>
        <w:rPr>
          <w:noProof/>
          <w:szCs w:val="24"/>
        </w:rPr>
      </w:pPr>
      <w:r>
        <w:rPr>
          <w:noProof/>
          <w:szCs w:val="24"/>
        </w:rPr>
        <w:t xml:space="preserve"> </w:t>
      </w:r>
      <w:r w:rsidR="00FE581E">
        <w:rPr>
          <w:noProof/>
          <w:szCs w:val="24"/>
        </w:rPr>
        <w:t>[1</w:t>
      </w:r>
      <w:r w:rsidR="008324F9">
        <w:rPr>
          <w:noProof/>
          <w:szCs w:val="24"/>
        </w:rPr>
        <w:t>1</w:t>
      </w:r>
      <w:r w:rsidR="00FE581E">
        <w:rPr>
          <w:noProof/>
          <w:szCs w:val="24"/>
        </w:rPr>
        <w:t xml:space="preserve">]   </w:t>
      </w:r>
      <w:r w:rsidR="007C16E3">
        <w:rPr>
          <w:noProof/>
          <w:szCs w:val="24"/>
        </w:rPr>
        <w:t>Kodlar</w:t>
      </w:r>
    </w:p>
    <w:p w:rsidR="007C16E3" w:rsidRDefault="007C16E3" w:rsidP="007C16E3">
      <w:pPr>
        <w:widowControl w:val="0"/>
        <w:autoSpaceDE w:val="0"/>
        <w:autoSpaceDN w:val="0"/>
        <w:adjustRightInd w:val="0"/>
        <w:ind w:left="640" w:hanging="640"/>
        <w:rPr>
          <w:noProof/>
          <w:szCs w:val="24"/>
        </w:rPr>
      </w:pPr>
    </w:p>
    <w:p w:rsidR="00156377" w:rsidRDefault="00590B42" w:rsidP="00222CE7">
      <w:r w:rsidRPr="00597544">
        <w:fldChar w:fldCharType="end"/>
      </w:r>
    </w:p>
    <w:p w:rsidR="009561E7" w:rsidRDefault="009561E7" w:rsidP="00222CE7"/>
    <w:p w:rsidR="009561E7" w:rsidRDefault="0085507E" w:rsidP="0085507E">
      <w:pPr>
        <w:pStyle w:val="Balk1"/>
        <w:numPr>
          <w:ilvl w:val="0"/>
          <w:numId w:val="40"/>
        </w:numPr>
      </w:pPr>
      <w:bookmarkStart w:id="33" w:name="_Toc124330150"/>
      <w:r>
        <w:lastRenderedPageBreak/>
        <w:t>EKLER</w:t>
      </w:r>
      <w:bookmarkEnd w:id="33"/>
    </w:p>
    <w:p w:rsidR="00F165A9" w:rsidRPr="00F165A9" w:rsidRDefault="00F165A9" w:rsidP="00F165A9"/>
    <w:p w:rsidR="0085507E" w:rsidRPr="0085507E" w:rsidRDefault="0085507E" w:rsidP="0085507E">
      <w:pPr>
        <w:pStyle w:val="Balk4"/>
        <w:numPr>
          <w:ilvl w:val="1"/>
          <w:numId w:val="42"/>
        </w:numPr>
      </w:pPr>
      <w:bookmarkStart w:id="34" w:name="_Toc124330151"/>
      <w:r w:rsidRPr="0085507E">
        <w:t>Kodlar</w:t>
      </w:r>
      <w:bookmarkEnd w:id="34"/>
    </w:p>
    <w:p w:rsidR="009561E7" w:rsidRDefault="009561E7" w:rsidP="00222CE7">
      <w:pPr>
        <w:rPr>
          <w:b/>
        </w:rPr>
      </w:pPr>
    </w:p>
    <w:p w:rsidR="009561E7" w:rsidRPr="009561E7" w:rsidRDefault="009561E7" w:rsidP="009561E7">
      <w:pPr>
        <w:rPr>
          <w:b/>
        </w:rPr>
      </w:pPr>
      <w:proofErr w:type="spellStart"/>
      <w:r w:rsidRPr="009561E7">
        <w:rPr>
          <w:b/>
        </w:rPr>
        <w:t>import</w:t>
      </w:r>
      <w:proofErr w:type="spellEnd"/>
      <w:r w:rsidRPr="009561E7">
        <w:rPr>
          <w:b/>
        </w:rPr>
        <w:t xml:space="preserve"> </w:t>
      </w:r>
      <w:proofErr w:type="spellStart"/>
      <w:r w:rsidRPr="009561E7">
        <w:rPr>
          <w:b/>
        </w:rPr>
        <w:t>numpy</w:t>
      </w:r>
      <w:proofErr w:type="spellEnd"/>
      <w:r w:rsidRPr="009561E7">
        <w:rPr>
          <w:b/>
        </w:rPr>
        <w:t xml:space="preserve"> as </w:t>
      </w:r>
      <w:proofErr w:type="spellStart"/>
      <w:r w:rsidRPr="009561E7">
        <w:rPr>
          <w:b/>
        </w:rPr>
        <w:t>np</w:t>
      </w:r>
      <w:proofErr w:type="spellEnd"/>
    </w:p>
    <w:p w:rsidR="009561E7" w:rsidRPr="009561E7" w:rsidRDefault="009561E7" w:rsidP="009561E7">
      <w:pPr>
        <w:rPr>
          <w:b/>
        </w:rPr>
      </w:pPr>
      <w:proofErr w:type="spellStart"/>
      <w:r w:rsidRPr="009561E7">
        <w:rPr>
          <w:b/>
        </w:rPr>
        <w:t>import</w:t>
      </w:r>
      <w:proofErr w:type="spellEnd"/>
      <w:r w:rsidRPr="009561E7">
        <w:rPr>
          <w:b/>
        </w:rPr>
        <w:t xml:space="preserve"> </w:t>
      </w:r>
      <w:proofErr w:type="spellStart"/>
      <w:r w:rsidRPr="009561E7">
        <w:rPr>
          <w:b/>
        </w:rPr>
        <w:t>pandas</w:t>
      </w:r>
      <w:proofErr w:type="spellEnd"/>
      <w:r w:rsidRPr="009561E7">
        <w:rPr>
          <w:b/>
        </w:rPr>
        <w:t xml:space="preserve"> as </w:t>
      </w:r>
      <w:proofErr w:type="spellStart"/>
      <w:r w:rsidRPr="009561E7">
        <w:rPr>
          <w:b/>
        </w:rPr>
        <w:t>pd</w:t>
      </w:r>
      <w:proofErr w:type="spellEnd"/>
    </w:p>
    <w:p w:rsidR="009561E7" w:rsidRPr="009561E7" w:rsidRDefault="009561E7" w:rsidP="009561E7">
      <w:pPr>
        <w:rPr>
          <w:b/>
        </w:rPr>
      </w:pPr>
      <w:proofErr w:type="spellStart"/>
      <w:r w:rsidRPr="009561E7">
        <w:rPr>
          <w:b/>
        </w:rPr>
        <w:t>import</w:t>
      </w:r>
      <w:proofErr w:type="spellEnd"/>
      <w:r w:rsidRPr="009561E7">
        <w:rPr>
          <w:b/>
        </w:rPr>
        <w:t xml:space="preserve"> </w:t>
      </w:r>
      <w:proofErr w:type="spellStart"/>
      <w:r w:rsidRPr="009561E7">
        <w:rPr>
          <w:b/>
        </w:rPr>
        <w:t>numpy</w:t>
      </w:r>
      <w:proofErr w:type="spellEnd"/>
      <w:r w:rsidRPr="009561E7">
        <w:rPr>
          <w:b/>
        </w:rPr>
        <w:t xml:space="preserve"> as </w:t>
      </w:r>
      <w:proofErr w:type="spellStart"/>
      <w:r w:rsidRPr="009561E7">
        <w:rPr>
          <w:b/>
        </w:rPr>
        <w:t>np</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etrics</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accuracy_score</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feature</w:t>
      </w:r>
      <w:proofErr w:type="gramEnd"/>
      <w:r w:rsidRPr="009561E7">
        <w:rPr>
          <w:b/>
        </w:rPr>
        <w:t>_extraction.text</w:t>
      </w:r>
      <w:proofErr w:type="spell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CountVectorizer</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odel</w:t>
      </w:r>
      <w:proofErr w:type="gramEnd"/>
      <w:r w:rsidRPr="009561E7">
        <w:rPr>
          <w:b/>
        </w:rPr>
        <w:t>_selection</w:t>
      </w:r>
      <w:proofErr w:type="spell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train_test_split</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preprocessing</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Normalizer</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etrics</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confusion_matrix</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etrics</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precision_score</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etrics</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recall_score</w:t>
      </w:r>
      <w:proofErr w:type="spellEnd"/>
    </w:p>
    <w:p w:rsidR="009561E7" w:rsidRP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metrics</w:t>
      </w:r>
      <w:proofErr w:type="spellEnd"/>
      <w:proofErr w:type="gramEnd"/>
      <w:r w:rsidRPr="009561E7">
        <w:rPr>
          <w:b/>
        </w:rPr>
        <w:t xml:space="preserve"> </w:t>
      </w:r>
      <w:proofErr w:type="spellStart"/>
      <w:r w:rsidRPr="009561E7">
        <w:rPr>
          <w:b/>
        </w:rPr>
        <w:t>import</w:t>
      </w:r>
      <w:proofErr w:type="spellEnd"/>
      <w:r w:rsidRPr="009561E7">
        <w:rPr>
          <w:b/>
        </w:rPr>
        <w:t xml:space="preserve"> f1_score</w:t>
      </w:r>
    </w:p>
    <w:p w:rsidR="009561E7" w:rsidRDefault="009561E7" w:rsidP="009561E7">
      <w:pPr>
        <w:rPr>
          <w:b/>
        </w:rPr>
      </w:pPr>
      <w:proofErr w:type="spellStart"/>
      <w:r w:rsidRPr="009561E7">
        <w:rPr>
          <w:b/>
        </w:rPr>
        <w:t>from</w:t>
      </w:r>
      <w:proofErr w:type="spellEnd"/>
      <w:r w:rsidRPr="009561E7">
        <w:rPr>
          <w:b/>
        </w:rPr>
        <w:t xml:space="preserve"> </w:t>
      </w:r>
      <w:proofErr w:type="spellStart"/>
      <w:proofErr w:type="gramStart"/>
      <w:r w:rsidRPr="009561E7">
        <w:rPr>
          <w:b/>
        </w:rPr>
        <w:t>sklearn.tree</w:t>
      </w:r>
      <w:proofErr w:type="spellEnd"/>
      <w:proofErr w:type="gramEnd"/>
      <w:r w:rsidRPr="009561E7">
        <w:rPr>
          <w:b/>
        </w:rPr>
        <w:t xml:space="preserve"> </w:t>
      </w:r>
      <w:proofErr w:type="spellStart"/>
      <w:r w:rsidRPr="009561E7">
        <w:rPr>
          <w:b/>
        </w:rPr>
        <w:t>import</w:t>
      </w:r>
      <w:proofErr w:type="spellEnd"/>
      <w:r w:rsidRPr="009561E7">
        <w:rPr>
          <w:b/>
        </w:rPr>
        <w:t xml:space="preserve"> </w:t>
      </w:r>
      <w:proofErr w:type="spellStart"/>
      <w:r w:rsidRPr="009561E7">
        <w:rPr>
          <w:b/>
        </w:rPr>
        <w:t>DecisionTreeClassifier</w:t>
      </w:r>
      <w:proofErr w:type="spellEnd"/>
    </w:p>
    <w:p w:rsidR="009561E7" w:rsidRDefault="009561E7" w:rsidP="009561E7">
      <w:pPr>
        <w:rPr>
          <w:b/>
        </w:rPr>
      </w:pPr>
    </w:p>
    <w:p w:rsidR="009561E7" w:rsidRPr="009561E7" w:rsidRDefault="009561E7" w:rsidP="009561E7">
      <w:pPr>
        <w:rPr>
          <w:b/>
        </w:rPr>
      </w:pPr>
      <w:proofErr w:type="spellStart"/>
      <w:r w:rsidRPr="009561E7">
        <w:rPr>
          <w:b/>
        </w:rPr>
        <w:t>dataset</w:t>
      </w:r>
      <w:proofErr w:type="spellEnd"/>
      <w:r w:rsidRPr="009561E7">
        <w:rPr>
          <w:b/>
        </w:rPr>
        <w:t xml:space="preserve"> = </w:t>
      </w:r>
      <w:proofErr w:type="spellStart"/>
      <w:proofErr w:type="gramStart"/>
      <w:r w:rsidRPr="009561E7">
        <w:rPr>
          <w:b/>
        </w:rPr>
        <w:t>pd.read</w:t>
      </w:r>
      <w:proofErr w:type="gramEnd"/>
      <w:r w:rsidRPr="009561E7">
        <w:rPr>
          <w:b/>
        </w:rPr>
        <w:t>_csv</w:t>
      </w:r>
      <w:proofErr w:type="spellEnd"/>
      <w:r w:rsidRPr="009561E7">
        <w:rPr>
          <w:b/>
        </w:rPr>
        <w:t>('BrestCancerData.csv')</w:t>
      </w:r>
    </w:p>
    <w:p w:rsidR="009561E7" w:rsidRDefault="009561E7" w:rsidP="009561E7">
      <w:pPr>
        <w:rPr>
          <w:b/>
        </w:rPr>
      </w:pPr>
      <w:proofErr w:type="spellStart"/>
      <w:proofErr w:type="gramStart"/>
      <w:r w:rsidRPr="009561E7">
        <w:rPr>
          <w:b/>
        </w:rPr>
        <w:t>dataset.shape</w:t>
      </w:r>
      <w:proofErr w:type="spellEnd"/>
      <w:proofErr w:type="gramEnd"/>
    </w:p>
    <w:p w:rsidR="0085507E" w:rsidRDefault="0085507E" w:rsidP="009561E7">
      <w:pPr>
        <w:rPr>
          <w:b/>
        </w:rPr>
      </w:pPr>
      <w:proofErr w:type="gramStart"/>
      <w:r w:rsidRPr="0085507E">
        <w:rPr>
          <w:b/>
        </w:rPr>
        <w:t>dataset.info</w:t>
      </w:r>
      <w:proofErr w:type="gramEnd"/>
      <w:r w:rsidRPr="0085507E">
        <w:rPr>
          <w:b/>
        </w:rPr>
        <w:t>()</w:t>
      </w:r>
    </w:p>
    <w:p w:rsidR="0085507E" w:rsidRDefault="0085507E" w:rsidP="009561E7">
      <w:pPr>
        <w:rPr>
          <w:b/>
        </w:rPr>
      </w:pPr>
    </w:p>
    <w:p w:rsidR="0085507E" w:rsidRPr="0085507E" w:rsidRDefault="0085507E" w:rsidP="0085507E">
      <w:pPr>
        <w:rPr>
          <w:b/>
        </w:rPr>
      </w:pPr>
      <w:proofErr w:type="spellStart"/>
      <w:r w:rsidRPr="0085507E">
        <w:rPr>
          <w:b/>
        </w:rPr>
        <w:t>diagnosis_verisi</w:t>
      </w:r>
      <w:proofErr w:type="spellEnd"/>
      <w:r w:rsidRPr="0085507E">
        <w:rPr>
          <w:b/>
        </w:rPr>
        <w:t xml:space="preserve"> = </w:t>
      </w:r>
      <w:proofErr w:type="spellStart"/>
      <w:r w:rsidRPr="0085507E">
        <w:rPr>
          <w:b/>
        </w:rPr>
        <w:t>list</w:t>
      </w:r>
      <w:proofErr w:type="spellEnd"/>
      <w:r w:rsidRPr="0085507E">
        <w:rPr>
          <w:b/>
        </w:rPr>
        <w:t>(</w:t>
      </w:r>
      <w:proofErr w:type="spellStart"/>
      <w:proofErr w:type="gramStart"/>
      <w:r w:rsidRPr="0085507E">
        <w:rPr>
          <w:b/>
        </w:rPr>
        <w:t>dataset.shape</w:t>
      </w:r>
      <w:proofErr w:type="spellEnd"/>
      <w:proofErr w:type="gramEnd"/>
      <w:r w:rsidRPr="0085507E">
        <w:rPr>
          <w:b/>
        </w:rPr>
        <w:t xml:space="preserve">)[0] #567 erimizi </w:t>
      </w:r>
      <w:proofErr w:type="spellStart"/>
      <w:r w:rsidRPr="0085507E">
        <w:rPr>
          <w:b/>
        </w:rPr>
        <w:t>diagnosis_verisi</w:t>
      </w:r>
      <w:proofErr w:type="spellEnd"/>
      <w:r w:rsidRPr="0085507E">
        <w:rPr>
          <w:b/>
        </w:rPr>
        <w:t xml:space="preserve">  liste şeklinde değişkenine atadık</w:t>
      </w:r>
    </w:p>
    <w:p w:rsidR="0085507E" w:rsidRPr="0085507E" w:rsidRDefault="0085507E" w:rsidP="0085507E">
      <w:pPr>
        <w:rPr>
          <w:b/>
        </w:rPr>
      </w:pPr>
    </w:p>
    <w:p w:rsidR="0085507E" w:rsidRPr="0085507E" w:rsidRDefault="0085507E" w:rsidP="0085507E">
      <w:pPr>
        <w:rPr>
          <w:b/>
        </w:rPr>
      </w:pPr>
      <w:proofErr w:type="spellStart"/>
      <w:r w:rsidRPr="0085507E">
        <w:rPr>
          <w:b/>
        </w:rPr>
        <w:t>diagnosis_kategori</w:t>
      </w:r>
      <w:proofErr w:type="spellEnd"/>
      <w:r w:rsidRPr="0085507E">
        <w:rPr>
          <w:b/>
        </w:rPr>
        <w:t xml:space="preserve"> = </w:t>
      </w:r>
      <w:proofErr w:type="spellStart"/>
      <w:r w:rsidRPr="0085507E">
        <w:rPr>
          <w:b/>
        </w:rPr>
        <w:t>list</w:t>
      </w:r>
      <w:proofErr w:type="spellEnd"/>
      <w:r w:rsidRPr="0085507E">
        <w:rPr>
          <w:b/>
        </w:rPr>
        <w:t>(</w:t>
      </w:r>
      <w:proofErr w:type="spellStart"/>
      <w:r w:rsidRPr="0085507E">
        <w:rPr>
          <w:b/>
        </w:rPr>
        <w:t>dataset</w:t>
      </w:r>
      <w:proofErr w:type="spellEnd"/>
      <w:r w:rsidRPr="0085507E">
        <w:rPr>
          <w:b/>
        </w:rPr>
        <w:t>['</w:t>
      </w:r>
      <w:proofErr w:type="spellStart"/>
      <w:r w:rsidRPr="0085507E">
        <w:rPr>
          <w:b/>
        </w:rPr>
        <w:t>diagnosis</w:t>
      </w:r>
      <w:proofErr w:type="spellEnd"/>
      <w:r w:rsidRPr="0085507E">
        <w:rPr>
          <w:b/>
        </w:rPr>
        <w:t>'].</w:t>
      </w:r>
      <w:proofErr w:type="spellStart"/>
      <w:r w:rsidRPr="0085507E">
        <w:rPr>
          <w:b/>
        </w:rPr>
        <w:t>value_counts</w:t>
      </w:r>
      <w:proofErr w:type="spellEnd"/>
      <w:r w:rsidRPr="0085507E">
        <w:rPr>
          <w:b/>
        </w:rPr>
        <w:t>()) #</w:t>
      </w:r>
      <w:proofErr w:type="spellStart"/>
      <w:r w:rsidRPr="0085507E">
        <w:rPr>
          <w:b/>
        </w:rPr>
        <w:t>diagnosis</w:t>
      </w:r>
      <w:proofErr w:type="spellEnd"/>
      <w:r w:rsidRPr="0085507E">
        <w:rPr>
          <w:b/>
        </w:rPr>
        <w:t xml:space="preserve"> etiketindeki aynı verileri </w:t>
      </w:r>
      <w:proofErr w:type="spellStart"/>
      <w:r w:rsidRPr="0085507E">
        <w:rPr>
          <w:b/>
        </w:rPr>
        <w:t>counts</w:t>
      </w:r>
      <w:proofErr w:type="spellEnd"/>
      <w:r w:rsidRPr="0085507E">
        <w:rPr>
          <w:b/>
        </w:rPr>
        <w:t xml:space="preserve"> ile saydık</w:t>
      </w:r>
    </w:p>
    <w:p w:rsidR="0085507E" w:rsidRPr="0085507E" w:rsidRDefault="0085507E" w:rsidP="0085507E">
      <w:pPr>
        <w:rPr>
          <w:b/>
        </w:rPr>
      </w:pPr>
    </w:p>
    <w:p w:rsidR="0085507E" w:rsidRDefault="0085507E" w:rsidP="0085507E">
      <w:pPr>
        <w:rPr>
          <w:b/>
        </w:rPr>
      </w:pPr>
      <w:proofErr w:type="spellStart"/>
      <w:r w:rsidRPr="0085507E">
        <w:rPr>
          <w:b/>
        </w:rPr>
        <w:t>print</w:t>
      </w:r>
      <w:proofErr w:type="spellEnd"/>
      <w:r w:rsidRPr="0085507E">
        <w:rPr>
          <w:b/>
        </w:rPr>
        <w:t xml:space="preserve">("\n \t toplam veri  {} tane, </w:t>
      </w:r>
      <w:proofErr w:type="spellStart"/>
      <w:r w:rsidRPr="0085507E">
        <w:rPr>
          <w:b/>
        </w:rPr>
        <w:t>diagnosis</w:t>
      </w:r>
      <w:proofErr w:type="spellEnd"/>
      <w:r w:rsidRPr="0085507E">
        <w:rPr>
          <w:b/>
        </w:rPr>
        <w:t xml:space="preserve"> etiketinde, {} kanser ve {} tane kanser değil verisi </w:t>
      </w:r>
      <w:proofErr w:type="spellStart"/>
      <w:r w:rsidRPr="0085507E">
        <w:rPr>
          <w:b/>
        </w:rPr>
        <w:t>mevcut.".format</w:t>
      </w:r>
      <w:proofErr w:type="spellEnd"/>
      <w:r w:rsidRPr="0085507E">
        <w:rPr>
          <w:b/>
        </w:rPr>
        <w:t>(</w:t>
      </w:r>
      <w:proofErr w:type="spellStart"/>
      <w:r w:rsidRPr="0085507E">
        <w:rPr>
          <w:b/>
        </w:rPr>
        <w:t>diagnosis_verisi</w:t>
      </w:r>
      <w:proofErr w:type="spellEnd"/>
      <w:r w:rsidRPr="0085507E">
        <w:rPr>
          <w:b/>
        </w:rPr>
        <w:t xml:space="preserve">, </w:t>
      </w:r>
      <w:proofErr w:type="spellStart"/>
      <w:r w:rsidRPr="0085507E">
        <w:rPr>
          <w:b/>
        </w:rPr>
        <w:t>diagnosis_kategori</w:t>
      </w:r>
      <w:proofErr w:type="spellEnd"/>
      <w:r w:rsidRPr="0085507E">
        <w:rPr>
          <w:b/>
        </w:rPr>
        <w:t xml:space="preserve">[1], </w:t>
      </w:r>
      <w:proofErr w:type="spellStart"/>
      <w:r w:rsidRPr="0085507E">
        <w:rPr>
          <w:b/>
        </w:rPr>
        <w:t>diagnosis_kategori</w:t>
      </w:r>
      <w:proofErr w:type="spellEnd"/>
      <w:r w:rsidRPr="0085507E">
        <w:rPr>
          <w:b/>
        </w:rPr>
        <w:t>[0]))</w:t>
      </w:r>
    </w:p>
    <w:p w:rsidR="0085507E" w:rsidRPr="0085507E" w:rsidRDefault="0085507E" w:rsidP="0085507E">
      <w:pPr>
        <w:rPr>
          <w:b/>
        </w:rPr>
      </w:pPr>
    </w:p>
    <w:p w:rsidR="0085507E" w:rsidRDefault="0085507E" w:rsidP="0085507E">
      <w:pPr>
        <w:rPr>
          <w:b/>
        </w:rPr>
      </w:pPr>
      <w:proofErr w:type="spellStart"/>
      <w:proofErr w:type="gramStart"/>
      <w:r w:rsidRPr="0085507E">
        <w:rPr>
          <w:b/>
        </w:rPr>
        <w:t>dataset.isnull</w:t>
      </w:r>
      <w:proofErr w:type="spellEnd"/>
      <w:proofErr w:type="gramEnd"/>
      <w:r w:rsidRPr="0085507E">
        <w:rPr>
          <w:b/>
        </w:rPr>
        <w:t>().</w:t>
      </w:r>
      <w:proofErr w:type="spellStart"/>
      <w:r w:rsidRPr="0085507E">
        <w:rPr>
          <w:b/>
        </w:rPr>
        <w:t>sum</w:t>
      </w:r>
      <w:proofErr w:type="spellEnd"/>
      <w:r w:rsidRPr="0085507E">
        <w:rPr>
          <w:b/>
        </w:rPr>
        <w:t>()</w:t>
      </w:r>
    </w:p>
    <w:p w:rsidR="0085507E" w:rsidRDefault="0085507E" w:rsidP="0085507E">
      <w:pPr>
        <w:rPr>
          <w:b/>
        </w:rPr>
      </w:pPr>
      <w:proofErr w:type="spellStart"/>
      <w:proofErr w:type="gramStart"/>
      <w:r w:rsidRPr="0085507E">
        <w:rPr>
          <w:b/>
        </w:rPr>
        <w:t>dataset.head</w:t>
      </w:r>
      <w:proofErr w:type="spellEnd"/>
      <w:proofErr w:type="gramEnd"/>
      <w:r w:rsidRPr="0085507E">
        <w:rPr>
          <w:b/>
        </w:rPr>
        <w:t>(30)</w:t>
      </w:r>
    </w:p>
    <w:p w:rsidR="0085507E" w:rsidRDefault="0085507E" w:rsidP="0085507E">
      <w:pPr>
        <w:rPr>
          <w:b/>
        </w:rPr>
      </w:pPr>
    </w:p>
    <w:p w:rsidR="0085507E" w:rsidRPr="0085507E" w:rsidRDefault="0085507E" w:rsidP="0085507E">
      <w:pPr>
        <w:rPr>
          <w:b/>
        </w:rPr>
      </w:pPr>
      <w:proofErr w:type="spellStart"/>
      <w:proofErr w:type="gramStart"/>
      <w:r w:rsidRPr="0085507E">
        <w:rPr>
          <w:b/>
        </w:rPr>
        <w:t>dataset.drop</w:t>
      </w:r>
      <w:proofErr w:type="spellEnd"/>
      <w:proofErr w:type="gramEnd"/>
      <w:r w:rsidRPr="0085507E">
        <w:rPr>
          <w:b/>
        </w:rPr>
        <w:t>(['</w:t>
      </w:r>
      <w:proofErr w:type="spellStart"/>
      <w:r w:rsidRPr="0085507E">
        <w:rPr>
          <w:b/>
        </w:rPr>
        <w:t>id</w:t>
      </w:r>
      <w:proofErr w:type="spellEnd"/>
      <w:r w:rsidRPr="0085507E">
        <w:rPr>
          <w:b/>
        </w:rPr>
        <w:t>','</w:t>
      </w:r>
      <w:proofErr w:type="spellStart"/>
      <w:r w:rsidRPr="0085507E">
        <w:rPr>
          <w:b/>
        </w:rPr>
        <w:t>Unnamed</w:t>
      </w:r>
      <w:proofErr w:type="spellEnd"/>
      <w:r w:rsidRPr="0085507E">
        <w:rPr>
          <w:b/>
        </w:rPr>
        <w:t>: 32'],</w:t>
      </w:r>
      <w:proofErr w:type="spellStart"/>
      <w:r w:rsidRPr="0085507E">
        <w:rPr>
          <w:b/>
        </w:rPr>
        <w:t>axis</w:t>
      </w:r>
      <w:proofErr w:type="spellEnd"/>
      <w:r w:rsidRPr="0085507E">
        <w:rPr>
          <w:b/>
        </w:rPr>
        <w:t>=1,inplace=True)</w:t>
      </w:r>
    </w:p>
    <w:p w:rsidR="0085507E" w:rsidRDefault="0085507E" w:rsidP="0085507E">
      <w:pPr>
        <w:rPr>
          <w:b/>
        </w:rPr>
      </w:pPr>
      <w:proofErr w:type="spellStart"/>
      <w:proofErr w:type="gramStart"/>
      <w:r w:rsidRPr="0085507E">
        <w:rPr>
          <w:b/>
        </w:rPr>
        <w:lastRenderedPageBreak/>
        <w:t>dataset.head</w:t>
      </w:r>
      <w:proofErr w:type="spellEnd"/>
      <w:proofErr w:type="gramEnd"/>
      <w:r w:rsidRPr="0085507E">
        <w:rPr>
          <w:b/>
        </w:rPr>
        <w:t>(5)</w:t>
      </w:r>
    </w:p>
    <w:p w:rsidR="0085507E" w:rsidRDefault="0085507E" w:rsidP="0085507E">
      <w:pPr>
        <w:rPr>
          <w:b/>
        </w:rPr>
      </w:pPr>
    </w:p>
    <w:p w:rsidR="0085507E" w:rsidRPr="0085507E" w:rsidRDefault="0085507E" w:rsidP="0085507E">
      <w:pPr>
        <w:rPr>
          <w:b/>
        </w:rPr>
      </w:pPr>
      <w:proofErr w:type="spellStart"/>
      <w:r w:rsidRPr="0085507E">
        <w:rPr>
          <w:b/>
        </w:rPr>
        <w:t>deger</w:t>
      </w:r>
      <w:proofErr w:type="spellEnd"/>
      <w:r w:rsidRPr="0085507E">
        <w:rPr>
          <w:b/>
        </w:rPr>
        <w:t xml:space="preserve"> = {"B": 0, "M": 1}</w:t>
      </w:r>
    </w:p>
    <w:p w:rsidR="0085507E" w:rsidRPr="0085507E" w:rsidRDefault="0085507E" w:rsidP="0085507E">
      <w:pPr>
        <w:rPr>
          <w:b/>
        </w:rPr>
      </w:pPr>
      <w:proofErr w:type="spellStart"/>
      <w:r w:rsidRPr="0085507E">
        <w:rPr>
          <w:b/>
        </w:rPr>
        <w:t>dataset</w:t>
      </w:r>
      <w:proofErr w:type="spellEnd"/>
      <w:r w:rsidRPr="0085507E">
        <w:rPr>
          <w:b/>
        </w:rPr>
        <w:t>["</w:t>
      </w:r>
      <w:proofErr w:type="spellStart"/>
      <w:r w:rsidRPr="0085507E">
        <w:rPr>
          <w:b/>
        </w:rPr>
        <w:t>diagnosis</w:t>
      </w:r>
      <w:proofErr w:type="spellEnd"/>
      <w:r w:rsidRPr="0085507E">
        <w:rPr>
          <w:b/>
        </w:rPr>
        <w:t>"]=</w:t>
      </w:r>
      <w:proofErr w:type="spellStart"/>
      <w:r w:rsidRPr="0085507E">
        <w:rPr>
          <w:b/>
        </w:rPr>
        <w:t>dataset</w:t>
      </w:r>
      <w:proofErr w:type="spellEnd"/>
      <w:r w:rsidRPr="0085507E">
        <w:rPr>
          <w:b/>
        </w:rPr>
        <w:t>["</w:t>
      </w:r>
      <w:proofErr w:type="spellStart"/>
      <w:r w:rsidRPr="0085507E">
        <w:rPr>
          <w:b/>
        </w:rPr>
        <w:t>diagnosis</w:t>
      </w:r>
      <w:proofErr w:type="spellEnd"/>
      <w:r w:rsidRPr="0085507E">
        <w:rPr>
          <w:b/>
        </w:rPr>
        <w:t>"].</w:t>
      </w:r>
      <w:proofErr w:type="spellStart"/>
      <w:r w:rsidRPr="0085507E">
        <w:rPr>
          <w:b/>
        </w:rPr>
        <w:t>map</w:t>
      </w:r>
      <w:proofErr w:type="spellEnd"/>
      <w:r w:rsidRPr="0085507E">
        <w:rPr>
          <w:b/>
        </w:rPr>
        <w:t>(</w:t>
      </w:r>
      <w:proofErr w:type="spellStart"/>
      <w:r w:rsidRPr="0085507E">
        <w:rPr>
          <w:b/>
        </w:rPr>
        <w:t>deger</w:t>
      </w:r>
      <w:proofErr w:type="spellEnd"/>
      <w:r w:rsidRPr="0085507E">
        <w:rPr>
          <w:b/>
        </w:rPr>
        <w:t>)</w:t>
      </w:r>
    </w:p>
    <w:p w:rsidR="0085507E" w:rsidRDefault="0085507E" w:rsidP="0085507E">
      <w:pPr>
        <w:rPr>
          <w:b/>
        </w:rPr>
      </w:pPr>
      <w:proofErr w:type="spellStart"/>
      <w:proofErr w:type="gramStart"/>
      <w:r w:rsidRPr="0085507E">
        <w:rPr>
          <w:b/>
        </w:rPr>
        <w:t>dataset.head</w:t>
      </w:r>
      <w:proofErr w:type="spellEnd"/>
      <w:proofErr w:type="gramEnd"/>
      <w:r w:rsidRPr="0085507E">
        <w:rPr>
          <w:b/>
        </w:rPr>
        <w:t>(10)</w:t>
      </w:r>
    </w:p>
    <w:p w:rsidR="0085507E" w:rsidRDefault="0085507E" w:rsidP="0085507E">
      <w:pPr>
        <w:rPr>
          <w:b/>
        </w:rPr>
      </w:pPr>
    </w:p>
    <w:p w:rsidR="0085507E" w:rsidRPr="0085507E" w:rsidRDefault="0085507E" w:rsidP="0085507E">
      <w:pPr>
        <w:rPr>
          <w:b/>
        </w:rPr>
      </w:pPr>
      <w:r w:rsidRPr="0085507E">
        <w:rPr>
          <w:b/>
        </w:rPr>
        <w:t xml:space="preserve">y = </w:t>
      </w:r>
      <w:proofErr w:type="spellStart"/>
      <w:r w:rsidRPr="0085507E">
        <w:rPr>
          <w:b/>
        </w:rPr>
        <w:t>dataset.iloc</w:t>
      </w:r>
      <w:proofErr w:type="spellEnd"/>
      <w:r w:rsidRPr="0085507E">
        <w:rPr>
          <w:b/>
        </w:rPr>
        <w:t>[</w:t>
      </w:r>
      <w:proofErr w:type="gramStart"/>
      <w:r w:rsidRPr="0085507E">
        <w:rPr>
          <w:b/>
        </w:rPr>
        <w:t>:,</w:t>
      </w:r>
      <w:proofErr w:type="gramEnd"/>
      <w:r w:rsidRPr="0085507E">
        <w:rPr>
          <w:b/>
        </w:rPr>
        <w:t>0].</w:t>
      </w:r>
      <w:proofErr w:type="spellStart"/>
      <w:r w:rsidRPr="0085507E">
        <w:rPr>
          <w:b/>
        </w:rPr>
        <w:t>values</w:t>
      </w:r>
      <w:proofErr w:type="spellEnd"/>
    </w:p>
    <w:p w:rsidR="0085507E" w:rsidRPr="0085507E" w:rsidRDefault="0085507E" w:rsidP="0085507E">
      <w:pPr>
        <w:rPr>
          <w:b/>
        </w:rPr>
      </w:pPr>
      <w:r w:rsidRPr="0085507E">
        <w:rPr>
          <w:b/>
        </w:rPr>
        <w:t>a=</w:t>
      </w:r>
      <w:proofErr w:type="spellStart"/>
      <w:proofErr w:type="gramStart"/>
      <w:r w:rsidRPr="0085507E">
        <w:rPr>
          <w:b/>
        </w:rPr>
        <w:t>dataset.drop</w:t>
      </w:r>
      <w:proofErr w:type="spellEnd"/>
      <w:proofErr w:type="gramEnd"/>
      <w:r w:rsidRPr="0085507E">
        <w:rPr>
          <w:b/>
        </w:rPr>
        <w:t>("</w:t>
      </w:r>
      <w:proofErr w:type="spellStart"/>
      <w:r w:rsidRPr="0085507E">
        <w:rPr>
          <w:b/>
        </w:rPr>
        <w:t>diagnosis</w:t>
      </w:r>
      <w:proofErr w:type="spellEnd"/>
      <w:r w:rsidRPr="0085507E">
        <w:rPr>
          <w:b/>
        </w:rPr>
        <w:t xml:space="preserve">", </w:t>
      </w:r>
      <w:proofErr w:type="spellStart"/>
      <w:r w:rsidRPr="0085507E">
        <w:rPr>
          <w:b/>
        </w:rPr>
        <w:t>axis</w:t>
      </w:r>
      <w:proofErr w:type="spellEnd"/>
      <w:r w:rsidRPr="0085507E">
        <w:rPr>
          <w:b/>
        </w:rPr>
        <w:t>=1)</w:t>
      </w:r>
    </w:p>
    <w:p w:rsidR="0085507E" w:rsidRPr="0085507E" w:rsidRDefault="0085507E" w:rsidP="0085507E">
      <w:pPr>
        <w:rPr>
          <w:b/>
        </w:rPr>
      </w:pPr>
      <w:r>
        <w:rPr>
          <w:b/>
        </w:rPr>
        <w:t xml:space="preserve">X= </w:t>
      </w:r>
      <w:proofErr w:type="spellStart"/>
      <w:r>
        <w:rPr>
          <w:b/>
        </w:rPr>
        <w:t>a.iloc</w:t>
      </w:r>
      <w:proofErr w:type="spellEnd"/>
      <w:r>
        <w:rPr>
          <w:b/>
        </w:rPr>
        <w:t>[</w:t>
      </w:r>
      <w:proofErr w:type="gramStart"/>
      <w:r>
        <w:rPr>
          <w:b/>
        </w:rPr>
        <w:t>:,</w:t>
      </w:r>
      <w:proofErr w:type="gramEnd"/>
      <w:r>
        <w:rPr>
          <w:b/>
        </w:rPr>
        <w:t>0:11]</w:t>
      </w:r>
    </w:p>
    <w:p w:rsidR="0085507E" w:rsidRDefault="0085507E" w:rsidP="0085507E">
      <w:pPr>
        <w:rPr>
          <w:b/>
        </w:rPr>
      </w:pPr>
      <w:r w:rsidRPr="0085507E">
        <w:rPr>
          <w:b/>
        </w:rPr>
        <w:t>X</w:t>
      </w:r>
    </w:p>
    <w:p w:rsidR="0085507E" w:rsidRDefault="0085507E" w:rsidP="0085507E">
      <w:pPr>
        <w:rPr>
          <w:b/>
        </w:rPr>
      </w:pPr>
      <w:r w:rsidRPr="0085507E">
        <w:rPr>
          <w:b/>
        </w:rPr>
        <w:t>Y</w:t>
      </w:r>
    </w:p>
    <w:p w:rsidR="0085507E" w:rsidRDefault="0085507E" w:rsidP="0085507E">
      <w:pPr>
        <w:rPr>
          <w:b/>
        </w:rPr>
      </w:pPr>
    </w:p>
    <w:p w:rsidR="0085507E" w:rsidRPr="0085507E" w:rsidRDefault="0085507E" w:rsidP="0085507E">
      <w:pPr>
        <w:rPr>
          <w:b/>
        </w:rPr>
      </w:pPr>
      <w:proofErr w:type="gramStart"/>
      <w:r w:rsidRPr="0085507E">
        <w:rPr>
          <w:b/>
        </w:rPr>
        <w:t>def</w:t>
      </w:r>
      <w:proofErr w:type="gramEnd"/>
      <w:r w:rsidRPr="0085507E">
        <w:rPr>
          <w:b/>
        </w:rPr>
        <w:t xml:space="preserve"> </w:t>
      </w:r>
      <w:proofErr w:type="spellStart"/>
      <w:r w:rsidRPr="0085507E">
        <w:rPr>
          <w:b/>
        </w:rPr>
        <w:t>train_predict</w:t>
      </w:r>
      <w:proofErr w:type="spellEnd"/>
      <w:r w:rsidRPr="0085507E">
        <w:rPr>
          <w:b/>
        </w:rPr>
        <w:t>(</w:t>
      </w:r>
      <w:proofErr w:type="spellStart"/>
      <w:r w:rsidRPr="0085507E">
        <w:rPr>
          <w:b/>
        </w:rPr>
        <w:t>dataset</w:t>
      </w:r>
      <w:proofErr w:type="spellEnd"/>
      <w:r w:rsidRPr="0085507E">
        <w:rPr>
          <w:b/>
        </w:rPr>
        <w:t xml:space="preserve">, </w:t>
      </w:r>
      <w:proofErr w:type="spellStart"/>
      <w:r w:rsidRPr="0085507E">
        <w:rPr>
          <w:b/>
        </w:rPr>
        <w:t>classifier</w:t>
      </w:r>
      <w:proofErr w:type="spellEnd"/>
      <w:r w:rsidRPr="0085507E">
        <w:rPr>
          <w:b/>
        </w:rPr>
        <w:t xml:space="preserve">= </w:t>
      </w:r>
      <w:proofErr w:type="spellStart"/>
      <w:r w:rsidRPr="0085507E">
        <w:rPr>
          <w:b/>
        </w:rPr>
        <w:t>DecisionTreeClassifier</w:t>
      </w:r>
      <w:proofErr w:type="spellEnd"/>
      <w:r w:rsidRPr="0085507E">
        <w:rPr>
          <w:b/>
        </w:rPr>
        <w:t>(</w:t>
      </w:r>
      <w:proofErr w:type="spellStart"/>
      <w:r w:rsidRPr="0085507E">
        <w:rPr>
          <w:b/>
        </w:rPr>
        <w:t>criterion</w:t>
      </w:r>
      <w:proofErr w:type="spellEnd"/>
      <w:r w:rsidRPr="0085507E">
        <w:rPr>
          <w:b/>
        </w:rPr>
        <w:t xml:space="preserve"> = '</w:t>
      </w:r>
      <w:proofErr w:type="spellStart"/>
      <w:r w:rsidRPr="0085507E">
        <w:rPr>
          <w:b/>
        </w:rPr>
        <w:t>entropy</w:t>
      </w:r>
      <w:proofErr w:type="spellEnd"/>
      <w:r w:rsidRPr="0085507E">
        <w:rPr>
          <w:b/>
        </w:rPr>
        <w:t xml:space="preserve">')): </w:t>
      </w:r>
    </w:p>
    <w:p w:rsidR="0085507E" w:rsidRPr="0085507E" w:rsidRDefault="0085507E" w:rsidP="0085507E">
      <w:pPr>
        <w:rPr>
          <w:b/>
        </w:rPr>
      </w:pPr>
      <w:r w:rsidRPr="0085507E">
        <w:rPr>
          <w:b/>
        </w:rPr>
        <w:t xml:space="preserve">   </w:t>
      </w:r>
    </w:p>
    <w:p w:rsidR="0085507E" w:rsidRPr="0085507E" w:rsidRDefault="0085507E" w:rsidP="0085507E">
      <w:pPr>
        <w:rPr>
          <w:b/>
        </w:rPr>
      </w:pPr>
      <w:r w:rsidRPr="0085507E">
        <w:rPr>
          <w:b/>
        </w:rPr>
        <w:t xml:space="preserve">    #Verimizin %75 ini eğitim %25 ini test içi ayırdık</w:t>
      </w:r>
    </w:p>
    <w:p w:rsidR="0085507E" w:rsidRPr="0085507E" w:rsidRDefault="0085507E" w:rsidP="0085507E">
      <w:pPr>
        <w:rPr>
          <w:b/>
        </w:rPr>
      </w:pPr>
      <w:r w:rsidRPr="0085507E">
        <w:rPr>
          <w:b/>
        </w:rPr>
        <w:t xml:space="preserve">    </w:t>
      </w:r>
      <w:proofErr w:type="spellStart"/>
      <w:r w:rsidRPr="0085507E">
        <w:rPr>
          <w:b/>
        </w:rPr>
        <w:t>X_train</w:t>
      </w:r>
      <w:proofErr w:type="spellEnd"/>
      <w:r w:rsidRPr="0085507E">
        <w:rPr>
          <w:b/>
        </w:rPr>
        <w:t xml:space="preserve">, </w:t>
      </w:r>
      <w:proofErr w:type="spellStart"/>
      <w:r w:rsidRPr="0085507E">
        <w:rPr>
          <w:b/>
        </w:rPr>
        <w:t>X_test</w:t>
      </w:r>
      <w:proofErr w:type="spellEnd"/>
      <w:r w:rsidRPr="0085507E">
        <w:rPr>
          <w:b/>
        </w:rPr>
        <w:t xml:space="preserve">, </w:t>
      </w:r>
      <w:proofErr w:type="spellStart"/>
      <w:r w:rsidRPr="0085507E">
        <w:rPr>
          <w:b/>
        </w:rPr>
        <w:t>y_train</w:t>
      </w:r>
      <w:proofErr w:type="spellEnd"/>
      <w:r w:rsidRPr="0085507E">
        <w:rPr>
          <w:b/>
        </w:rPr>
        <w:t xml:space="preserve">, </w:t>
      </w:r>
      <w:proofErr w:type="spellStart"/>
      <w:r w:rsidRPr="0085507E">
        <w:rPr>
          <w:b/>
        </w:rPr>
        <w:t>y_test</w:t>
      </w:r>
      <w:proofErr w:type="spellEnd"/>
      <w:r w:rsidRPr="0085507E">
        <w:rPr>
          <w:b/>
        </w:rPr>
        <w:t xml:space="preserve"> = </w:t>
      </w:r>
      <w:proofErr w:type="spellStart"/>
      <w:r w:rsidRPr="0085507E">
        <w:rPr>
          <w:b/>
        </w:rPr>
        <w:t>train_test_split</w:t>
      </w:r>
      <w:proofErr w:type="spellEnd"/>
      <w:r w:rsidRPr="0085507E">
        <w:rPr>
          <w:b/>
        </w:rPr>
        <w:t>(X, y,</w:t>
      </w:r>
    </w:p>
    <w:p w:rsidR="0085507E" w:rsidRPr="0085507E" w:rsidRDefault="0085507E" w:rsidP="0085507E">
      <w:pPr>
        <w:rPr>
          <w:b/>
        </w:rPr>
      </w:pPr>
      <w:r w:rsidRPr="0085507E">
        <w:rPr>
          <w:b/>
        </w:rPr>
        <w:t xml:space="preserve">        </w:t>
      </w:r>
      <w:proofErr w:type="spellStart"/>
      <w:proofErr w:type="gramStart"/>
      <w:r w:rsidRPr="0085507E">
        <w:rPr>
          <w:b/>
        </w:rPr>
        <w:t>test</w:t>
      </w:r>
      <w:proofErr w:type="gramEnd"/>
      <w:r w:rsidRPr="0085507E">
        <w:rPr>
          <w:b/>
        </w:rPr>
        <w:t>_size</w:t>
      </w:r>
      <w:proofErr w:type="spellEnd"/>
      <w:r w:rsidRPr="0085507E">
        <w:rPr>
          <w:b/>
        </w:rPr>
        <w:t xml:space="preserve"> = 0.25,random_state = 5) </w:t>
      </w:r>
    </w:p>
    <w:p w:rsidR="0085507E" w:rsidRPr="0085507E" w:rsidRDefault="0085507E" w:rsidP="0085507E">
      <w:pPr>
        <w:rPr>
          <w:b/>
        </w:rPr>
      </w:pPr>
      <w:r w:rsidRPr="0085507E">
        <w:rPr>
          <w:b/>
        </w:rPr>
        <w:t xml:space="preserve">      #</w:t>
      </w:r>
      <w:proofErr w:type="spellStart"/>
      <w:r w:rsidRPr="0085507E">
        <w:rPr>
          <w:b/>
        </w:rPr>
        <w:t>random</w:t>
      </w:r>
      <w:proofErr w:type="spellEnd"/>
      <w:r w:rsidRPr="0085507E">
        <w:rPr>
          <w:b/>
        </w:rPr>
        <w:t xml:space="preserve"> </w:t>
      </w:r>
      <w:proofErr w:type="spellStart"/>
      <w:r w:rsidRPr="0085507E">
        <w:rPr>
          <w:b/>
        </w:rPr>
        <w:t>stateye</w:t>
      </w:r>
      <w:proofErr w:type="spellEnd"/>
      <w:r w:rsidRPr="0085507E">
        <w:rPr>
          <w:b/>
        </w:rPr>
        <w:t xml:space="preserve"> </w:t>
      </w:r>
      <w:proofErr w:type="spellStart"/>
      <w:r w:rsidRPr="0085507E">
        <w:rPr>
          <w:b/>
        </w:rPr>
        <w:t>verdğimiz</w:t>
      </w:r>
      <w:proofErr w:type="spellEnd"/>
      <w:r w:rsidRPr="0085507E">
        <w:rPr>
          <w:b/>
        </w:rPr>
        <w:t xml:space="preserve"> değer sürekli aynı yerden verileri böler </w:t>
      </w:r>
    </w:p>
    <w:p w:rsidR="0085507E" w:rsidRPr="0085507E" w:rsidRDefault="0085507E" w:rsidP="0085507E">
      <w:pPr>
        <w:rPr>
          <w:b/>
        </w:rPr>
      </w:pPr>
      <w:r w:rsidRPr="0085507E">
        <w:rPr>
          <w:b/>
        </w:rPr>
        <w:t xml:space="preserve">        #Bundan dolayı program her </w:t>
      </w:r>
      <w:proofErr w:type="spellStart"/>
      <w:r w:rsidRPr="0085507E">
        <w:rPr>
          <w:b/>
        </w:rPr>
        <w:t>çalıstırılıdğında</w:t>
      </w:r>
      <w:proofErr w:type="spellEnd"/>
      <w:r w:rsidRPr="0085507E">
        <w:rPr>
          <w:b/>
        </w:rPr>
        <w:t xml:space="preserve"> sonuçlar aynı </w:t>
      </w:r>
      <w:proofErr w:type="spellStart"/>
      <w:r w:rsidRPr="0085507E">
        <w:rPr>
          <w:b/>
        </w:rPr>
        <w:t>cıkar</w:t>
      </w:r>
      <w:proofErr w:type="spellEnd"/>
      <w:r w:rsidRPr="0085507E">
        <w:rPr>
          <w:b/>
        </w:rPr>
        <w:t>.</w:t>
      </w:r>
    </w:p>
    <w:p w:rsidR="0085507E" w:rsidRPr="0085507E" w:rsidRDefault="0085507E" w:rsidP="0085507E">
      <w:pPr>
        <w:rPr>
          <w:b/>
        </w:rPr>
      </w:pPr>
    </w:p>
    <w:p w:rsidR="0085507E" w:rsidRPr="0085507E" w:rsidRDefault="0085507E" w:rsidP="0085507E">
      <w:pPr>
        <w:rPr>
          <w:b/>
        </w:rPr>
      </w:pPr>
      <w:r w:rsidRPr="0085507E">
        <w:rPr>
          <w:b/>
        </w:rPr>
        <w:t xml:space="preserve">    </w:t>
      </w:r>
      <w:proofErr w:type="spellStart"/>
      <w:r w:rsidRPr="0085507E">
        <w:rPr>
          <w:b/>
        </w:rPr>
        <w:t>sc</w:t>
      </w:r>
      <w:proofErr w:type="spellEnd"/>
      <w:r w:rsidRPr="0085507E">
        <w:rPr>
          <w:b/>
        </w:rPr>
        <w:t xml:space="preserve"> = </w:t>
      </w:r>
      <w:proofErr w:type="spellStart"/>
      <w:r w:rsidRPr="0085507E">
        <w:rPr>
          <w:b/>
        </w:rPr>
        <w:t>Normalizer</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X_train</w:t>
      </w:r>
      <w:proofErr w:type="spellEnd"/>
      <w:r w:rsidRPr="0085507E">
        <w:rPr>
          <w:b/>
        </w:rPr>
        <w:t xml:space="preserve"> = </w:t>
      </w:r>
      <w:proofErr w:type="spellStart"/>
      <w:proofErr w:type="gramStart"/>
      <w:r w:rsidRPr="0085507E">
        <w:rPr>
          <w:b/>
        </w:rPr>
        <w:t>sc.fit</w:t>
      </w:r>
      <w:proofErr w:type="gramEnd"/>
      <w:r w:rsidRPr="0085507E">
        <w:rPr>
          <w:b/>
        </w:rPr>
        <w:t>_transform</w:t>
      </w:r>
      <w:proofErr w:type="spellEnd"/>
      <w:r w:rsidRPr="0085507E">
        <w:rPr>
          <w:b/>
        </w:rPr>
        <w:t>(</w:t>
      </w:r>
      <w:proofErr w:type="spellStart"/>
      <w:r w:rsidRPr="0085507E">
        <w:rPr>
          <w:b/>
        </w:rPr>
        <w:t>X_train</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X_test</w:t>
      </w:r>
      <w:proofErr w:type="spellEnd"/>
      <w:r w:rsidRPr="0085507E">
        <w:rPr>
          <w:b/>
        </w:rPr>
        <w:t xml:space="preserve"> = </w:t>
      </w:r>
      <w:proofErr w:type="spellStart"/>
      <w:proofErr w:type="gramStart"/>
      <w:r w:rsidRPr="0085507E">
        <w:rPr>
          <w:b/>
        </w:rPr>
        <w:t>sc.transform</w:t>
      </w:r>
      <w:proofErr w:type="spellEnd"/>
      <w:proofErr w:type="gramEnd"/>
      <w:r w:rsidRPr="0085507E">
        <w:rPr>
          <w:b/>
        </w:rPr>
        <w:t>(</w:t>
      </w:r>
      <w:proofErr w:type="spellStart"/>
      <w:r w:rsidRPr="0085507E">
        <w:rPr>
          <w:b/>
        </w:rPr>
        <w:t>X_test</w:t>
      </w:r>
      <w:proofErr w:type="spellEnd"/>
      <w:r w:rsidRPr="0085507E">
        <w:rPr>
          <w:b/>
        </w:rPr>
        <w:t>)</w:t>
      </w:r>
    </w:p>
    <w:p w:rsidR="0085507E" w:rsidRPr="0085507E" w:rsidRDefault="0085507E" w:rsidP="0085507E">
      <w:pPr>
        <w:rPr>
          <w:b/>
        </w:rPr>
      </w:pPr>
      <w:r w:rsidRPr="0085507E">
        <w:rPr>
          <w:b/>
        </w:rPr>
        <w:t xml:space="preserve">   </w:t>
      </w:r>
    </w:p>
    <w:p w:rsidR="0085507E" w:rsidRPr="0085507E" w:rsidRDefault="0085507E" w:rsidP="0085507E">
      <w:pPr>
        <w:rPr>
          <w:b/>
        </w:rPr>
      </w:pPr>
      <w:r w:rsidRPr="0085507E">
        <w:rPr>
          <w:b/>
        </w:rPr>
        <w:t xml:space="preserve">    </w:t>
      </w:r>
      <w:proofErr w:type="spellStart"/>
      <w:proofErr w:type="gramStart"/>
      <w:r w:rsidRPr="0085507E">
        <w:rPr>
          <w:b/>
        </w:rPr>
        <w:t>classifier.fit</w:t>
      </w:r>
      <w:proofErr w:type="spellEnd"/>
      <w:proofErr w:type="gramEnd"/>
      <w:r w:rsidRPr="0085507E">
        <w:rPr>
          <w:b/>
        </w:rPr>
        <w:t>(</w:t>
      </w:r>
      <w:proofErr w:type="spellStart"/>
      <w:r w:rsidRPr="0085507E">
        <w:rPr>
          <w:b/>
        </w:rPr>
        <w:t>X_train</w:t>
      </w:r>
      <w:proofErr w:type="spellEnd"/>
      <w:r w:rsidRPr="0085507E">
        <w:rPr>
          <w:b/>
        </w:rPr>
        <w:t xml:space="preserve">, </w:t>
      </w:r>
      <w:proofErr w:type="spellStart"/>
      <w:r w:rsidRPr="0085507E">
        <w:rPr>
          <w:b/>
        </w:rPr>
        <w:t>y_train</w:t>
      </w:r>
      <w:proofErr w:type="spellEnd"/>
      <w:r w:rsidRPr="0085507E">
        <w:rPr>
          <w:b/>
        </w:rPr>
        <w:t>,)</w:t>
      </w:r>
    </w:p>
    <w:p w:rsidR="0085507E" w:rsidRPr="0085507E" w:rsidRDefault="0085507E" w:rsidP="0085507E">
      <w:pPr>
        <w:rPr>
          <w:b/>
        </w:rPr>
      </w:pPr>
    </w:p>
    <w:p w:rsidR="0085507E" w:rsidRPr="0085507E" w:rsidRDefault="0085507E" w:rsidP="0085507E">
      <w:pPr>
        <w:rPr>
          <w:b/>
        </w:rPr>
      </w:pPr>
      <w:r w:rsidRPr="0085507E">
        <w:rPr>
          <w:b/>
        </w:rPr>
        <w:t xml:space="preserve">    </w:t>
      </w:r>
      <w:proofErr w:type="spellStart"/>
      <w:r w:rsidRPr="0085507E">
        <w:rPr>
          <w:b/>
        </w:rPr>
        <w:t>y_pred</w:t>
      </w:r>
      <w:proofErr w:type="spellEnd"/>
      <w:r w:rsidRPr="0085507E">
        <w:rPr>
          <w:b/>
        </w:rPr>
        <w:t xml:space="preserve"> = </w:t>
      </w:r>
      <w:proofErr w:type="spellStart"/>
      <w:proofErr w:type="gramStart"/>
      <w:r w:rsidRPr="0085507E">
        <w:rPr>
          <w:b/>
        </w:rPr>
        <w:t>classifier.predict</w:t>
      </w:r>
      <w:proofErr w:type="spellEnd"/>
      <w:proofErr w:type="gramEnd"/>
      <w:r w:rsidRPr="0085507E">
        <w:rPr>
          <w:b/>
        </w:rPr>
        <w:t>(</w:t>
      </w:r>
      <w:proofErr w:type="spellStart"/>
      <w:r w:rsidRPr="0085507E">
        <w:rPr>
          <w:b/>
        </w:rPr>
        <w:t>X_test</w:t>
      </w:r>
      <w:proofErr w:type="spellEnd"/>
      <w:r w:rsidRPr="0085507E">
        <w:rPr>
          <w:b/>
        </w:rPr>
        <w:t>)</w:t>
      </w:r>
    </w:p>
    <w:p w:rsidR="0085507E" w:rsidRPr="0085507E" w:rsidRDefault="0085507E" w:rsidP="0085507E">
      <w:pPr>
        <w:rPr>
          <w:b/>
        </w:rPr>
      </w:pPr>
      <w:r w:rsidRPr="0085507E">
        <w:rPr>
          <w:b/>
        </w:rPr>
        <w:t xml:space="preserve">    </w:t>
      </w:r>
      <w:proofErr w:type="gramStart"/>
      <w:r w:rsidRPr="0085507E">
        <w:rPr>
          <w:b/>
        </w:rPr>
        <w:t>cm</w:t>
      </w:r>
      <w:proofErr w:type="gramEnd"/>
      <w:r w:rsidRPr="0085507E">
        <w:rPr>
          <w:b/>
        </w:rPr>
        <w:t xml:space="preserve"> = </w:t>
      </w:r>
      <w:proofErr w:type="spellStart"/>
      <w:r w:rsidRPr="0085507E">
        <w:rPr>
          <w:b/>
        </w:rPr>
        <w:t>confusion_matrix</w:t>
      </w:r>
      <w:proofErr w:type="spellEnd"/>
      <w:r w:rsidRPr="0085507E">
        <w:rPr>
          <w:b/>
        </w:rPr>
        <w:t>(</w:t>
      </w:r>
      <w:proofErr w:type="spellStart"/>
      <w:r w:rsidRPr="0085507E">
        <w:rPr>
          <w:b/>
        </w:rPr>
        <w:t>y_test</w:t>
      </w:r>
      <w:proofErr w:type="spellEnd"/>
      <w:r w:rsidRPr="0085507E">
        <w:rPr>
          <w:b/>
        </w:rPr>
        <w:t xml:space="preserve">, </w:t>
      </w:r>
      <w:proofErr w:type="spellStart"/>
      <w:r w:rsidRPr="0085507E">
        <w:rPr>
          <w:b/>
        </w:rPr>
        <w:t>y_pred</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pr</w:t>
      </w:r>
      <w:proofErr w:type="spellEnd"/>
      <w:r w:rsidRPr="0085507E">
        <w:rPr>
          <w:b/>
        </w:rPr>
        <w:t xml:space="preserve"> = </w:t>
      </w:r>
      <w:proofErr w:type="spellStart"/>
      <w:r w:rsidRPr="0085507E">
        <w:rPr>
          <w:b/>
        </w:rPr>
        <w:t>precision_score</w:t>
      </w:r>
      <w:proofErr w:type="spellEnd"/>
      <w:r w:rsidRPr="0085507E">
        <w:rPr>
          <w:b/>
        </w:rPr>
        <w:t>(</w:t>
      </w:r>
      <w:proofErr w:type="spellStart"/>
      <w:r w:rsidRPr="0085507E">
        <w:rPr>
          <w:b/>
        </w:rPr>
        <w:t>y_test</w:t>
      </w:r>
      <w:proofErr w:type="spellEnd"/>
      <w:r w:rsidRPr="0085507E">
        <w:rPr>
          <w:b/>
        </w:rPr>
        <w:t xml:space="preserve">, </w:t>
      </w:r>
      <w:proofErr w:type="spellStart"/>
      <w:r w:rsidRPr="0085507E">
        <w:rPr>
          <w:b/>
        </w:rPr>
        <w:t>y_</w:t>
      </w:r>
      <w:proofErr w:type="gramStart"/>
      <w:r w:rsidRPr="0085507E">
        <w:rPr>
          <w:b/>
        </w:rPr>
        <w:t>pred,zero</w:t>
      </w:r>
      <w:proofErr w:type="gramEnd"/>
      <w:r w:rsidRPr="0085507E">
        <w:rPr>
          <w:b/>
        </w:rPr>
        <w:t>_division</w:t>
      </w:r>
      <w:proofErr w:type="spellEnd"/>
      <w:r w:rsidRPr="0085507E">
        <w:rPr>
          <w:b/>
        </w:rPr>
        <w:t xml:space="preserve">=0) </w:t>
      </w:r>
    </w:p>
    <w:p w:rsidR="0085507E" w:rsidRPr="0085507E" w:rsidRDefault="0085507E" w:rsidP="0085507E">
      <w:pPr>
        <w:rPr>
          <w:b/>
        </w:rPr>
      </w:pPr>
      <w:r w:rsidRPr="0085507E">
        <w:rPr>
          <w:b/>
        </w:rPr>
        <w:t xml:space="preserve">    </w:t>
      </w:r>
      <w:proofErr w:type="spellStart"/>
      <w:r w:rsidRPr="0085507E">
        <w:rPr>
          <w:b/>
        </w:rPr>
        <w:t>rc</w:t>
      </w:r>
      <w:proofErr w:type="spellEnd"/>
      <w:r w:rsidRPr="0085507E">
        <w:rPr>
          <w:b/>
        </w:rPr>
        <w:t xml:space="preserve"> = </w:t>
      </w:r>
      <w:proofErr w:type="spellStart"/>
      <w:r w:rsidRPr="0085507E">
        <w:rPr>
          <w:b/>
        </w:rPr>
        <w:t>recall_score</w:t>
      </w:r>
      <w:proofErr w:type="spellEnd"/>
      <w:r w:rsidRPr="0085507E">
        <w:rPr>
          <w:b/>
        </w:rPr>
        <w:t>(</w:t>
      </w:r>
      <w:proofErr w:type="spellStart"/>
      <w:r w:rsidRPr="0085507E">
        <w:rPr>
          <w:b/>
        </w:rPr>
        <w:t>y_test</w:t>
      </w:r>
      <w:proofErr w:type="spellEnd"/>
      <w:r w:rsidRPr="0085507E">
        <w:rPr>
          <w:b/>
        </w:rPr>
        <w:t xml:space="preserve">, </w:t>
      </w:r>
      <w:proofErr w:type="spellStart"/>
      <w:r w:rsidRPr="0085507E">
        <w:rPr>
          <w:b/>
        </w:rPr>
        <w:t>y_</w:t>
      </w:r>
      <w:proofErr w:type="gramStart"/>
      <w:r w:rsidRPr="0085507E">
        <w:rPr>
          <w:b/>
        </w:rPr>
        <w:t>pred,zero</w:t>
      </w:r>
      <w:proofErr w:type="gramEnd"/>
      <w:r w:rsidRPr="0085507E">
        <w:rPr>
          <w:b/>
        </w:rPr>
        <w:t>_division</w:t>
      </w:r>
      <w:proofErr w:type="spellEnd"/>
      <w:r w:rsidRPr="0085507E">
        <w:rPr>
          <w:b/>
        </w:rPr>
        <w:t>=0)</w:t>
      </w:r>
    </w:p>
    <w:p w:rsidR="0085507E" w:rsidRPr="0085507E" w:rsidRDefault="0085507E" w:rsidP="0085507E">
      <w:pPr>
        <w:rPr>
          <w:b/>
        </w:rPr>
      </w:pPr>
      <w:r w:rsidRPr="0085507E">
        <w:rPr>
          <w:b/>
        </w:rPr>
        <w:t xml:space="preserve">    </w:t>
      </w:r>
      <w:proofErr w:type="spellStart"/>
      <w:r w:rsidRPr="0085507E">
        <w:rPr>
          <w:b/>
        </w:rPr>
        <w:t>accuracy</w:t>
      </w:r>
      <w:proofErr w:type="spellEnd"/>
      <w:r w:rsidRPr="0085507E">
        <w:rPr>
          <w:b/>
        </w:rPr>
        <w:t xml:space="preserve"> = </w:t>
      </w:r>
      <w:proofErr w:type="spellStart"/>
      <w:r w:rsidRPr="0085507E">
        <w:rPr>
          <w:b/>
        </w:rPr>
        <w:t>accuracy_score</w:t>
      </w:r>
      <w:proofErr w:type="spellEnd"/>
      <w:r w:rsidRPr="0085507E">
        <w:rPr>
          <w:b/>
        </w:rPr>
        <w:t>(</w:t>
      </w:r>
      <w:proofErr w:type="spellStart"/>
      <w:r w:rsidRPr="0085507E">
        <w:rPr>
          <w:b/>
        </w:rPr>
        <w:t>y_test</w:t>
      </w:r>
      <w:proofErr w:type="spellEnd"/>
      <w:r w:rsidRPr="0085507E">
        <w:rPr>
          <w:b/>
        </w:rPr>
        <w:t xml:space="preserve">, </w:t>
      </w:r>
      <w:proofErr w:type="spellStart"/>
      <w:r w:rsidRPr="0085507E">
        <w:rPr>
          <w:b/>
        </w:rPr>
        <w:t>y_pred</w:t>
      </w:r>
      <w:proofErr w:type="spellEnd"/>
      <w:r w:rsidRPr="0085507E">
        <w:rPr>
          <w:b/>
        </w:rPr>
        <w:t>)</w:t>
      </w:r>
    </w:p>
    <w:p w:rsidR="0085507E" w:rsidRPr="0085507E" w:rsidRDefault="0085507E" w:rsidP="0085507E">
      <w:pPr>
        <w:rPr>
          <w:b/>
        </w:rPr>
      </w:pPr>
      <w:r w:rsidRPr="0085507E">
        <w:rPr>
          <w:b/>
        </w:rPr>
        <w:t xml:space="preserve">    f1 = f1_score(</w:t>
      </w:r>
      <w:proofErr w:type="spellStart"/>
      <w:r w:rsidRPr="0085507E">
        <w:rPr>
          <w:b/>
        </w:rPr>
        <w:t>y_test</w:t>
      </w:r>
      <w:proofErr w:type="spellEnd"/>
      <w:r w:rsidRPr="0085507E">
        <w:rPr>
          <w:b/>
        </w:rPr>
        <w:t xml:space="preserve">, </w:t>
      </w:r>
      <w:proofErr w:type="spellStart"/>
      <w:r w:rsidRPr="0085507E">
        <w:rPr>
          <w:b/>
        </w:rPr>
        <w:t>y_</w:t>
      </w:r>
      <w:proofErr w:type="gramStart"/>
      <w:r w:rsidRPr="0085507E">
        <w:rPr>
          <w:b/>
        </w:rPr>
        <w:t>pred,zero</w:t>
      </w:r>
      <w:proofErr w:type="gramEnd"/>
      <w:r w:rsidRPr="0085507E">
        <w:rPr>
          <w:b/>
        </w:rPr>
        <w:t>_division</w:t>
      </w:r>
      <w:proofErr w:type="spellEnd"/>
      <w:r w:rsidRPr="0085507E">
        <w:rPr>
          <w:b/>
        </w:rPr>
        <w:t>=0)</w:t>
      </w:r>
    </w:p>
    <w:p w:rsidR="0085507E" w:rsidRPr="0085507E" w:rsidRDefault="0085507E" w:rsidP="0085507E">
      <w:pPr>
        <w:rPr>
          <w:b/>
        </w:rPr>
      </w:pPr>
    </w:p>
    <w:p w:rsidR="0085507E" w:rsidRPr="0085507E" w:rsidRDefault="0085507E" w:rsidP="0085507E">
      <w:pPr>
        <w:rPr>
          <w:b/>
        </w:rPr>
      </w:pPr>
      <w:r w:rsidRPr="0085507E">
        <w:rPr>
          <w:b/>
        </w:rPr>
        <w:t xml:space="preserve">    </w:t>
      </w:r>
      <w:proofErr w:type="spellStart"/>
      <w:r w:rsidRPr="0085507E">
        <w:rPr>
          <w:b/>
        </w:rPr>
        <w:t>print</w:t>
      </w:r>
      <w:proofErr w:type="spellEnd"/>
      <w:r w:rsidRPr="0085507E">
        <w:rPr>
          <w:b/>
        </w:rPr>
        <w:t>("</w:t>
      </w:r>
      <w:proofErr w:type="spellStart"/>
      <w:r w:rsidRPr="0085507E">
        <w:rPr>
          <w:b/>
        </w:rPr>
        <w:t>confusion</w:t>
      </w:r>
      <w:proofErr w:type="spellEnd"/>
      <w:r w:rsidRPr="0085507E">
        <w:rPr>
          <w:b/>
        </w:rPr>
        <w:t xml:space="preserve"> </w:t>
      </w:r>
      <w:proofErr w:type="spellStart"/>
      <w:r w:rsidRPr="0085507E">
        <w:rPr>
          <w:b/>
        </w:rPr>
        <w:t>matrix</w:t>
      </w:r>
      <w:proofErr w:type="spellEnd"/>
      <w:r w:rsidRPr="0085507E">
        <w:rPr>
          <w:b/>
        </w:rPr>
        <w:t>",cm)</w:t>
      </w:r>
    </w:p>
    <w:p w:rsidR="0085507E" w:rsidRPr="0085507E" w:rsidRDefault="0085507E" w:rsidP="0085507E">
      <w:pPr>
        <w:rPr>
          <w:b/>
        </w:rPr>
      </w:pPr>
      <w:r w:rsidRPr="0085507E">
        <w:rPr>
          <w:b/>
        </w:rPr>
        <w:lastRenderedPageBreak/>
        <w:t xml:space="preserve">    </w:t>
      </w:r>
      <w:proofErr w:type="spellStart"/>
      <w:r w:rsidRPr="0085507E">
        <w:rPr>
          <w:b/>
        </w:rPr>
        <w:t>print</w:t>
      </w:r>
      <w:proofErr w:type="spellEnd"/>
      <w:r w:rsidRPr="0085507E">
        <w:rPr>
          <w:b/>
        </w:rPr>
        <w:t>("</w:t>
      </w:r>
      <w:proofErr w:type="spellStart"/>
      <w:r w:rsidRPr="0085507E">
        <w:rPr>
          <w:b/>
        </w:rPr>
        <w:t>precision</w:t>
      </w:r>
      <w:proofErr w:type="spellEnd"/>
      <w:r w:rsidRPr="0085507E">
        <w:rPr>
          <w:b/>
        </w:rPr>
        <w:t>",</w:t>
      </w:r>
      <w:proofErr w:type="spellStart"/>
      <w:r w:rsidRPr="0085507E">
        <w:rPr>
          <w:b/>
        </w:rPr>
        <w:t>pr</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print</w:t>
      </w:r>
      <w:proofErr w:type="spellEnd"/>
      <w:r w:rsidRPr="0085507E">
        <w:rPr>
          <w:b/>
        </w:rPr>
        <w:t>("</w:t>
      </w:r>
      <w:proofErr w:type="spellStart"/>
      <w:r w:rsidRPr="0085507E">
        <w:rPr>
          <w:b/>
        </w:rPr>
        <w:t>recall</w:t>
      </w:r>
      <w:proofErr w:type="spellEnd"/>
      <w:r w:rsidRPr="0085507E">
        <w:rPr>
          <w:b/>
        </w:rPr>
        <w:t>",</w:t>
      </w:r>
      <w:proofErr w:type="spellStart"/>
      <w:r w:rsidRPr="0085507E">
        <w:rPr>
          <w:b/>
        </w:rPr>
        <w:t>rc</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print</w:t>
      </w:r>
      <w:proofErr w:type="spellEnd"/>
      <w:r w:rsidRPr="0085507E">
        <w:rPr>
          <w:b/>
        </w:rPr>
        <w:t>("</w:t>
      </w:r>
      <w:proofErr w:type="spellStart"/>
      <w:r w:rsidRPr="0085507E">
        <w:rPr>
          <w:b/>
        </w:rPr>
        <w:t>accuracy</w:t>
      </w:r>
      <w:proofErr w:type="spellEnd"/>
      <w:r w:rsidRPr="0085507E">
        <w:rPr>
          <w:b/>
        </w:rPr>
        <w:t xml:space="preserve">", </w:t>
      </w:r>
      <w:proofErr w:type="spellStart"/>
      <w:r w:rsidRPr="0085507E">
        <w:rPr>
          <w:b/>
        </w:rPr>
        <w:t>accuracy</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print</w:t>
      </w:r>
      <w:proofErr w:type="spellEnd"/>
      <w:r w:rsidRPr="0085507E">
        <w:rPr>
          <w:b/>
        </w:rPr>
        <w:t>("f1 score",f1)</w:t>
      </w:r>
    </w:p>
    <w:p w:rsidR="0085507E" w:rsidRPr="0085507E" w:rsidRDefault="0085507E" w:rsidP="0085507E">
      <w:pPr>
        <w:rPr>
          <w:b/>
        </w:rPr>
      </w:pPr>
    </w:p>
    <w:p w:rsidR="0085507E" w:rsidRPr="0085507E" w:rsidRDefault="0085507E" w:rsidP="0085507E">
      <w:pPr>
        <w:rPr>
          <w:b/>
        </w:rPr>
      </w:pPr>
      <w:r w:rsidRPr="0085507E">
        <w:rPr>
          <w:b/>
        </w:rPr>
        <w:t xml:space="preserve"> </w:t>
      </w:r>
    </w:p>
    <w:p w:rsidR="0085507E" w:rsidRDefault="0085507E" w:rsidP="0085507E">
      <w:pPr>
        <w:rPr>
          <w:b/>
        </w:rPr>
      </w:pPr>
      <w:r w:rsidRPr="0085507E">
        <w:rPr>
          <w:b/>
        </w:rPr>
        <w:t xml:space="preserve">    </w:t>
      </w:r>
      <w:proofErr w:type="spellStart"/>
      <w:proofErr w:type="gramStart"/>
      <w:r w:rsidRPr="0085507E">
        <w:rPr>
          <w:b/>
        </w:rPr>
        <w:t>return</w:t>
      </w:r>
      <w:proofErr w:type="spellEnd"/>
      <w:r w:rsidRPr="0085507E">
        <w:rPr>
          <w:b/>
        </w:rPr>
        <w:t xml:space="preserve">  </w:t>
      </w:r>
      <w:proofErr w:type="spellStart"/>
      <w:r>
        <w:rPr>
          <w:b/>
        </w:rPr>
        <w:t>Classifier</w:t>
      </w:r>
      <w:proofErr w:type="spellEnd"/>
      <w:proofErr w:type="gramEnd"/>
    </w:p>
    <w:p w:rsidR="0085507E" w:rsidRDefault="0085507E" w:rsidP="0085507E">
      <w:pPr>
        <w:rPr>
          <w:b/>
        </w:rPr>
      </w:pPr>
    </w:p>
    <w:p w:rsidR="0085507E" w:rsidRPr="0085507E" w:rsidRDefault="0085507E" w:rsidP="0085507E">
      <w:pPr>
        <w:rPr>
          <w:b/>
        </w:rPr>
      </w:pPr>
    </w:p>
    <w:p w:rsidR="0085507E" w:rsidRDefault="0085507E" w:rsidP="0085507E">
      <w:pPr>
        <w:rPr>
          <w:b/>
        </w:rPr>
      </w:pPr>
      <w:proofErr w:type="spellStart"/>
      <w:r w:rsidRPr="0085507E">
        <w:rPr>
          <w:b/>
        </w:rPr>
        <w:t>classifier</w:t>
      </w:r>
      <w:proofErr w:type="spellEnd"/>
      <w:r w:rsidRPr="0085507E">
        <w:rPr>
          <w:b/>
        </w:rPr>
        <w:t xml:space="preserve"> = </w:t>
      </w:r>
      <w:proofErr w:type="spellStart"/>
      <w:r w:rsidRPr="0085507E">
        <w:rPr>
          <w:b/>
        </w:rPr>
        <w:t>train_predict</w:t>
      </w:r>
      <w:proofErr w:type="spellEnd"/>
      <w:r w:rsidRPr="0085507E">
        <w:rPr>
          <w:b/>
        </w:rPr>
        <w:t>(</w:t>
      </w:r>
      <w:proofErr w:type="spellStart"/>
      <w:r w:rsidRPr="0085507E">
        <w:rPr>
          <w:b/>
        </w:rPr>
        <w:t>dataset</w:t>
      </w:r>
      <w:proofErr w:type="spellEnd"/>
      <w:r w:rsidRPr="0085507E">
        <w:rPr>
          <w:b/>
        </w:rPr>
        <w:t>)</w:t>
      </w:r>
    </w:p>
    <w:p w:rsidR="0085507E" w:rsidRDefault="0085507E" w:rsidP="0085507E">
      <w:pPr>
        <w:rPr>
          <w:b/>
        </w:rPr>
      </w:pPr>
    </w:p>
    <w:p w:rsidR="0085507E" w:rsidRPr="0085507E" w:rsidRDefault="0085507E" w:rsidP="0085507E">
      <w:pPr>
        <w:rPr>
          <w:b/>
        </w:rPr>
      </w:pPr>
      <w:proofErr w:type="spellStart"/>
      <w:r w:rsidRPr="0085507E">
        <w:rPr>
          <w:b/>
        </w:rPr>
        <w:t>confusion</w:t>
      </w:r>
      <w:proofErr w:type="spellEnd"/>
      <w:r w:rsidRPr="0085507E">
        <w:rPr>
          <w:b/>
        </w:rPr>
        <w:t xml:space="preserve"> </w:t>
      </w:r>
      <w:proofErr w:type="spellStart"/>
      <w:r w:rsidRPr="0085507E">
        <w:rPr>
          <w:b/>
        </w:rPr>
        <w:t>matrix</w:t>
      </w:r>
      <w:proofErr w:type="spellEnd"/>
      <w:r w:rsidRPr="0085507E">
        <w:rPr>
          <w:b/>
        </w:rPr>
        <w:t xml:space="preserve"> [[</w:t>
      </w:r>
      <w:proofErr w:type="gramStart"/>
      <w:r w:rsidRPr="0085507E">
        <w:rPr>
          <w:b/>
        </w:rPr>
        <w:t>82  6</w:t>
      </w:r>
      <w:proofErr w:type="gramEnd"/>
      <w:r w:rsidRPr="0085507E">
        <w:rPr>
          <w:b/>
        </w:rPr>
        <w:t>]</w:t>
      </w:r>
    </w:p>
    <w:p w:rsidR="0085507E" w:rsidRPr="0085507E" w:rsidRDefault="0085507E" w:rsidP="0085507E">
      <w:pPr>
        <w:rPr>
          <w:b/>
        </w:rPr>
      </w:pPr>
      <w:r w:rsidRPr="0085507E">
        <w:rPr>
          <w:b/>
        </w:rPr>
        <w:t>#  [ 5 49]]</w:t>
      </w:r>
    </w:p>
    <w:p w:rsidR="0085507E" w:rsidRPr="0085507E" w:rsidRDefault="0085507E" w:rsidP="0085507E">
      <w:pPr>
        <w:rPr>
          <w:b/>
        </w:rPr>
      </w:pPr>
      <w:r w:rsidRPr="0085507E">
        <w:rPr>
          <w:b/>
        </w:rPr>
        <w:t xml:space="preserve"># </w:t>
      </w:r>
      <w:proofErr w:type="spellStart"/>
      <w:r w:rsidRPr="0085507E">
        <w:rPr>
          <w:b/>
        </w:rPr>
        <w:t>precision</w:t>
      </w:r>
      <w:proofErr w:type="spellEnd"/>
      <w:r w:rsidRPr="0085507E">
        <w:rPr>
          <w:b/>
        </w:rPr>
        <w:t xml:space="preserve"> 0.8909090909090909</w:t>
      </w:r>
    </w:p>
    <w:p w:rsidR="0085507E" w:rsidRPr="0085507E" w:rsidRDefault="0085507E" w:rsidP="0085507E">
      <w:pPr>
        <w:rPr>
          <w:b/>
        </w:rPr>
      </w:pPr>
      <w:r w:rsidRPr="0085507E">
        <w:rPr>
          <w:b/>
        </w:rPr>
        <w:t xml:space="preserve"># </w:t>
      </w:r>
      <w:proofErr w:type="spellStart"/>
      <w:r w:rsidRPr="0085507E">
        <w:rPr>
          <w:b/>
        </w:rPr>
        <w:t>recall</w:t>
      </w:r>
      <w:proofErr w:type="spellEnd"/>
      <w:r w:rsidRPr="0085507E">
        <w:rPr>
          <w:b/>
        </w:rPr>
        <w:t xml:space="preserve"> 0.9074074074074074</w:t>
      </w:r>
    </w:p>
    <w:p w:rsidR="0085507E" w:rsidRPr="0085507E" w:rsidRDefault="0085507E" w:rsidP="0085507E">
      <w:pPr>
        <w:rPr>
          <w:b/>
        </w:rPr>
      </w:pPr>
      <w:r w:rsidRPr="0085507E">
        <w:rPr>
          <w:b/>
        </w:rPr>
        <w:t xml:space="preserve"># </w:t>
      </w:r>
      <w:proofErr w:type="spellStart"/>
      <w:r w:rsidRPr="0085507E">
        <w:rPr>
          <w:b/>
        </w:rPr>
        <w:t>accuracy</w:t>
      </w:r>
      <w:proofErr w:type="spellEnd"/>
      <w:r w:rsidRPr="0085507E">
        <w:rPr>
          <w:b/>
        </w:rPr>
        <w:t xml:space="preserve"> 0.9225352112676056</w:t>
      </w:r>
    </w:p>
    <w:p w:rsidR="0085507E" w:rsidRDefault="0085507E" w:rsidP="0085507E">
      <w:pPr>
        <w:rPr>
          <w:b/>
        </w:rPr>
      </w:pPr>
      <w:r w:rsidRPr="0085507E">
        <w:rPr>
          <w:b/>
        </w:rPr>
        <w:t xml:space="preserve"># f1 </w:t>
      </w:r>
      <w:proofErr w:type="spellStart"/>
      <w:r w:rsidRPr="0085507E">
        <w:rPr>
          <w:b/>
        </w:rPr>
        <w:t>score</w:t>
      </w:r>
      <w:proofErr w:type="spellEnd"/>
      <w:r w:rsidRPr="0085507E">
        <w:rPr>
          <w:b/>
        </w:rPr>
        <w:t xml:space="preserve"> 0.8990825688073394</w:t>
      </w:r>
    </w:p>
    <w:p w:rsidR="0085507E" w:rsidRDefault="0085507E" w:rsidP="0085507E">
      <w:pPr>
        <w:rPr>
          <w:b/>
        </w:rPr>
      </w:pPr>
    </w:p>
    <w:p w:rsidR="0085507E" w:rsidRPr="0085507E" w:rsidRDefault="0085507E" w:rsidP="0085507E">
      <w:pPr>
        <w:rPr>
          <w:b/>
        </w:rPr>
      </w:pPr>
      <w:proofErr w:type="spellStart"/>
      <w:r w:rsidRPr="0085507E">
        <w:rPr>
          <w:b/>
        </w:rPr>
        <w:t>from</w:t>
      </w:r>
      <w:proofErr w:type="spellEnd"/>
      <w:r w:rsidRPr="0085507E">
        <w:rPr>
          <w:b/>
        </w:rPr>
        <w:t xml:space="preserve"> </w:t>
      </w:r>
      <w:proofErr w:type="spellStart"/>
      <w:proofErr w:type="gramStart"/>
      <w:r w:rsidRPr="0085507E">
        <w:rPr>
          <w:b/>
        </w:rPr>
        <w:t>sklearn.naive</w:t>
      </w:r>
      <w:proofErr w:type="gramEnd"/>
      <w:r w:rsidRPr="0085507E">
        <w:rPr>
          <w:b/>
        </w:rPr>
        <w:t>_bayes</w:t>
      </w:r>
      <w:proofErr w:type="spellEnd"/>
      <w:r w:rsidRPr="0085507E">
        <w:rPr>
          <w:b/>
        </w:rPr>
        <w:t xml:space="preserve"> </w:t>
      </w:r>
      <w:proofErr w:type="spellStart"/>
      <w:r w:rsidRPr="0085507E">
        <w:rPr>
          <w:b/>
        </w:rPr>
        <w:t>import</w:t>
      </w:r>
      <w:proofErr w:type="spellEnd"/>
      <w:r w:rsidRPr="0085507E">
        <w:rPr>
          <w:b/>
        </w:rPr>
        <w:t xml:space="preserve"> </w:t>
      </w:r>
      <w:proofErr w:type="spellStart"/>
      <w:r w:rsidRPr="0085507E">
        <w:rPr>
          <w:b/>
        </w:rPr>
        <w:t>GaussianNB</w:t>
      </w:r>
      <w:proofErr w:type="spellEnd"/>
    </w:p>
    <w:p w:rsidR="0085507E" w:rsidRPr="0085507E" w:rsidRDefault="0085507E" w:rsidP="0085507E">
      <w:pPr>
        <w:rPr>
          <w:b/>
        </w:rPr>
      </w:pPr>
      <w:proofErr w:type="spellStart"/>
      <w:r w:rsidRPr="0085507E">
        <w:rPr>
          <w:b/>
        </w:rPr>
        <w:t>clf</w:t>
      </w:r>
      <w:proofErr w:type="spellEnd"/>
      <w:r w:rsidRPr="0085507E">
        <w:rPr>
          <w:b/>
        </w:rPr>
        <w:t xml:space="preserve"> = </w:t>
      </w:r>
      <w:proofErr w:type="spellStart"/>
      <w:r w:rsidRPr="0085507E">
        <w:rPr>
          <w:b/>
        </w:rPr>
        <w:t>GaussianNB</w:t>
      </w:r>
      <w:proofErr w:type="spellEnd"/>
      <w:r w:rsidRPr="0085507E">
        <w:rPr>
          <w:b/>
        </w:rPr>
        <w:t>()</w:t>
      </w:r>
    </w:p>
    <w:p w:rsidR="0085507E" w:rsidRDefault="0085507E" w:rsidP="0085507E">
      <w:pPr>
        <w:rPr>
          <w:b/>
        </w:rPr>
      </w:pPr>
      <w:proofErr w:type="spellStart"/>
      <w:r w:rsidRPr="0085507E">
        <w:rPr>
          <w:b/>
        </w:rPr>
        <w:t>classifier</w:t>
      </w:r>
      <w:proofErr w:type="spellEnd"/>
      <w:r w:rsidRPr="0085507E">
        <w:rPr>
          <w:b/>
        </w:rPr>
        <w:t xml:space="preserve"> = </w:t>
      </w:r>
      <w:proofErr w:type="spellStart"/>
      <w:r w:rsidRPr="0085507E">
        <w:rPr>
          <w:b/>
        </w:rPr>
        <w:t>train_predict</w:t>
      </w:r>
      <w:proofErr w:type="spellEnd"/>
      <w:r w:rsidRPr="0085507E">
        <w:rPr>
          <w:b/>
        </w:rPr>
        <w:t>(</w:t>
      </w:r>
      <w:proofErr w:type="spellStart"/>
      <w:proofErr w:type="gramStart"/>
      <w:r w:rsidRPr="0085507E">
        <w:rPr>
          <w:b/>
        </w:rPr>
        <w:t>dataset,classifier</w:t>
      </w:r>
      <w:proofErr w:type="spellEnd"/>
      <w:proofErr w:type="gramEnd"/>
      <w:r w:rsidRPr="0085507E">
        <w:rPr>
          <w:b/>
        </w:rPr>
        <w:t>=</w:t>
      </w:r>
      <w:proofErr w:type="spellStart"/>
      <w:r w:rsidRPr="0085507E">
        <w:rPr>
          <w:b/>
        </w:rPr>
        <w:t>clf</w:t>
      </w:r>
      <w:proofErr w:type="spellEnd"/>
      <w:r w:rsidRPr="0085507E">
        <w:rPr>
          <w:b/>
        </w:rPr>
        <w:t>)</w:t>
      </w:r>
    </w:p>
    <w:p w:rsidR="0085507E" w:rsidRDefault="0085507E" w:rsidP="0085507E">
      <w:pPr>
        <w:rPr>
          <w:b/>
        </w:rPr>
      </w:pPr>
    </w:p>
    <w:p w:rsidR="0085507E" w:rsidRPr="0085507E" w:rsidRDefault="0085507E" w:rsidP="0085507E">
      <w:pPr>
        <w:rPr>
          <w:b/>
        </w:rPr>
      </w:pPr>
      <w:r w:rsidRPr="0085507E">
        <w:rPr>
          <w:b/>
        </w:rPr>
        <w:t xml:space="preserve"># </w:t>
      </w:r>
      <w:proofErr w:type="spellStart"/>
      <w:r w:rsidRPr="0085507E">
        <w:rPr>
          <w:b/>
        </w:rPr>
        <w:t>confusion</w:t>
      </w:r>
      <w:proofErr w:type="spellEnd"/>
      <w:r w:rsidRPr="0085507E">
        <w:rPr>
          <w:b/>
        </w:rPr>
        <w:t xml:space="preserve"> </w:t>
      </w:r>
      <w:proofErr w:type="spellStart"/>
      <w:r w:rsidRPr="0085507E">
        <w:rPr>
          <w:b/>
        </w:rPr>
        <w:t>matrix</w:t>
      </w:r>
      <w:proofErr w:type="spellEnd"/>
      <w:r w:rsidRPr="0085507E">
        <w:rPr>
          <w:b/>
        </w:rPr>
        <w:t xml:space="preserve"> [[67 21]</w:t>
      </w:r>
    </w:p>
    <w:p w:rsidR="0085507E" w:rsidRPr="0085507E" w:rsidRDefault="0085507E" w:rsidP="0085507E">
      <w:pPr>
        <w:rPr>
          <w:b/>
        </w:rPr>
      </w:pPr>
      <w:r w:rsidRPr="0085507E">
        <w:rPr>
          <w:b/>
        </w:rPr>
        <w:t>#  [ 4 50]]</w:t>
      </w:r>
    </w:p>
    <w:p w:rsidR="0085507E" w:rsidRPr="0085507E" w:rsidRDefault="0085507E" w:rsidP="0085507E">
      <w:pPr>
        <w:rPr>
          <w:b/>
        </w:rPr>
      </w:pPr>
      <w:r w:rsidRPr="0085507E">
        <w:rPr>
          <w:b/>
        </w:rPr>
        <w:t xml:space="preserve"># </w:t>
      </w:r>
      <w:proofErr w:type="spellStart"/>
      <w:r w:rsidRPr="0085507E">
        <w:rPr>
          <w:b/>
        </w:rPr>
        <w:t>precision</w:t>
      </w:r>
      <w:proofErr w:type="spellEnd"/>
      <w:r w:rsidRPr="0085507E">
        <w:rPr>
          <w:b/>
        </w:rPr>
        <w:t xml:space="preserve"> 0.704225352112676</w:t>
      </w:r>
    </w:p>
    <w:p w:rsidR="0085507E" w:rsidRPr="0085507E" w:rsidRDefault="0085507E" w:rsidP="0085507E">
      <w:pPr>
        <w:rPr>
          <w:b/>
        </w:rPr>
      </w:pPr>
      <w:r w:rsidRPr="0085507E">
        <w:rPr>
          <w:b/>
        </w:rPr>
        <w:t xml:space="preserve"># </w:t>
      </w:r>
      <w:proofErr w:type="spellStart"/>
      <w:r w:rsidRPr="0085507E">
        <w:rPr>
          <w:b/>
        </w:rPr>
        <w:t>recall</w:t>
      </w:r>
      <w:proofErr w:type="spellEnd"/>
      <w:r w:rsidRPr="0085507E">
        <w:rPr>
          <w:b/>
        </w:rPr>
        <w:t xml:space="preserve"> 0.9259259259259259</w:t>
      </w:r>
    </w:p>
    <w:p w:rsidR="0085507E" w:rsidRPr="0085507E" w:rsidRDefault="0085507E" w:rsidP="0085507E">
      <w:pPr>
        <w:rPr>
          <w:b/>
        </w:rPr>
      </w:pPr>
      <w:r w:rsidRPr="0085507E">
        <w:rPr>
          <w:b/>
        </w:rPr>
        <w:t xml:space="preserve"># </w:t>
      </w:r>
      <w:proofErr w:type="spellStart"/>
      <w:r w:rsidRPr="0085507E">
        <w:rPr>
          <w:b/>
        </w:rPr>
        <w:t>accuracy</w:t>
      </w:r>
      <w:proofErr w:type="spellEnd"/>
      <w:r w:rsidRPr="0085507E">
        <w:rPr>
          <w:b/>
        </w:rPr>
        <w:t xml:space="preserve"> 0.823943661971831</w:t>
      </w:r>
    </w:p>
    <w:p w:rsidR="0085507E" w:rsidRDefault="0085507E" w:rsidP="0085507E">
      <w:pPr>
        <w:rPr>
          <w:b/>
        </w:rPr>
      </w:pPr>
      <w:r w:rsidRPr="0085507E">
        <w:rPr>
          <w:b/>
        </w:rPr>
        <w:t xml:space="preserve"># f1 </w:t>
      </w:r>
      <w:proofErr w:type="spellStart"/>
      <w:r w:rsidRPr="0085507E">
        <w:rPr>
          <w:b/>
        </w:rPr>
        <w:t>score</w:t>
      </w:r>
      <w:proofErr w:type="spellEnd"/>
      <w:r w:rsidRPr="0085507E">
        <w:rPr>
          <w:b/>
        </w:rPr>
        <w:t xml:space="preserve"> 0.7999999999999999</w:t>
      </w:r>
    </w:p>
    <w:p w:rsidR="0085507E" w:rsidRDefault="0085507E" w:rsidP="0085507E">
      <w:pPr>
        <w:rPr>
          <w:b/>
        </w:rPr>
      </w:pPr>
    </w:p>
    <w:p w:rsidR="0085507E" w:rsidRPr="0085507E" w:rsidRDefault="0085507E" w:rsidP="0085507E">
      <w:pPr>
        <w:rPr>
          <w:b/>
        </w:rPr>
      </w:pPr>
      <w:proofErr w:type="spellStart"/>
      <w:r w:rsidRPr="0085507E">
        <w:rPr>
          <w:b/>
        </w:rPr>
        <w:t>from</w:t>
      </w:r>
      <w:proofErr w:type="spellEnd"/>
      <w:r w:rsidRPr="0085507E">
        <w:rPr>
          <w:b/>
        </w:rPr>
        <w:t xml:space="preserve"> </w:t>
      </w:r>
      <w:proofErr w:type="spellStart"/>
      <w:proofErr w:type="gramStart"/>
      <w:r w:rsidRPr="0085507E">
        <w:rPr>
          <w:b/>
        </w:rPr>
        <w:t>sklearn.ensemble</w:t>
      </w:r>
      <w:proofErr w:type="spellEnd"/>
      <w:proofErr w:type="gramEnd"/>
      <w:r w:rsidRPr="0085507E">
        <w:rPr>
          <w:b/>
        </w:rPr>
        <w:t xml:space="preserve"> </w:t>
      </w:r>
      <w:proofErr w:type="spellStart"/>
      <w:r w:rsidRPr="0085507E">
        <w:rPr>
          <w:b/>
        </w:rPr>
        <w:t>import</w:t>
      </w:r>
      <w:proofErr w:type="spellEnd"/>
      <w:r w:rsidRPr="0085507E">
        <w:rPr>
          <w:b/>
        </w:rPr>
        <w:t xml:space="preserve"> </w:t>
      </w:r>
      <w:proofErr w:type="spellStart"/>
      <w:r w:rsidRPr="0085507E">
        <w:rPr>
          <w:b/>
        </w:rPr>
        <w:t>RandomForestClassifier</w:t>
      </w:r>
      <w:proofErr w:type="spellEnd"/>
    </w:p>
    <w:p w:rsidR="0085507E" w:rsidRPr="0085507E" w:rsidRDefault="0085507E" w:rsidP="0085507E">
      <w:pPr>
        <w:rPr>
          <w:b/>
        </w:rPr>
      </w:pPr>
      <w:proofErr w:type="spellStart"/>
      <w:r w:rsidRPr="0085507E">
        <w:rPr>
          <w:b/>
        </w:rPr>
        <w:t>clf</w:t>
      </w:r>
      <w:proofErr w:type="spellEnd"/>
      <w:r w:rsidRPr="0085507E">
        <w:rPr>
          <w:b/>
        </w:rPr>
        <w:t>=</w:t>
      </w:r>
      <w:proofErr w:type="spellStart"/>
      <w:r w:rsidRPr="0085507E">
        <w:rPr>
          <w:b/>
        </w:rPr>
        <w:t>RandomForestClassifier</w:t>
      </w:r>
      <w:proofErr w:type="spellEnd"/>
      <w:r w:rsidRPr="0085507E">
        <w:rPr>
          <w:b/>
        </w:rPr>
        <w:t>(</w:t>
      </w:r>
      <w:proofErr w:type="spellStart"/>
      <w:r w:rsidRPr="0085507E">
        <w:rPr>
          <w:b/>
        </w:rPr>
        <w:t>random_state</w:t>
      </w:r>
      <w:proofErr w:type="spellEnd"/>
      <w:r w:rsidRPr="0085507E">
        <w:rPr>
          <w:b/>
        </w:rPr>
        <w:t xml:space="preserve"> =6)</w:t>
      </w:r>
    </w:p>
    <w:p w:rsidR="0085507E" w:rsidRDefault="0085507E" w:rsidP="0085507E">
      <w:pPr>
        <w:rPr>
          <w:b/>
        </w:rPr>
      </w:pPr>
      <w:proofErr w:type="spellStart"/>
      <w:r w:rsidRPr="0085507E">
        <w:rPr>
          <w:b/>
        </w:rPr>
        <w:t>classifier</w:t>
      </w:r>
      <w:proofErr w:type="spellEnd"/>
      <w:r w:rsidRPr="0085507E">
        <w:rPr>
          <w:b/>
        </w:rPr>
        <w:t xml:space="preserve"> = </w:t>
      </w:r>
      <w:proofErr w:type="spellStart"/>
      <w:r w:rsidRPr="0085507E">
        <w:rPr>
          <w:b/>
        </w:rPr>
        <w:t>train_predict</w:t>
      </w:r>
      <w:proofErr w:type="spellEnd"/>
      <w:r w:rsidRPr="0085507E">
        <w:rPr>
          <w:b/>
        </w:rPr>
        <w:t>(</w:t>
      </w:r>
      <w:proofErr w:type="spellStart"/>
      <w:proofErr w:type="gramStart"/>
      <w:r w:rsidRPr="0085507E">
        <w:rPr>
          <w:b/>
        </w:rPr>
        <w:t>dataset,classifier</w:t>
      </w:r>
      <w:proofErr w:type="spellEnd"/>
      <w:proofErr w:type="gramEnd"/>
      <w:r w:rsidRPr="0085507E">
        <w:rPr>
          <w:b/>
        </w:rPr>
        <w:t>=</w:t>
      </w:r>
      <w:proofErr w:type="spellStart"/>
      <w:r w:rsidRPr="0085507E">
        <w:rPr>
          <w:b/>
        </w:rPr>
        <w:t>clf</w:t>
      </w:r>
      <w:proofErr w:type="spellEnd"/>
      <w:r w:rsidRPr="0085507E">
        <w:rPr>
          <w:b/>
        </w:rPr>
        <w:t>)</w:t>
      </w:r>
    </w:p>
    <w:p w:rsidR="0085507E" w:rsidRDefault="0085507E" w:rsidP="0085507E">
      <w:pPr>
        <w:rPr>
          <w:b/>
        </w:rPr>
      </w:pPr>
    </w:p>
    <w:p w:rsidR="0085507E" w:rsidRPr="0085507E" w:rsidRDefault="0085507E" w:rsidP="0085507E">
      <w:pPr>
        <w:rPr>
          <w:b/>
        </w:rPr>
      </w:pPr>
      <w:r w:rsidRPr="0085507E">
        <w:rPr>
          <w:b/>
        </w:rPr>
        <w:t xml:space="preserve"># </w:t>
      </w:r>
      <w:proofErr w:type="spellStart"/>
      <w:r w:rsidRPr="0085507E">
        <w:rPr>
          <w:b/>
        </w:rPr>
        <w:t>confusion</w:t>
      </w:r>
      <w:proofErr w:type="spellEnd"/>
      <w:r w:rsidRPr="0085507E">
        <w:rPr>
          <w:b/>
        </w:rPr>
        <w:t xml:space="preserve"> </w:t>
      </w:r>
      <w:proofErr w:type="spellStart"/>
      <w:r w:rsidRPr="0085507E">
        <w:rPr>
          <w:b/>
        </w:rPr>
        <w:t>matrix</w:t>
      </w:r>
      <w:proofErr w:type="spellEnd"/>
      <w:r w:rsidRPr="0085507E">
        <w:rPr>
          <w:b/>
        </w:rPr>
        <w:t xml:space="preserve"> [[</w:t>
      </w:r>
      <w:proofErr w:type="gramStart"/>
      <w:r w:rsidRPr="0085507E">
        <w:rPr>
          <w:b/>
        </w:rPr>
        <w:t>83  5</w:t>
      </w:r>
      <w:proofErr w:type="gramEnd"/>
      <w:r w:rsidRPr="0085507E">
        <w:rPr>
          <w:b/>
        </w:rPr>
        <w:t>]</w:t>
      </w:r>
    </w:p>
    <w:p w:rsidR="0085507E" w:rsidRPr="0085507E" w:rsidRDefault="0085507E" w:rsidP="0085507E">
      <w:pPr>
        <w:rPr>
          <w:b/>
        </w:rPr>
      </w:pPr>
      <w:r w:rsidRPr="0085507E">
        <w:rPr>
          <w:b/>
        </w:rPr>
        <w:lastRenderedPageBreak/>
        <w:t>#  [ 4 50]]</w:t>
      </w:r>
    </w:p>
    <w:p w:rsidR="0085507E" w:rsidRPr="0085507E" w:rsidRDefault="0085507E" w:rsidP="0085507E">
      <w:pPr>
        <w:rPr>
          <w:b/>
        </w:rPr>
      </w:pPr>
      <w:r w:rsidRPr="0085507E">
        <w:rPr>
          <w:b/>
        </w:rPr>
        <w:t xml:space="preserve"># </w:t>
      </w:r>
      <w:proofErr w:type="spellStart"/>
      <w:r w:rsidRPr="0085507E">
        <w:rPr>
          <w:b/>
        </w:rPr>
        <w:t>precision</w:t>
      </w:r>
      <w:proofErr w:type="spellEnd"/>
      <w:r w:rsidRPr="0085507E">
        <w:rPr>
          <w:b/>
        </w:rPr>
        <w:t xml:space="preserve"> 0.9090909090909091</w:t>
      </w:r>
    </w:p>
    <w:p w:rsidR="0085507E" w:rsidRPr="0085507E" w:rsidRDefault="0085507E" w:rsidP="0085507E">
      <w:pPr>
        <w:rPr>
          <w:b/>
        </w:rPr>
      </w:pPr>
      <w:r w:rsidRPr="0085507E">
        <w:rPr>
          <w:b/>
        </w:rPr>
        <w:t xml:space="preserve"># </w:t>
      </w:r>
      <w:proofErr w:type="spellStart"/>
      <w:r w:rsidRPr="0085507E">
        <w:rPr>
          <w:b/>
        </w:rPr>
        <w:t>recall</w:t>
      </w:r>
      <w:proofErr w:type="spellEnd"/>
      <w:r w:rsidRPr="0085507E">
        <w:rPr>
          <w:b/>
        </w:rPr>
        <w:t xml:space="preserve"> 0.9259259259259259</w:t>
      </w:r>
    </w:p>
    <w:p w:rsidR="0085507E" w:rsidRPr="0085507E" w:rsidRDefault="0085507E" w:rsidP="0085507E">
      <w:pPr>
        <w:rPr>
          <w:b/>
        </w:rPr>
      </w:pPr>
      <w:r w:rsidRPr="0085507E">
        <w:rPr>
          <w:b/>
        </w:rPr>
        <w:t xml:space="preserve"># </w:t>
      </w:r>
      <w:proofErr w:type="spellStart"/>
      <w:r w:rsidRPr="0085507E">
        <w:rPr>
          <w:b/>
        </w:rPr>
        <w:t>accuracy</w:t>
      </w:r>
      <w:proofErr w:type="spellEnd"/>
      <w:r w:rsidRPr="0085507E">
        <w:rPr>
          <w:b/>
        </w:rPr>
        <w:t xml:space="preserve"> 0.9366197183098591</w:t>
      </w:r>
    </w:p>
    <w:p w:rsidR="0085507E" w:rsidRDefault="0085507E" w:rsidP="0085507E">
      <w:pPr>
        <w:rPr>
          <w:b/>
        </w:rPr>
      </w:pPr>
      <w:r w:rsidRPr="0085507E">
        <w:rPr>
          <w:b/>
        </w:rPr>
        <w:t xml:space="preserve"># # f1 </w:t>
      </w:r>
      <w:proofErr w:type="spellStart"/>
      <w:r w:rsidRPr="0085507E">
        <w:rPr>
          <w:b/>
        </w:rPr>
        <w:t>score</w:t>
      </w:r>
      <w:proofErr w:type="spellEnd"/>
      <w:r w:rsidRPr="0085507E">
        <w:rPr>
          <w:b/>
        </w:rPr>
        <w:t xml:space="preserve"> 0.9174311926605504</w:t>
      </w:r>
    </w:p>
    <w:p w:rsidR="0085507E" w:rsidRDefault="0085507E" w:rsidP="0085507E">
      <w:pPr>
        <w:rPr>
          <w:b/>
        </w:rPr>
      </w:pPr>
    </w:p>
    <w:p w:rsidR="0085507E" w:rsidRPr="0085507E" w:rsidRDefault="0085507E" w:rsidP="0085507E">
      <w:pPr>
        <w:rPr>
          <w:b/>
        </w:rPr>
      </w:pPr>
      <w:proofErr w:type="spellStart"/>
      <w:r w:rsidRPr="0085507E">
        <w:rPr>
          <w:b/>
        </w:rPr>
        <w:t>from</w:t>
      </w:r>
      <w:proofErr w:type="spellEnd"/>
      <w:r w:rsidRPr="0085507E">
        <w:rPr>
          <w:b/>
        </w:rPr>
        <w:t xml:space="preserve"> </w:t>
      </w:r>
      <w:proofErr w:type="spellStart"/>
      <w:proofErr w:type="gramStart"/>
      <w:r w:rsidRPr="0085507E">
        <w:rPr>
          <w:b/>
        </w:rPr>
        <w:t>sklearn.neighbors</w:t>
      </w:r>
      <w:proofErr w:type="spellEnd"/>
      <w:proofErr w:type="gramEnd"/>
      <w:r w:rsidRPr="0085507E">
        <w:rPr>
          <w:b/>
        </w:rPr>
        <w:t xml:space="preserve"> </w:t>
      </w:r>
      <w:proofErr w:type="spellStart"/>
      <w:r w:rsidRPr="0085507E">
        <w:rPr>
          <w:b/>
        </w:rPr>
        <w:t>import</w:t>
      </w:r>
      <w:proofErr w:type="spellEnd"/>
      <w:r w:rsidRPr="0085507E">
        <w:rPr>
          <w:b/>
        </w:rPr>
        <w:t xml:space="preserve"> </w:t>
      </w:r>
      <w:proofErr w:type="spellStart"/>
      <w:r w:rsidRPr="0085507E">
        <w:rPr>
          <w:b/>
        </w:rPr>
        <w:t>KNeighborsClassifier</w:t>
      </w:r>
      <w:proofErr w:type="spellEnd"/>
    </w:p>
    <w:p w:rsidR="0085507E" w:rsidRPr="0085507E" w:rsidRDefault="0085507E" w:rsidP="0085507E">
      <w:pPr>
        <w:rPr>
          <w:b/>
        </w:rPr>
      </w:pPr>
      <w:proofErr w:type="spellStart"/>
      <w:r w:rsidRPr="0085507E">
        <w:rPr>
          <w:b/>
        </w:rPr>
        <w:t>clf</w:t>
      </w:r>
      <w:proofErr w:type="spellEnd"/>
      <w:r w:rsidRPr="0085507E">
        <w:rPr>
          <w:b/>
        </w:rPr>
        <w:t xml:space="preserve"> = </w:t>
      </w:r>
      <w:proofErr w:type="spellStart"/>
      <w:r w:rsidRPr="0085507E">
        <w:rPr>
          <w:b/>
        </w:rPr>
        <w:t>KNeighborsClassifier</w:t>
      </w:r>
      <w:proofErr w:type="spellEnd"/>
      <w:r w:rsidRPr="0085507E">
        <w:rPr>
          <w:b/>
        </w:rPr>
        <w:t>(</w:t>
      </w:r>
      <w:proofErr w:type="spellStart"/>
      <w:r w:rsidRPr="0085507E">
        <w:rPr>
          <w:b/>
        </w:rPr>
        <w:t>n_neighbors</w:t>
      </w:r>
      <w:proofErr w:type="spellEnd"/>
      <w:r w:rsidRPr="0085507E">
        <w:rPr>
          <w:b/>
        </w:rPr>
        <w:t>=6)#</w:t>
      </w:r>
      <w:proofErr w:type="spellStart"/>
      <w:r w:rsidRPr="0085507E">
        <w:rPr>
          <w:b/>
        </w:rPr>
        <w:t>n_neighbors</w:t>
      </w:r>
      <w:proofErr w:type="spellEnd"/>
      <w:r w:rsidRPr="0085507E">
        <w:rPr>
          <w:b/>
        </w:rPr>
        <w:t>=6 en yakın 6 komsuya bak</w:t>
      </w:r>
    </w:p>
    <w:p w:rsidR="0085507E" w:rsidRPr="0085507E" w:rsidRDefault="0085507E" w:rsidP="0085507E">
      <w:pPr>
        <w:rPr>
          <w:b/>
        </w:rPr>
      </w:pPr>
    </w:p>
    <w:p w:rsidR="0085507E" w:rsidRDefault="0085507E" w:rsidP="0085507E">
      <w:pPr>
        <w:rPr>
          <w:b/>
        </w:rPr>
      </w:pPr>
      <w:proofErr w:type="spellStart"/>
      <w:r w:rsidRPr="0085507E">
        <w:rPr>
          <w:b/>
        </w:rPr>
        <w:t>classifier</w:t>
      </w:r>
      <w:proofErr w:type="spellEnd"/>
      <w:r w:rsidRPr="0085507E">
        <w:rPr>
          <w:b/>
        </w:rPr>
        <w:t xml:space="preserve"> = </w:t>
      </w:r>
      <w:proofErr w:type="spellStart"/>
      <w:r w:rsidRPr="0085507E">
        <w:rPr>
          <w:b/>
        </w:rPr>
        <w:t>train_predict</w:t>
      </w:r>
      <w:proofErr w:type="spellEnd"/>
      <w:r w:rsidRPr="0085507E">
        <w:rPr>
          <w:b/>
        </w:rPr>
        <w:t>(</w:t>
      </w:r>
      <w:proofErr w:type="spellStart"/>
      <w:proofErr w:type="gramStart"/>
      <w:r w:rsidRPr="0085507E">
        <w:rPr>
          <w:b/>
        </w:rPr>
        <w:t>dataset,classifier</w:t>
      </w:r>
      <w:proofErr w:type="spellEnd"/>
      <w:proofErr w:type="gramEnd"/>
      <w:r w:rsidRPr="0085507E">
        <w:rPr>
          <w:b/>
        </w:rPr>
        <w:t>=</w:t>
      </w:r>
      <w:proofErr w:type="spellStart"/>
      <w:r w:rsidRPr="0085507E">
        <w:rPr>
          <w:b/>
        </w:rPr>
        <w:t>clf</w:t>
      </w:r>
      <w:proofErr w:type="spellEnd"/>
      <w:r w:rsidRPr="0085507E">
        <w:rPr>
          <w:b/>
        </w:rPr>
        <w:t>)</w:t>
      </w:r>
    </w:p>
    <w:p w:rsidR="0085507E" w:rsidRDefault="0085507E" w:rsidP="0085507E">
      <w:pPr>
        <w:rPr>
          <w:b/>
        </w:rPr>
      </w:pPr>
    </w:p>
    <w:p w:rsidR="0085507E" w:rsidRPr="0085507E" w:rsidRDefault="0085507E" w:rsidP="0085507E">
      <w:pPr>
        <w:rPr>
          <w:b/>
        </w:rPr>
      </w:pPr>
      <w:proofErr w:type="spellStart"/>
      <w:r w:rsidRPr="0085507E">
        <w:rPr>
          <w:b/>
        </w:rPr>
        <w:t>confusion</w:t>
      </w:r>
      <w:proofErr w:type="spellEnd"/>
      <w:r w:rsidRPr="0085507E">
        <w:rPr>
          <w:b/>
        </w:rPr>
        <w:t xml:space="preserve"> </w:t>
      </w:r>
      <w:proofErr w:type="spellStart"/>
      <w:r w:rsidRPr="0085507E">
        <w:rPr>
          <w:b/>
        </w:rPr>
        <w:t>matrix</w:t>
      </w:r>
      <w:proofErr w:type="spellEnd"/>
      <w:r w:rsidRPr="0085507E">
        <w:rPr>
          <w:b/>
        </w:rPr>
        <w:t xml:space="preserve"> [[</w:t>
      </w:r>
      <w:proofErr w:type="gramStart"/>
      <w:r w:rsidRPr="0085507E">
        <w:rPr>
          <w:b/>
        </w:rPr>
        <w:t>85  3</w:t>
      </w:r>
      <w:proofErr w:type="gramEnd"/>
      <w:r w:rsidRPr="0085507E">
        <w:rPr>
          <w:b/>
        </w:rPr>
        <w:t>]</w:t>
      </w:r>
    </w:p>
    <w:p w:rsidR="0085507E" w:rsidRPr="0085507E" w:rsidRDefault="0085507E" w:rsidP="0085507E">
      <w:pPr>
        <w:rPr>
          <w:b/>
        </w:rPr>
      </w:pPr>
      <w:r w:rsidRPr="0085507E">
        <w:rPr>
          <w:b/>
        </w:rPr>
        <w:t>#  [10 44]]</w:t>
      </w:r>
    </w:p>
    <w:p w:rsidR="0085507E" w:rsidRPr="0085507E" w:rsidRDefault="0085507E" w:rsidP="0085507E">
      <w:pPr>
        <w:rPr>
          <w:b/>
        </w:rPr>
      </w:pPr>
      <w:r w:rsidRPr="0085507E">
        <w:rPr>
          <w:b/>
        </w:rPr>
        <w:t xml:space="preserve"># </w:t>
      </w:r>
      <w:proofErr w:type="spellStart"/>
      <w:r w:rsidRPr="0085507E">
        <w:rPr>
          <w:b/>
        </w:rPr>
        <w:t>precision</w:t>
      </w:r>
      <w:proofErr w:type="spellEnd"/>
      <w:r w:rsidRPr="0085507E">
        <w:rPr>
          <w:b/>
        </w:rPr>
        <w:t xml:space="preserve"> 0.936170</w:t>
      </w:r>
      <w:r w:rsidR="00CE6AA2">
        <w:rPr>
          <w:b/>
        </w:rPr>
        <w:t>211</w:t>
      </w:r>
      <w:r w:rsidRPr="0085507E">
        <w:rPr>
          <w:b/>
        </w:rPr>
        <w:t>7659575</w:t>
      </w:r>
    </w:p>
    <w:p w:rsidR="0085507E" w:rsidRPr="0085507E" w:rsidRDefault="0085507E" w:rsidP="0085507E">
      <w:pPr>
        <w:rPr>
          <w:b/>
        </w:rPr>
      </w:pPr>
      <w:r w:rsidRPr="0085507E">
        <w:rPr>
          <w:b/>
        </w:rPr>
        <w:t xml:space="preserve"># </w:t>
      </w:r>
      <w:proofErr w:type="spellStart"/>
      <w:r w:rsidRPr="0085507E">
        <w:rPr>
          <w:b/>
        </w:rPr>
        <w:t>recall</w:t>
      </w:r>
      <w:proofErr w:type="spellEnd"/>
      <w:r w:rsidRPr="0085507E">
        <w:rPr>
          <w:b/>
        </w:rPr>
        <w:t xml:space="preserve"> 0.8148148148148148</w:t>
      </w:r>
    </w:p>
    <w:p w:rsidR="0085507E" w:rsidRPr="0085507E" w:rsidRDefault="0085507E" w:rsidP="0085507E">
      <w:pPr>
        <w:rPr>
          <w:b/>
        </w:rPr>
      </w:pPr>
      <w:r w:rsidRPr="0085507E">
        <w:rPr>
          <w:b/>
        </w:rPr>
        <w:t xml:space="preserve"># </w:t>
      </w:r>
      <w:proofErr w:type="spellStart"/>
      <w:r w:rsidRPr="0085507E">
        <w:rPr>
          <w:b/>
        </w:rPr>
        <w:t>accuracy</w:t>
      </w:r>
      <w:proofErr w:type="spellEnd"/>
      <w:r w:rsidRPr="0085507E">
        <w:rPr>
          <w:b/>
        </w:rPr>
        <w:t xml:space="preserve"> 0.9084507042253521</w:t>
      </w:r>
    </w:p>
    <w:p w:rsidR="0085507E" w:rsidRDefault="0085507E" w:rsidP="0085507E">
      <w:pPr>
        <w:rPr>
          <w:b/>
        </w:rPr>
      </w:pPr>
      <w:r w:rsidRPr="0085507E">
        <w:rPr>
          <w:b/>
        </w:rPr>
        <w:t xml:space="preserve"># f1 </w:t>
      </w:r>
      <w:proofErr w:type="spellStart"/>
      <w:r w:rsidRPr="0085507E">
        <w:rPr>
          <w:b/>
        </w:rPr>
        <w:t>score</w:t>
      </w:r>
      <w:proofErr w:type="spellEnd"/>
      <w:r w:rsidRPr="0085507E">
        <w:rPr>
          <w:b/>
        </w:rPr>
        <w:t xml:space="preserve"> 0.8712871287128713</w:t>
      </w:r>
    </w:p>
    <w:p w:rsidR="0085507E" w:rsidRDefault="0085507E" w:rsidP="0085507E">
      <w:pPr>
        <w:rPr>
          <w:b/>
        </w:rPr>
      </w:pPr>
    </w:p>
    <w:p w:rsidR="0085507E" w:rsidRPr="0085507E" w:rsidRDefault="0085507E" w:rsidP="0085507E">
      <w:pPr>
        <w:rPr>
          <w:b/>
        </w:rPr>
      </w:pPr>
      <w:proofErr w:type="spellStart"/>
      <w:r w:rsidRPr="0085507E">
        <w:rPr>
          <w:b/>
        </w:rPr>
        <w:t>radius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radius_mean</w:t>
      </w:r>
      <w:proofErr w:type="spellEnd"/>
      <w:r w:rsidRPr="0085507E">
        <w:rPr>
          <w:b/>
        </w:rPr>
        <w:t>-Yarıçap :"))</w:t>
      </w:r>
    </w:p>
    <w:p w:rsidR="0085507E" w:rsidRPr="0085507E" w:rsidRDefault="0085507E" w:rsidP="0085507E">
      <w:pPr>
        <w:rPr>
          <w:b/>
        </w:rPr>
      </w:pPr>
      <w:proofErr w:type="spellStart"/>
      <w:r w:rsidRPr="0085507E">
        <w:rPr>
          <w:b/>
        </w:rPr>
        <w:t>texture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texture_mean</w:t>
      </w:r>
      <w:proofErr w:type="spellEnd"/>
      <w:r w:rsidRPr="0085507E">
        <w:rPr>
          <w:b/>
        </w:rPr>
        <w:t>-Doku  :"))</w:t>
      </w:r>
    </w:p>
    <w:p w:rsidR="0085507E" w:rsidRPr="0085507E" w:rsidRDefault="0085507E" w:rsidP="0085507E">
      <w:pPr>
        <w:rPr>
          <w:b/>
        </w:rPr>
      </w:pPr>
      <w:proofErr w:type="spellStart"/>
      <w:r w:rsidRPr="0085507E">
        <w:rPr>
          <w:b/>
        </w:rPr>
        <w:t>perimeter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perimeter_mean</w:t>
      </w:r>
      <w:proofErr w:type="spellEnd"/>
      <w:r w:rsidRPr="0085507E">
        <w:rPr>
          <w:b/>
        </w:rPr>
        <w:t>-Çap :"))</w:t>
      </w:r>
    </w:p>
    <w:p w:rsidR="0085507E" w:rsidRPr="0085507E" w:rsidRDefault="0085507E" w:rsidP="0085507E">
      <w:pPr>
        <w:rPr>
          <w:b/>
        </w:rPr>
      </w:pPr>
      <w:proofErr w:type="spellStart"/>
      <w:r w:rsidRPr="0085507E">
        <w:rPr>
          <w:b/>
        </w:rPr>
        <w:t>area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w:t>
      </w:r>
      <w:proofErr w:type="spellStart"/>
      <w:r w:rsidRPr="0085507E">
        <w:rPr>
          <w:b/>
        </w:rPr>
        <w:t>area_mean</w:t>
      </w:r>
      <w:proofErr w:type="spellEnd"/>
      <w:r w:rsidRPr="0085507E">
        <w:rPr>
          <w:b/>
        </w:rPr>
        <w:t>- Alan  :"))</w:t>
      </w:r>
    </w:p>
    <w:p w:rsidR="0085507E" w:rsidRPr="0085507E" w:rsidRDefault="0085507E" w:rsidP="0085507E">
      <w:pPr>
        <w:rPr>
          <w:b/>
        </w:rPr>
      </w:pPr>
      <w:proofErr w:type="spellStart"/>
      <w:r w:rsidRPr="0085507E">
        <w:rPr>
          <w:b/>
        </w:rPr>
        <w:t>smoothness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smoothness_mean</w:t>
      </w:r>
      <w:proofErr w:type="spellEnd"/>
      <w:r w:rsidRPr="0085507E">
        <w:rPr>
          <w:b/>
        </w:rPr>
        <w:t xml:space="preserve"> -Pürüzsüzlük:"))</w:t>
      </w:r>
    </w:p>
    <w:p w:rsidR="0085507E" w:rsidRPr="0085507E" w:rsidRDefault="0085507E" w:rsidP="0085507E">
      <w:pPr>
        <w:rPr>
          <w:b/>
        </w:rPr>
      </w:pPr>
      <w:proofErr w:type="spellStart"/>
      <w:r w:rsidRPr="0085507E">
        <w:rPr>
          <w:b/>
        </w:rPr>
        <w:t>compactness_mean</w:t>
      </w:r>
      <w:proofErr w:type="spellEnd"/>
      <w:r w:rsidRPr="0085507E">
        <w:rPr>
          <w:b/>
        </w:rPr>
        <w:t xml:space="preserve">= </w:t>
      </w:r>
      <w:proofErr w:type="spellStart"/>
      <w:r w:rsidRPr="0085507E">
        <w:rPr>
          <w:b/>
        </w:rPr>
        <w:t>float</w:t>
      </w:r>
      <w:proofErr w:type="spellEnd"/>
      <w:r w:rsidRPr="0085507E">
        <w:rPr>
          <w:b/>
        </w:rPr>
        <w:t>(</w:t>
      </w:r>
      <w:proofErr w:type="spellStart"/>
      <w:r w:rsidRPr="0085507E">
        <w:rPr>
          <w:b/>
        </w:rPr>
        <w:t>input</w:t>
      </w:r>
      <w:proofErr w:type="spellEnd"/>
      <w:r w:rsidRPr="0085507E">
        <w:rPr>
          <w:b/>
        </w:rPr>
        <w:t>("</w:t>
      </w:r>
      <w:proofErr w:type="spellStart"/>
      <w:r w:rsidRPr="0085507E">
        <w:rPr>
          <w:b/>
        </w:rPr>
        <w:t>compactness_mean_mean</w:t>
      </w:r>
      <w:proofErr w:type="spellEnd"/>
      <w:r w:rsidRPr="0085507E">
        <w:rPr>
          <w:b/>
        </w:rPr>
        <w:t>-Yoğunluk :"))</w:t>
      </w:r>
    </w:p>
    <w:p w:rsidR="0085507E" w:rsidRPr="0085507E" w:rsidRDefault="0085507E" w:rsidP="0085507E">
      <w:pPr>
        <w:rPr>
          <w:b/>
        </w:rPr>
      </w:pPr>
      <w:proofErr w:type="spellStart"/>
      <w:r w:rsidRPr="0085507E">
        <w:rPr>
          <w:b/>
        </w:rPr>
        <w:t>concavity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concavity_mean-İçbükeylik</w:t>
      </w:r>
      <w:proofErr w:type="spellEnd"/>
      <w:r w:rsidRPr="0085507E">
        <w:rPr>
          <w:b/>
        </w:rPr>
        <w:t xml:space="preserve"> :"))</w:t>
      </w:r>
    </w:p>
    <w:p w:rsidR="0085507E" w:rsidRPr="0085507E" w:rsidRDefault="0085507E" w:rsidP="0085507E">
      <w:pPr>
        <w:rPr>
          <w:b/>
        </w:rPr>
      </w:pPr>
      <w:proofErr w:type="spellStart"/>
      <w:r w:rsidRPr="0085507E">
        <w:rPr>
          <w:b/>
        </w:rPr>
        <w:t>concave_points_mean</w:t>
      </w:r>
      <w:proofErr w:type="spellEnd"/>
      <w:r w:rsidRPr="0085507E">
        <w:rPr>
          <w:b/>
        </w:rPr>
        <w:t xml:space="preserve">= </w:t>
      </w:r>
      <w:proofErr w:type="spellStart"/>
      <w:r w:rsidRPr="0085507E">
        <w:rPr>
          <w:b/>
        </w:rPr>
        <w:t>float</w:t>
      </w:r>
      <w:proofErr w:type="spellEnd"/>
      <w:r w:rsidRPr="0085507E">
        <w:rPr>
          <w:b/>
        </w:rPr>
        <w:t>(</w:t>
      </w:r>
      <w:proofErr w:type="spellStart"/>
      <w:r w:rsidRPr="0085507E">
        <w:rPr>
          <w:b/>
        </w:rPr>
        <w:t>input</w:t>
      </w:r>
      <w:proofErr w:type="spellEnd"/>
      <w:r w:rsidRPr="0085507E">
        <w:rPr>
          <w:b/>
        </w:rPr>
        <w:t>("</w:t>
      </w:r>
      <w:proofErr w:type="spellStart"/>
      <w:r w:rsidRPr="0085507E">
        <w:rPr>
          <w:b/>
        </w:rPr>
        <w:t>concave</w:t>
      </w:r>
      <w:proofErr w:type="spellEnd"/>
      <w:r w:rsidRPr="0085507E">
        <w:rPr>
          <w:b/>
        </w:rPr>
        <w:t xml:space="preserve"> </w:t>
      </w:r>
      <w:proofErr w:type="spellStart"/>
      <w:r w:rsidRPr="0085507E">
        <w:rPr>
          <w:b/>
        </w:rPr>
        <w:t>points_mean</w:t>
      </w:r>
      <w:proofErr w:type="spellEnd"/>
      <w:r w:rsidRPr="0085507E">
        <w:rPr>
          <w:b/>
        </w:rPr>
        <w:t>-İçbükey nokta sayısı :"))</w:t>
      </w:r>
    </w:p>
    <w:p w:rsidR="0085507E" w:rsidRPr="0085507E" w:rsidRDefault="0085507E" w:rsidP="0085507E">
      <w:pPr>
        <w:rPr>
          <w:b/>
        </w:rPr>
      </w:pPr>
      <w:proofErr w:type="spellStart"/>
      <w:r w:rsidRPr="0085507E">
        <w:rPr>
          <w:b/>
        </w:rPr>
        <w:t>symmetry_mean</w:t>
      </w:r>
      <w:proofErr w:type="spellEnd"/>
      <w:r w:rsidRPr="0085507E">
        <w:rPr>
          <w:b/>
        </w:rPr>
        <w:t xml:space="preserve"> =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symmetry_mean</w:t>
      </w:r>
      <w:proofErr w:type="spellEnd"/>
      <w:r w:rsidRPr="0085507E">
        <w:rPr>
          <w:b/>
        </w:rPr>
        <w:t>-Simetri :"))</w:t>
      </w:r>
    </w:p>
    <w:p w:rsidR="0085507E" w:rsidRPr="0085507E" w:rsidRDefault="0085507E" w:rsidP="0085507E">
      <w:pPr>
        <w:rPr>
          <w:b/>
        </w:rPr>
      </w:pPr>
      <w:proofErr w:type="spellStart"/>
      <w:r w:rsidRPr="0085507E">
        <w:rPr>
          <w:b/>
        </w:rPr>
        <w:t>fractal_dimension_mean</w:t>
      </w:r>
      <w:proofErr w:type="spellEnd"/>
      <w:r w:rsidRPr="0085507E">
        <w:rPr>
          <w:b/>
        </w:rPr>
        <w:t xml:space="preserve">= </w:t>
      </w:r>
      <w:proofErr w:type="spellStart"/>
      <w:r w:rsidRPr="0085507E">
        <w:rPr>
          <w:b/>
        </w:rPr>
        <w:t>float</w:t>
      </w:r>
      <w:proofErr w:type="spellEnd"/>
      <w:r w:rsidRPr="0085507E">
        <w:rPr>
          <w:b/>
        </w:rPr>
        <w:t>(</w:t>
      </w:r>
      <w:proofErr w:type="spellStart"/>
      <w:r w:rsidRPr="0085507E">
        <w:rPr>
          <w:b/>
        </w:rPr>
        <w:t>input</w:t>
      </w:r>
      <w:proofErr w:type="spellEnd"/>
      <w:r w:rsidRPr="0085507E">
        <w:rPr>
          <w:b/>
        </w:rPr>
        <w:t xml:space="preserve">(" </w:t>
      </w:r>
      <w:proofErr w:type="spellStart"/>
      <w:r w:rsidRPr="0085507E">
        <w:rPr>
          <w:b/>
        </w:rPr>
        <w:t>fractal_dimension_mean-Fraktal</w:t>
      </w:r>
      <w:proofErr w:type="spellEnd"/>
      <w:r w:rsidRPr="0085507E">
        <w:rPr>
          <w:b/>
        </w:rPr>
        <w:t xml:space="preserve"> boyut:"))</w:t>
      </w:r>
    </w:p>
    <w:p w:rsidR="0085507E" w:rsidRPr="0085507E" w:rsidRDefault="0085507E" w:rsidP="0085507E">
      <w:pPr>
        <w:rPr>
          <w:b/>
        </w:rPr>
      </w:pPr>
    </w:p>
    <w:p w:rsidR="0085507E" w:rsidRPr="0085507E" w:rsidRDefault="0085507E" w:rsidP="0085507E">
      <w:pPr>
        <w:rPr>
          <w:b/>
        </w:rPr>
      </w:pPr>
      <w:proofErr w:type="spellStart"/>
      <w:r w:rsidRPr="0085507E">
        <w:rPr>
          <w:b/>
        </w:rPr>
        <w:t>kullanici</w:t>
      </w:r>
      <w:proofErr w:type="spellEnd"/>
      <w:r w:rsidRPr="0085507E">
        <w:rPr>
          <w:b/>
        </w:rPr>
        <w:t xml:space="preserve"> = [</w:t>
      </w:r>
      <w:proofErr w:type="spellStart"/>
      <w:r w:rsidRPr="0085507E">
        <w:rPr>
          <w:b/>
        </w:rPr>
        <w:t>radius_mean</w:t>
      </w:r>
      <w:proofErr w:type="spellEnd"/>
      <w:r w:rsidRPr="0085507E">
        <w:rPr>
          <w:b/>
        </w:rPr>
        <w:t xml:space="preserve">, </w:t>
      </w:r>
      <w:proofErr w:type="spellStart"/>
      <w:r w:rsidRPr="0085507E">
        <w:rPr>
          <w:b/>
        </w:rPr>
        <w:t>texture_mean</w:t>
      </w:r>
      <w:proofErr w:type="spellEnd"/>
      <w:r w:rsidRPr="0085507E">
        <w:rPr>
          <w:b/>
        </w:rPr>
        <w:t xml:space="preserve">, </w:t>
      </w:r>
      <w:proofErr w:type="spellStart"/>
      <w:r w:rsidRPr="0085507E">
        <w:rPr>
          <w:b/>
        </w:rPr>
        <w:t>perimeter_mean</w:t>
      </w:r>
      <w:proofErr w:type="spellEnd"/>
      <w:r w:rsidRPr="0085507E">
        <w:rPr>
          <w:b/>
        </w:rPr>
        <w:t xml:space="preserve">, </w:t>
      </w:r>
      <w:proofErr w:type="spellStart"/>
      <w:r w:rsidRPr="0085507E">
        <w:rPr>
          <w:b/>
        </w:rPr>
        <w:t>area_</w:t>
      </w:r>
      <w:proofErr w:type="gramStart"/>
      <w:r w:rsidRPr="0085507E">
        <w:rPr>
          <w:b/>
        </w:rPr>
        <w:t>mean,smoothness</w:t>
      </w:r>
      <w:proofErr w:type="gramEnd"/>
      <w:r w:rsidRPr="0085507E">
        <w:rPr>
          <w:b/>
        </w:rPr>
        <w:t>_mean</w:t>
      </w:r>
      <w:proofErr w:type="spellEnd"/>
      <w:r w:rsidRPr="0085507E">
        <w:rPr>
          <w:b/>
        </w:rPr>
        <w:t xml:space="preserve">, </w:t>
      </w:r>
      <w:proofErr w:type="spellStart"/>
      <w:r w:rsidRPr="0085507E">
        <w:rPr>
          <w:b/>
        </w:rPr>
        <w:t>compactness_mean,concavity_mean,concave_points_mean</w:t>
      </w:r>
      <w:proofErr w:type="spellEnd"/>
      <w:r w:rsidRPr="0085507E">
        <w:rPr>
          <w:b/>
        </w:rPr>
        <w:t>,</w:t>
      </w:r>
    </w:p>
    <w:p w:rsidR="0085507E" w:rsidRPr="0085507E" w:rsidRDefault="0085507E" w:rsidP="0085507E">
      <w:pPr>
        <w:rPr>
          <w:b/>
        </w:rPr>
      </w:pPr>
      <w:r w:rsidRPr="0085507E">
        <w:rPr>
          <w:b/>
        </w:rPr>
        <w:t xml:space="preserve">            </w:t>
      </w:r>
      <w:proofErr w:type="spellStart"/>
      <w:r w:rsidRPr="0085507E">
        <w:rPr>
          <w:b/>
        </w:rPr>
        <w:t>symmetry_</w:t>
      </w:r>
      <w:proofErr w:type="gramStart"/>
      <w:r w:rsidRPr="0085507E">
        <w:rPr>
          <w:b/>
        </w:rPr>
        <w:t>mean,fractal</w:t>
      </w:r>
      <w:proofErr w:type="gramEnd"/>
      <w:r w:rsidRPr="0085507E">
        <w:rPr>
          <w:b/>
        </w:rPr>
        <w:t>_dimension_mean</w:t>
      </w:r>
      <w:proofErr w:type="spellEnd"/>
      <w:r w:rsidRPr="0085507E">
        <w:rPr>
          <w:b/>
        </w:rPr>
        <w:t>,]</w:t>
      </w:r>
    </w:p>
    <w:p w:rsidR="0085507E" w:rsidRPr="0085507E" w:rsidRDefault="0085507E" w:rsidP="0085507E">
      <w:pPr>
        <w:rPr>
          <w:b/>
        </w:rPr>
      </w:pPr>
    </w:p>
    <w:p w:rsidR="0085507E" w:rsidRPr="0085507E" w:rsidRDefault="0085507E" w:rsidP="0085507E">
      <w:pPr>
        <w:rPr>
          <w:b/>
        </w:rPr>
      </w:pPr>
      <w:proofErr w:type="spellStart"/>
      <w:r w:rsidRPr="0085507E">
        <w:rPr>
          <w:b/>
        </w:rPr>
        <w:t>sonuc</w:t>
      </w:r>
      <w:proofErr w:type="spellEnd"/>
      <w:r w:rsidRPr="0085507E">
        <w:rPr>
          <w:b/>
        </w:rPr>
        <w:t xml:space="preserve"> =</w:t>
      </w:r>
      <w:proofErr w:type="spellStart"/>
      <w:proofErr w:type="gramStart"/>
      <w:r w:rsidRPr="0085507E">
        <w:rPr>
          <w:b/>
        </w:rPr>
        <w:t>clf.predict</w:t>
      </w:r>
      <w:proofErr w:type="spellEnd"/>
      <w:proofErr w:type="gramEnd"/>
      <w:r w:rsidRPr="0085507E">
        <w:rPr>
          <w:b/>
        </w:rPr>
        <w:t>([</w:t>
      </w:r>
      <w:proofErr w:type="spellStart"/>
      <w:r w:rsidRPr="0085507E">
        <w:rPr>
          <w:b/>
        </w:rPr>
        <w:t>kullanici</w:t>
      </w:r>
      <w:proofErr w:type="spellEnd"/>
      <w:r w:rsidRPr="0085507E">
        <w:rPr>
          <w:b/>
        </w:rPr>
        <w:t xml:space="preserve"> ])[0]</w:t>
      </w:r>
    </w:p>
    <w:p w:rsidR="0085507E" w:rsidRPr="0085507E" w:rsidRDefault="0085507E" w:rsidP="0085507E">
      <w:pPr>
        <w:rPr>
          <w:b/>
        </w:rPr>
      </w:pPr>
      <w:proofErr w:type="spellStart"/>
      <w:r w:rsidRPr="0085507E">
        <w:rPr>
          <w:b/>
        </w:rPr>
        <w:lastRenderedPageBreak/>
        <w:t>print</w:t>
      </w:r>
      <w:proofErr w:type="spellEnd"/>
      <w:r w:rsidRPr="0085507E">
        <w:rPr>
          <w:b/>
        </w:rPr>
        <w:t>("tahmin sonucu=",</w:t>
      </w:r>
      <w:proofErr w:type="spellStart"/>
      <w:r w:rsidRPr="0085507E">
        <w:rPr>
          <w:b/>
        </w:rPr>
        <w:t>sonuc</w:t>
      </w:r>
      <w:proofErr w:type="spellEnd"/>
      <w:r w:rsidRPr="0085507E">
        <w:rPr>
          <w:b/>
        </w:rPr>
        <w:t>)</w:t>
      </w:r>
    </w:p>
    <w:sectPr w:rsidR="0085507E" w:rsidRPr="0085507E" w:rsidSect="00E21F19">
      <w:pgSz w:w="11906" w:h="16838" w:code="9"/>
      <w:pgMar w:top="1418" w:right="85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167" w:rsidRDefault="00171167" w:rsidP="00EE4840">
      <w:r>
        <w:separator/>
      </w:r>
    </w:p>
  </w:endnote>
  <w:endnote w:type="continuationSeparator" w:id="0">
    <w:p w:rsidR="00171167" w:rsidRDefault="00171167" w:rsidP="00EE4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6750956"/>
      <w:docPartObj>
        <w:docPartGallery w:val="Page Numbers (Bottom of Page)"/>
        <w:docPartUnique/>
      </w:docPartObj>
    </w:sdtPr>
    <w:sdtContent>
      <w:p w:rsidR="00DE5EA6" w:rsidRDefault="00DE5EA6">
        <w:pPr>
          <w:pStyle w:val="AltBilgi"/>
          <w:jc w:val="center"/>
        </w:pPr>
        <w:r>
          <w:fldChar w:fldCharType="begin"/>
        </w:r>
        <w:r>
          <w:instrText>PAGE   \* MERGEFORMAT</w:instrText>
        </w:r>
        <w:r>
          <w:fldChar w:fldCharType="separate"/>
        </w:r>
        <w:r w:rsidR="00EE4FB6">
          <w:rPr>
            <w:noProof/>
          </w:rPr>
          <w:t>viii</w:t>
        </w:r>
        <w:r>
          <w:fldChar w:fldCharType="end"/>
        </w:r>
      </w:p>
    </w:sdtContent>
  </w:sdt>
  <w:p w:rsidR="00DE5EA6" w:rsidRDefault="00DE5EA6">
    <w:pPr>
      <w:pStyle w:val="AltBilgi"/>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845510"/>
      <w:docPartObj>
        <w:docPartGallery w:val="Page Numbers (Bottom of Page)"/>
        <w:docPartUnique/>
      </w:docPartObj>
    </w:sdtPr>
    <w:sdtContent>
      <w:p w:rsidR="00DE5EA6" w:rsidRDefault="00DE5EA6">
        <w:pPr>
          <w:pStyle w:val="AltBilgi"/>
          <w:jc w:val="center"/>
        </w:pPr>
        <w:r>
          <w:fldChar w:fldCharType="begin"/>
        </w:r>
        <w:r>
          <w:instrText>PAGE   \* MERGEFORMAT</w:instrText>
        </w:r>
        <w:r>
          <w:fldChar w:fldCharType="separate"/>
        </w:r>
        <w:r w:rsidR="00EE4FB6">
          <w:rPr>
            <w:noProof/>
          </w:rPr>
          <w:t>7</w:t>
        </w:r>
        <w: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167" w:rsidRDefault="00171167" w:rsidP="00EE4840">
      <w:r>
        <w:separator/>
      </w:r>
    </w:p>
  </w:footnote>
  <w:footnote w:type="continuationSeparator" w:id="0">
    <w:p w:rsidR="00171167" w:rsidRDefault="00171167" w:rsidP="00EE484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5EA6" w:rsidRDefault="00DE5EA6" w:rsidP="006C6A88">
    <w:pPr>
      <w:pStyle w:val="a"/>
      <w:tabs>
        <w:tab w:val="clear" w:pos="4536"/>
        <w:tab w:val="clear" w:pos="9072"/>
      </w:tabs>
      <w:jc w:val="center"/>
    </w:pPr>
    <w:r>
      <w:rPr>
        <w:noProof/>
        <w:lang w:eastAsia="tr-TR"/>
      </w:rPr>
      <w:drawing>
        <wp:inline distT="0" distB="0" distL="0" distR="0" wp14:anchorId="2E323DAC" wp14:editId="5874B637">
          <wp:extent cx="937260" cy="103584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37842" cy="103648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42C38"/>
    <w:multiLevelType w:val="multilevel"/>
    <w:tmpl w:val="3872DD7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0F5501"/>
    <w:multiLevelType w:val="multilevel"/>
    <w:tmpl w:val="EBC80262"/>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F6A0B6B"/>
    <w:multiLevelType w:val="multilevel"/>
    <w:tmpl w:val="3872DD7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DD60B0"/>
    <w:multiLevelType w:val="multilevel"/>
    <w:tmpl w:val="C2ACB248"/>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360" w:hanging="360"/>
      </w:pPr>
      <w:rPr>
        <w:rFonts w:hint="default"/>
      </w:rPr>
    </w:lvl>
    <w:lvl w:ilvl="2">
      <w:start w:val="1"/>
      <w:numFmt w:val="decimal"/>
      <w:pStyle w:val="Balk3"/>
      <w:isLgl/>
      <w:lvlText w:val="%1.%2.%3."/>
      <w:lvlJc w:val="left"/>
      <w:pPr>
        <w:ind w:left="720" w:hanging="720"/>
      </w:pPr>
      <w:rPr>
        <w:rFonts w:hint="default"/>
      </w:rPr>
    </w:lvl>
    <w:lvl w:ilvl="3">
      <w:start w:val="1"/>
      <w:numFmt w:val="decimal"/>
      <w:pStyle w:val="Balk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AB4434"/>
    <w:multiLevelType w:val="multilevel"/>
    <w:tmpl w:val="73AAB4C0"/>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18F764D1"/>
    <w:multiLevelType w:val="multilevel"/>
    <w:tmpl w:val="0916F2F4"/>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19300629"/>
    <w:multiLevelType w:val="multilevel"/>
    <w:tmpl w:val="3872DD70"/>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A207E06"/>
    <w:multiLevelType w:val="multilevel"/>
    <w:tmpl w:val="23E6B220"/>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8" w15:restartNumberingAfterBreak="0">
    <w:nsid w:val="21271F99"/>
    <w:multiLevelType w:val="hybridMultilevel"/>
    <w:tmpl w:val="C46019C2"/>
    <w:lvl w:ilvl="0" w:tplc="8CA65026">
      <w:start w:val="1"/>
      <w:numFmt w:val="bullet"/>
      <w:lvlText w:val="•"/>
      <w:lvlJc w:val="left"/>
      <w:pPr>
        <w:tabs>
          <w:tab w:val="num" w:pos="720"/>
        </w:tabs>
        <w:ind w:left="720" w:hanging="360"/>
      </w:pPr>
      <w:rPr>
        <w:rFonts w:ascii="Arial" w:hAnsi="Arial" w:hint="default"/>
      </w:rPr>
    </w:lvl>
    <w:lvl w:ilvl="1" w:tplc="32008D38" w:tentative="1">
      <w:start w:val="1"/>
      <w:numFmt w:val="bullet"/>
      <w:lvlText w:val="•"/>
      <w:lvlJc w:val="left"/>
      <w:pPr>
        <w:tabs>
          <w:tab w:val="num" w:pos="1440"/>
        </w:tabs>
        <w:ind w:left="1440" w:hanging="360"/>
      </w:pPr>
      <w:rPr>
        <w:rFonts w:ascii="Arial" w:hAnsi="Arial" w:hint="default"/>
      </w:rPr>
    </w:lvl>
    <w:lvl w:ilvl="2" w:tplc="312AA52A" w:tentative="1">
      <w:start w:val="1"/>
      <w:numFmt w:val="bullet"/>
      <w:lvlText w:val="•"/>
      <w:lvlJc w:val="left"/>
      <w:pPr>
        <w:tabs>
          <w:tab w:val="num" w:pos="2160"/>
        </w:tabs>
        <w:ind w:left="2160" w:hanging="360"/>
      </w:pPr>
      <w:rPr>
        <w:rFonts w:ascii="Arial" w:hAnsi="Arial" w:hint="default"/>
      </w:rPr>
    </w:lvl>
    <w:lvl w:ilvl="3" w:tplc="E5103FE0" w:tentative="1">
      <w:start w:val="1"/>
      <w:numFmt w:val="bullet"/>
      <w:lvlText w:val="•"/>
      <w:lvlJc w:val="left"/>
      <w:pPr>
        <w:tabs>
          <w:tab w:val="num" w:pos="2880"/>
        </w:tabs>
        <w:ind w:left="2880" w:hanging="360"/>
      </w:pPr>
      <w:rPr>
        <w:rFonts w:ascii="Arial" w:hAnsi="Arial" w:hint="default"/>
      </w:rPr>
    </w:lvl>
    <w:lvl w:ilvl="4" w:tplc="D79E6444" w:tentative="1">
      <w:start w:val="1"/>
      <w:numFmt w:val="bullet"/>
      <w:lvlText w:val="•"/>
      <w:lvlJc w:val="left"/>
      <w:pPr>
        <w:tabs>
          <w:tab w:val="num" w:pos="3600"/>
        </w:tabs>
        <w:ind w:left="3600" w:hanging="360"/>
      </w:pPr>
      <w:rPr>
        <w:rFonts w:ascii="Arial" w:hAnsi="Arial" w:hint="default"/>
      </w:rPr>
    </w:lvl>
    <w:lvl w:ilvl="5" w:tplc="F612AD68" w:tentative="1">
      <w:start w:val="1"/>
      <w:numFmt w:val="bullet"/>
      <w:lvlText w:val="•"/>
      <w:lvlJc w:val="left"/>
      <w:pPr>
        <w:tabs>
          <w:tab w:val="num" w:pos="4320"/>
        </w:tabs>
        <w:ind w:left="4320" w:hanging="360"/>
      </w:pPr>
      <w:rPr>
        <w:rFonts w:ascii="Arial" w:hAnsi="Arial" w:hint="default"/>
      </w:rPr>
    </w:lvl>
    <w:lvl w:ilvl="6" w:tplc="E9F84D74" w:tentative="1">
      <w:start w:val="1"/>
      <w:numFmt w:val="bullet"/>
      <w:lvlText w:val="•"/>
      <w:lvlJc w:val="left"/>
      <w:pPr>
        <w:tabs>
          <w:tab w:val="num" w:pos="5040"/>
        </w:tabs>
        <w:ind w:left="5040" w:hanging="360"/>
      </w:pPr>
      <w:rPr>
        <w:rFonts w:ascii="Arial" w:hAnsi="Arial" w:hint="default"/>
      </w:rPr>
    </w:lvl>
    <w:lvl w:ilvl="7" w:tplc="B86C93BE" w:tentative="1">
      <w:start w:val="1"/>
      <w:numFmt w:val="bullet"/>
      <w:lvlText w:val="•"/>
      <w:lvlJc w:val="left"/>
      <w:pPr>
        <w:tabs>
          <w:tab w:val="num" w:pos="5760"/>
        </w:tabs>
        <w:ind w:left="5760" w:hanging="360"/>
      </w:pPr>
      <w:rPr>
        <w:rFonts w:ascii="Arial" w:hAnsi="Arial" w:hint="default"/>
      </w:rPr>
    </w:lvl>
    <w:lvl w:ilvl="8" w:tplc="53B2243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3C350A"/>
    <w:multiLevelType w:val="multilevel"/>
    <w:tmpl w:val="EE4ED3AC"/>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2CB562D3"/>
    <w:multiLevelType w:val="multilevel"/>
    <w:tmpl w:val="244AB27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4206930"/>
    <w:multiLevelType w:val="multilevel"/>
    <w:tmpl w:val="3964378E"/>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2" w15:restartNumberingAfterBreak="0">
    <w:nsid w:val="38AA7FD1"/>
    <w:multiLevelType w:val="hybridMultilevel"/>
    <w:tmpl w:val="01744024"/>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40374320"/>
    <w:multiLevelType w:val="multilevel"/>
    <w:tmpl w:val="B498AE0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4687C48"/>
    <w:multiLevelType w:val="hybridMultilevel"/>
    <w:tmpl w:val="57F613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60D16B2"/>
    <w:multiLevelType w:val="multilevel"/>
    <w:tmpl w:val="B43AA24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63B7898"/>
    <w:multiLevelType w:val="multilevel"/>
    <w:tmpl w:val="EBC80262"/>
    <w:lvl w:ilvl="0">
      <w:start w:val="1"/>
      <w:numFmt w:val="bullet"/>
      <w:lvlText w:val=""/>
      <w:lvlJc w:val="left"/>
      <w:pPr>
        <w:ind w:left="720" w:hanging="360"/>
      </w:pPr>
      <w:rPr>
        <w:rFonts w:ascii="Symbol" w:hAnsi="Symbol" w:hint="default"/>
        <w:color w:val="auto"/>
      </w:rPr>
    </w:lvl>
    <w:lvl w:ilvl="1">
      <w:start w:val="1"/>
      <w:numFmt w:val="bullet"/>
      <w:lvlText w:val=""/>
      <w:lvlJc w:val="left"/>
      <w:pPr>
        <w:ind w:left="1080" w:hanging="360"/>
      </w:pPr>
      <w:rPr>
        <w:rFonts w:ascii="Symbol" w:hAnsi="Symbol" w:hint="default"/>
        <w:color w:val="auto"/>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7" w15:restartNumberingAfterBreak="0">
    <w:nsid w:val="476120C7"/>
    <w:multiLevelType w:val="multilevel"/>
    <w:tmpl w:val="AC04C1F0"/>
    <w:lvl w:ilvl="0">
      <w:start w:val="1"/>
      <w:numFmt w:val="decimal"/>
      <w:pStyle w:val="BASLIK1"/>
      <w:lvlText w:val="%1."/>
      <w:lvlJc w:val="left"/>
      <w:pPr>
        <w:ind w:left="720" w:hanging="360"/>
      </w:pPr>
      <w:rPr>
        <w:rFonts w:hint="default"/>
      </w:rPr>
    </w:lvl>
    <w:lvl w:ilvl="1">
      <w:start w:val="1"/>
      <w:numFmt w:val="decimal"/>
      <w:pStyle w:val="BASLIK2"/>
      <w:isLgl/>
      <w:lvlText w:val="%1.%2."/>
      <w:lvlJc w:val="left"/>
      <w:pPr>
        <w:ind w:left="360" w:hanging="360"/>
      </w:pPr>
      <w:rPr>
        <w:rFonts w:hint="default"/>
      </w:rPr>
    </w:lvl>
    <w:lvl w:ilvl="2">
      <w:start w:val="1"/>
      <w:numFmt w:val="decimal"/>
      <w:pStyle w:val="BASLIK3"/>
      <w:isLgl/>
      <w:lvlText w:val="%1.%2.%3."/>
      <w:lvlJc w:val="left"/>
      <w:pPr>
        <w:ind w:left="1800" w:hanging="720"/>
      </w:pPr>
      <w:rPr>
        <w:rFonts w:hint="default"/>
      </w:rPr>
    </w:lvl>
    <w:lvl w:ilvl="3">
      <w:start w:val="1"/>
      <w:numFmt w:val="decimal"/>
      <w:pStyle w:val="BASLIK4"/>
      <w:isLgl/>
      <w:lvlText w:val="%1.%2.%3.%4."/>
      <w:lvlJc w:val="left"/>
      <w:pPr>
        <w:ind w:left="1004" w:hanging="720"/>
      </w:pPr>
      <w:rPr>
        <w:rFonts w:hint="default"/>
      </w:rPr>
    </w:lvl>
    <w:lvl w:ilvl="4">
      <w:start w:val="1"/>
      <w:numFmt w:val="decimal"/>
      <w:pStyle w:val="BASLIK5"/>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537D3601"/>
    <w:multiLevelType w:val="hybridMultilevel"/>
    <w:tmpl w:val="0C8CDBA0"/>
    <w:lvl w:ilvl="0" w:tplc="72083650">
      <w:start w:val="3"/>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4E943EA"/>
    <w:multiLevelType w:val="multilevel"/>
    <w:tmpl w:val="66F2DA82"/>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4"/>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555852AE"/>
    <w:multiLevelType w:val="multilevel"/>
    <w:tmpl w:val="626C25B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35D190E"/>
    <w:multiLevelType w:val="multilevel"/>
    <w:tmpl w:val="3872DD7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78E43D0"/>
    <w:multiLevelType w:val="hybridMultilevel"/>
    <w:tmpl w:val="A798052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783B3DC4"/>
    <w:multiLevelType w:val="multilevel"/>
    <w:tmpl w:val="3872DD7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D1D13D9"/>
    <w:multiLevelType w:val="multilevel"/>
    <w:tmpl w:val="3872DD7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DD93B3C"/>
    <w:multiLevelType w:val="multilevel"/>
    <w:tmpl w:val="39E44C5C"/>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7E740AA7"/>
    <w:multiLevelType w:val="multilevel"/>
    <w:tmpl w:val="CE30A062"/>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F273CD1"/>
    <w:multiLevelType w:val="multilevel"/>
    <w:tmpl w:val="C98472EE"/>
    <w:lvl w:ilvl="0">
      <w:start w:val="2"/>
      <w:numFmt w:val="decimal"/>
      <w:lvlText w:val="%1"/>
      <w:lvlJc w:val="left"/>
      <w:pPr>
        <w:ind w:left="360" w:hanging="360"/>
      </w:pPr>
      <w:rPr>
        <w:rFonts w:hint="default"/>
      </w:rPr>
    </w:lvl>
    <w:lvl w:ilvl="1">
      <w:start w:val="3"/>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17"/>
  </w:num>
  <w:num w:numId="2">
    <w:abstractNumId w:val="3"/>
  </w:num>
  <w:num w:numId="3">
    <w:abstractNumId w:val="22"/>
  </w:num>
  <w:num w:numId="4">
    <w:abstractNumId w:val="14"/>
  </w:num>
  <w:num w:numId="5">
    <w:abstractNumId w:val="1"/>
  </w:num>
  <w:num w:numId="6">
    <w:abstractNumId w:val="16"/>
  </w:num>
  <w:num w:numId="7">
    <w:abstractNumId w:val="4"/>
  </w:num>
  <w:num w:numId="8">
    <w:abstractNumId w:val="5"/>
  </w:num>
  <w:num w:numId="9">
    <w:abstractNumId w:val="21"/>
  </w:num>
  <w:num w:numId="10">
    <w:abstractNumId w:val="13"/>
  </w:num>
  <w:num w:numId="11">
    <w:abstractNumId w:val="3"/>
    <w:lvlOverride w:ilvl="0">
      <w:startOverride w:val="2"/>
    </w:lvlOverride>
    <w:lvlOverride w:ilvl="1">
      <w:startOverride w:val="2"/>
    </w:lvlOverride>
  </w:num>
  <w:num w:numId="12">
    <w:abstractNumId w:val="15"/>
  </w:num>
  <w:num w:numId="13">
    <w:abstractNumId w:val="3"/>
    <w:lvlOverride w:ilvl="0">
      <w:startOverride w:val="2"/>
    </w:lvlOverride>
    <w:lvlOverride w:ilvl="1">
      <w:startOverride w:val="2"/>
    </w:lvlOverride>
  </w:num>
  <w:num w:numId="14">
    <w:abstractNumId w:val="3"/>
    <w:lvlOverride w:ilvl="0">
      <w:startOverride w:val="2"/>
    </w:lvlOverride>
    <w:lvlOverride w:ilvl="1">
      <w:startOverride w:val="2"/>
    </w:lvlOverride>
  </w:num>
  <w:num w:numId="15">
    <w:abstractNumId w:val="3"/>
    <w:lvlOverride w:ilvl="0">
      <w:startOverride w:val="2"/>
    </w:lvlOverride>
    <w:lvlOverride w:ilvl="1">
      <w:startOverride w:val="2"/>
    </w:lvlOverride>
  </w:num>
  <w:num w:numId="16">
    <w:abstractNumId w:val="3"/>
    <w:lvlOverride w:ilvl="0">
      <w:startOverride w:val="2"/>
    </w:lvlOverride>
    <w:lvlOverride w:ilvl="1">
      <w:startOverride w:val="2"/>
    </w:lvlOverride>
  </w:num>
  <w:num w:numId="17">
    <w:abstractNumId w:val="3"/>
    <w:lvlOverride w:ilvl="0">
      <w:startOverride w:val="2"/>
    </w:lvlOverride>
    <w:lvlOverride w:ilvl="1">
      <w:startOverride w:val="2"/>
    </w:lvlOverride>
    <w:lvlOverride w:ilvl="2">
      <w:startOverride w:val="2"/>
    </w:lvlOverride>
  </w:num>
  <w:num w:numId="18">
    <w:abstractNumId w:val="20"/>
  </w:num>
  <w:num w:numId="19">
    <w:abstractNumId w:val="3"/>
    <w:lvlOverride w:ilvl="0">
      <w:startOverride w:val="2"/>
    </w:lvlOverride>
    <w:lvlOverride w:ilvl="1">
      <w:startOverride w:val="2"/>
    </w:lvlOverride>
    <w:lvlOverride w:ilvl="2">
      <w:startOverride w:val="2"/>
    </w:lvlOverride>
  </w:num>
  <w:num w:numId="20">
    <w:abstractNumId w:val="3"/>
    <w:lvlOverride w:ilvl="0">
      <w:startOverride w:val="2"/>
    </w:lvlOverride>
    <w:lvlOverride w:ilvl="1">
      <w:startOverride w:val="2"/>
    </w:lvlOverride>
    <w:lvlOverride w:ilvl="2">
      <w:startOverride w:val="2"/>
    </w:lvlOverride>
  </w:num>
  <w:num w:numId="21">
    <w:abstractNumId w:val="3"/>
    <w:lvlOverride w:ilvl="0">
      <w:startOverride w:val="2"/>
    </w:lvlOverride>
    <w:lvlOverride w:ilvl="1">
      <w:startOverride w:val="2"/>
    </w:lvlOverride>
    <w:lvlOverride w:ilvl="2">
      <w:startOverride w:val="1"/>
    </w:lvlOverride>
    <w:lvlOverride w:ilvl="3">
      <w:startOverride w:val="1"/>
    </w:lvlOverride>
  </w:num>
  <w:num w:numId="22">
    <w:abstractNumId w:val="3"/>
    <w:lvlOverride w:ilvl="0">
      <w:startOverride w:val="2"/>
    </w:lvlOverride>
    <w:lvlOverride w:ilvl="1">
      <w:startOverride w:val="2"/>
    </w:lvlOverride>
    <w:lvlOverride w:ilvl="2">
      <w:startOverride w:val="2"/>
    </w:lvlOverride>
  </w:num>
  <w:num w:numId="23">
    <w:abstractNumId w:val="18"/>
  </w:num>
  <w:num w:numId="24">
    <w:abstractNumId w:val="23"/>
  </w:num>
  <w:num w:numId="25">
    <w:abstractNumId w:val="9"/>
  </w:num>
  <w:num w:numId="26">
    <w:abstractNumId w:val="2"/>
  </w:num>
  <w:num w:numId="27">
    <w:abstractNumId w:val="0"/>
  </w:num>
  <w:num w:numId="28">
    <w:abstractNumId w:val="6"/>
  </w:num>
  <w:num w:numId="29">
    <w:abstractNumId w:val="24"/>
  </w:num>
  <w:num w:numId="30">
    <w:abstractNumId w:val="3"/>
    <w:lvlOverride w:ilvl="0">
      <w:startOverride w:val="3"/>
    </w:lvlOverride>
    <w:lvlOverride w:ilvl="1">
      <w:startOverride w:val="1"/>
    </w:lvlOverride>
  </w:num>
  <w:num w:numId="31">
    <w:abstractNumId w:val="3"/>
    <w:lvlOverride w:ilvl="0">
      <w:startOverride w:val="3"/>
    </w:lvlOverride>
    <w:lvlOverride w:ilvl="1">
      <w:startOverride w:val="1"/>
    </w:lvlOverride>
  </w:num>
  <w:num w:numId="32">
    <w:abstractNumId w:val="3"/>
    <w:lvlOverride w:ilvl="0">
      <w:startOverride w:val="3"/>
    </w:lvlOverride>
    <w:lvlOverride w:ilvl="1">
      <w:startOverride w:val="1"/>
    </w:lvlOverride>
  </w:num>
  <w:num w:numId="33">
    <w:abstractNumId w:val="7"/>
  </w:num>
  <w:num w:numId="34">
    <w:abstractNumId w:val="3"/>
    <w:lvlOverride w:ilvl="0">
      <w:startOverride w:val="3"/>
    </w:lvlOverride>
    <w:lvlOverride w:ilvl="1">
      <w:startOverride w:val="2"/>
    </w:lvlOverride>
  </w:num>
  <w:num w:numId="35">
    <w:abstractNumId w:val="11"/>
  </w:num>
  <w:num w:numId="36">
    <w:abstractNumId w:val="8"/>
  </w:num>
  <w:num w:numId="37">
    <w:abstractNumId w:val="19"/>
  </w:num>
  <w:num w:numId="38">
    <w:abstractNumId w:val="26"/>
  </w:num>
  <w:num w:numId="39">
    <w:abstractNumId w:val="25"/>
  </w:num>
  <w:num w:numId="40">
    <w:abstractNumId w:val="27"/>
  </w:num>
  <w:num w:numId="41">
    <w:abstractNumId w:val="12"/>
  </w:num>
  <w:num w:numId="42">
    <w:abstractNumId w:val="1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ED3"/>
    <w:rsid w:val="0000020C"/>
    <w:rsid w:val="00000236"/>
    <w:rsid w:val="000004A6"/>
    <w:rsid w:val="00000678"/>
    <w:rsid w:val="00000AAA"/>
    <w:rsid w:val="00000D19"/>
    <w:rsid w:val="00000D30"/>
    <w:rsid w:val="00001F0F"/>
    <w:rsid w:val="00001FD8"/>
    <w:rsid w:val="00001FF6"/>
    <w:rsid w:val="000020C9"/>
    <w:rsid w:val="000023E3"/>
    <w:rsid w:val="00002D13"/>
    <w:rsid w:val="00002DD9"/>
    <w:rsid w:val="000033F8"/>
    <w:rsid w:val="00003878"/>
    <w:rsid w:val="000038C0"/>
    <w:rsid w:val="00003920"/>
    <w:rsid w:val="00003E5F"/>
    <w:rsid w:val="00004864"/>
    <w:rsid w:val="00004C14"/>
    <w:rsid w:val="00004EF3"/>
    <w:rsid w:val="00005267"/>
    <w:rsid w:val="000055EE"/>
    <w:rsid w:val="0000560F"/>
    <w:rsid w:val="0000571B"/>
    <w:rsid w:val="00005B3F"/>
    <w:rsid w:val="00005D02"/>
    <w:rsid w:val="00005F6A"/>
    <w:rsid w:val="00006044"/>
    <w:rsid w:val="0000613B"/>
    <w:rsid w:val="000061CF"/>
    <w:rsid w:val="000062CB"/>
    <w:rsid w:val="000062DE"/>
    <w:rsid w:val="00006D3B"/>
    <w:rsid w:val="00006DC5"/>
    <w:rsid w:val="000070A1"/>
    <w:rsid w:val="0000717F"/>
    <w:rsid w:val="000073C9"/>
    <w:rsid w:val="00010077"/>
    <w:rsid w:val="000102E3"/>
    <w:rsid w:val="0001037F"/>
    <w:rsid w:val="00010452"/>
    <w:rsid w:val="00010FD7"/>
    <w:rsid w:val="000110F3"/>
    <w:rsid w:val="0001140B"/>
    <w:rsid w:val="00011433"/>
    <w:rsid w:val="000118D4"/>
    <w:rsid w:val="00011B4F"/>
    <w:rsid w:val="00011EF4"/>
    <w:rsid w:val="00011F7B"/>
    <w:rsid w:val="00012189"/>
    <w:rsid w:val="00012381"/>
    <w:rsid w:val="000126B1"/>
    <w:rsid w:val="00012A70"/>
    <w:rsid w:val="0001315A"/>
    <w:rsid w:val="000133DE"/>
    <w:rsid w:val="00013C77"/>
    <w:rsid w:val="00014003"/>
    <w:rsid w:val="000141C8"/>
    <w:rsid w:val="00014207"/>
    <w:rsid w:val="0001432F"/>
    <w:rsid w:val="000145C6"/>
    <w:rsid w:val="00014EB5"/>
    <w:rsid w:val="000152BC"/>
    <w:rsid w:val="000153E6"/>
    <w:rsid w:val="000155DE"/>
    <w:rsid w:val="000156A3"/>
    <w:rsid w:val="00015847"/>
    <w:rsid w:val="00015894"/>
    <w:rsid w:val="00015AB5"/>
    <w:rsid w:val="00015DB0"/>
    <w:rsid w:val="00016352"/>
    <w:rsid w:val="00016448"/>
    <w:rsid w:val="000164C1"/>
    <w:rsid w:val="000166F4"/>
    <w:rsid w:val="000169AC"/>
    <w:rsid w:val="00016EDE"/>
    <w:rsid w:val="00016F7E"/>
    <w:rsid w:val="00017033"/>
    <w:rsid w:val="000173FA"/>
    <w:rsid w:val="000204DF"/>
    <w:rsid w:val="00020AEF"/>
    <w:rsid w:val="00020E49"/>
    <w:rsid w:val="000214E7"/>
    <w:rsid w:val="000217CA"/>
    <w:rsid w:val="000218BA"/>
    <w:rsid w:val="00021C7A"/>
    <w:rsid w:val="00021C96"/>
    <w:rsid w:val="00021CEE"/>
    <w:rsid w:val="00021DAE"/>
    <w:rsid w:val="00022134"/>
    <w:rsid w:val="000221B7"/>
    <w:rsid w:val="000223CA"/>
    <w:rsid w:val="00022496"/>
    <w:rsid w:val="000227D6"/>
    <w:rsid w:val="00023DA6"/>
    <w:rsid w:val="00023E35"/>
    <w:rsid w:val="00024929"/>
    <w:rsid w:val="00024940"/>
    <w:rsid w:val="00024D61"/>
    <w:rsid w:val="00024E61"/>
    <w:rsid w:val="000252D3"/>
    <w:rsid w:val="000252F9"/>
    <w:rsid w:val="0002575B"/>
    <w:rsid w:val="00025864"/>
    <w:rsid w:val="00025C14"/>
    <w:rsid w:val="00025C75"/>
    <w:rsid w:val="00025CC3"/>
    <w:rsid w:val="00025E60"/>
    <w:rsid w:val="00026007"/>
    <w:rsid w:val="000263F3"/>
    <w:rsid w:val="00026A29"/>
    <w:rsid w:val="00026AEB"/>
    <w:rsid w:val="00027A4B"/>
    <w:rsid w:val="00027EC9"/>
    <w:rsid w:val="000300FA"/>
    <w:rsid w:val="0003041C"/>
    <w:rsid w:val="0003069D"/>
    <w:rsid w:val="000307FB"/>
    <w:rsid w:val="00030DCA"/>
    <w:rsid w:val="00030E19"/>
    <w:rsid w:val="0003171D"/>
    <w:rsid w:val="00031769"/>
    <w:rsid w:val="00031CE2"/>
    <w:rsid w:val="00031D9B"/>
    <w:rsid w:val="00031F7A"/>
    <w:rsid w:val="000327FF"/>
    <w:rsid w:val="00032987"/>
    <w:rsid w:val="00032D61"/>
    <w:rsid w:val="000330A5"/>
    <w:rsid w:val="0003323F"/>
    <w:rsid w:val="000336C5"/>
    <w:rsid w:val="0003432B"/>
    <w:rsid w:val="00034601"/>
    <w:rsid w:val="00035222"/>
    <w:rsid w:val="0003574E"/>
    <w:rsid w:val="0003577A"/>
    <w:rsid w:val="000357BC"/>
    <w:rsid w:val="0003589C"/>
    <w:rsid w:val="000359D0"/>
    <w:rsid w:val="00035B48"/>
    <w:rsid w:val="00036B02"/>
    <w:rsid w:val="00036DC3"/>
    <w:rsid w:val="0003745E"/>
    <w:rsid w:val="000375AD"/>
    <w:rsid w:val="0003774C"/>
    <w:rsid w:val="000377EA"/>
    <w:rsid w:val="00037FF6"/>
    <w:rsid w:val="00040149"/>
    <w:rsid w:val="000403D9"/>
    <w:rsid w:val="00040CFB"/>
    <w:rsid w:val="000410C3"/>
    <w:rsid w:val="000412AA"/>
    <w:rsid w:val="00041611"/>
    <w:rsid w:val="00041AB2"/>
    <w:rsid w:val="00041FF0"/>
    <w:rsid w:val="000420DE"/>
    <w:rsid w:val="000421E8"/>
    <w:rsid w:val="00042278"/>
    <w:rsid w:val="00042819"/>
    <w:rsid w:val="000428D2"/>
    <w:rsid w:val="00042A41"/>
    <w:rsid w:val="000435C0"/>
    <w:rsid w:val="00043C81"/>
    <w:rsid w:val="000443D2"/>
    <w:rsid w:val="000444E7"/>
    <w:rsid w:val="000446E2"/>
    <w:rsid w:val="00044F20"/>
    <w:rsid w:val="00045421"/>
    <w:rsid w:val="00045A47"/>
    <w:rsid w:val="0004640C"/>
    <w:rsid w:val="00046B2D"/>
    <w:rsid w:val="00046C84"/>
    <w:rsid w:val="000470F8"/>
    <w:rsid w:val="00047195"/>
    <w:rsid w:val="00047200"/>
    <w:rsid w:val="0004789C"/>
    <w:rsid w:val="00047917"/>
    <w:rsid w:val="00047C8F"/>
    <w:rsid w:val="000509ED"/>
    <w:rsid w:val="00050AB2"/>
    <w:rsid w:val="00050BBF"/>
    <w:rsid w:val="00050C0A"/>
    <w:rsid w:val="00050EDC"/>
    <w:rsid w:val="00050F49"/>
    <w:rsid w:val="000512FD"/>
    <w:rsid w:val="00051580"/>
    <w:rsid w:val="000516DE"/>
    <w:rsid w:val="000518E1"/>
    <w:rsid w:val="000524B7"/>
    <w:rsid w:val="000526D3"/>
    <w:rsid w:val="00052720"/>
    <w:rsid w:val="00052792"/>
    <w:rsid w:val="0005289C"/>
    <w:rsid w:val="00052EAD"/>
    <w:rsid w:val="00053010"/>
    <w:rsid w:val="0005399D"/>
    <w:rsid w:val="00053B58"/>
    <w:rsid w:val="000544EF"/>
    <w:rsid w:val="00054792"/>
    <w:rsid w:val="0005479C"/>
    <w:rsid w:val="00054A5C"/>
    <w:rsid w:val="00054B79"/>
    <w:rsid w:val="00054FC4"/>
    <w:rsid w:val="00055114"/>
    <w:rsid w:val="00055381"/>
    <w:rsid w:val="000554E1"/>
    <w:rsid w:val="000555C3"/>
    <w:rsid w:val="00055817"/>
    <w:rsid w:val="0005587D"/>
    <w:rsid w:val="00055A02"/>
    <w:rsid w:val="00055AAF"/>
    <w:rsid w:val="00055CEA"/>
    <w:rsid w:val="000562FE"/>
    <w:rsid w:val="0005656B"/>
    <w:rsid w:val="0005676F"/>
    <w:rsid w:val="000568C0"/>
    <w:rsid w:val="00057241"/>
    <w:rsid w:val="0005763C"/>
    <w:rsid w:val="000577A2"/>
    <w:rsid w:val="00057BEC"/>
    <w:rsid w:val="00057FDA"/>
    <w:rsid w:val="000603D1"/>
    <w:rsid w:val="000606B7"/>
    <w:rsid w:val="00060974"/>
    <w:rsid w:val="00060B1D"/>
    <w:rsid w:val="00061487"/>
    <w:rsid w:val="000614BE"/>
    <w:rsid w:val="00061891"/>
    <w:rsid w:val="00061A23"/>
    <w:rsid w:val="00061A99"/>
    <w:rsid w:val="00061C4D"/>
    <w:rsid w:val="00062325"/>
    <w:rsid w:val="0006236A"/>
    <w:rsid w:val="000623C9"/>
    <w:rsid w:val="00062401"/>
    <w:rsid w:val="000626B0"/>
    <w:rsid w:val="000629CE"/>
    <w:rsid w:val="00062D57"/>
    <w:rsid w:val="0006375C"/>
    <w:rsid w:val="0006396F"/>
    <w:rsid w:val="00063A22"/>
    <w:rsid w:val="00063EDE"/>
    <w:rsid w:val="000642A9"/>
    <w:rsid w:val="00064645"/>
    <w:rsid w:val="000646F6"/>
    <w:rsid w:val="000647A0"/>
    <w:rsid w:val="00064C27"/>
    <w:rsid w:val="00064CA8"/>
    <w:rsid w:val="00064D8D"/>
    <w:rsid w:val="0006510A"/>
    <w:rsid w:val="000654C5"/>
    <w:rsid w:val="000658CC"/>
    <w:rsid w:val="000659D4"/>
    <w:rsid w:val="00065B99"/>
    <w:rsid w:val="00065F85"/>
    <w:rsid w:val="00066977"/>
    <w:rsid w:val="000669B3"/>
    <w:rsid w:val="00066BD9"/>
    <w:rsid w:val="000670F9"/>
    <w:rsid w:val="0006768C"/>
    <w:rsid w:val="0006792F"/>
    <w:rsid w:val="00067B12"/>
    <w:rsid w:val="00067BFA"/>
    <w:rsid w:val="000700AF"/>
    <w:rsid w:val="000705DB"/>
    <w:rsid w:val="00070C54"/>
    <w:rsid w:val="00070C5F"/>
    <w:rsid w:val="00070C99"/>
    <w:rsid w:val="00070DC4"/>
    <w:rsid w:val="00071113"/>
    <w:rsid w:val="000715AD"/>
    <w:rsid w:val="000715D9"/>
    <w:rsid w:val="00071AEE"/>
    <w:rsid w:val="00071BC6"/>
    <w:rsid w:val="000720CC"/>
    <w:rsid w:val="0007214D"/>
    <w:rsid w:val="00073108"/>
    <w:rsid w:val="00073CDA"/>
    <w:rsid w:val="00073E2F"/>
    <w:rsid w:val="000748A1"/>
    <w:rsid w:val="00075395"/>
    <w:rsid w:val="000755F4"/>
    <w:rsid w:val="00075613"/>
    <w:rsid w:val="000758FC"/>
    <w:rsid w:val="0007610E"/>
    <w:rsid w:val="00076B87"/>
    <w:rsid w:val="00077098"/>
    <w:rsid w:val="0007740E"/>
    <w:rsid w:val="000774C6"/>
    <w:rsid w:val="00077584"/>
    <w:rsid w:val="00077CAC"/>
    <w:rsid w:val="00080132"/>
    <w:rsid w:val="00080278"/>
    <w:rsid w:val="000802BC"/>
    <w:rsid w:val="0008034B"/>
    <w:rsid w:val="00080564"/>
    <w:rsid w:val="00080C76"/>
    <w:rsid w:val="00080C87"/>
    <w:rsid w:val="0008106F"/>
    <w:rsid w:val="000811A4"/>
    <w:rsid w:val="00081288"/>
    <w:rsid w:val="0008136E"/>
    <w:rsid w:val="000814FB"/>
    <w:rsid w:val="00081CD9"/>
    <w:rsid w:val="00081E3B"/>
    <w:rsid w:val="00081F66"/>
    <w:rsid w:val="00082A00"/>
    <w:rsid w:val="00082DF8"/>
    <w:rsid w:val="0008374C"/>
    <w:rsid w:val="00083BF2"/>
    <w:rsid w:val="00083DA9"/>
    <w:rsid w:val="00083E65"/>
    <w:rsid w:val="00083E71"/>
    <w:rsid w:val="00084878"/>
    <w:rsid w:val="00084980"/>
    <w:rsid w:val="00084F21"/>
    <w:rsid w:val="000854BD"/>
    <w:rsid w:val="00085554"/>
    <w:rsid w:val="000859ED"/>
    <w:rsid w:val="00085ADB"/>
    <w:rsid w:val="00086093"/>
    <w:rsid w:val="00086119"/>
    <w:rsid w:val="00086388"/>
    <w:rsid w:val="000863B8"/>
    <w:rsid w:val="00086454"/>
    <w:rsid w:val="00086555"/>
    <w:rsid w:val="00086835"/>
    <w:rsid w:val="00086FBD"/>
    <w:rsid w:val="0008733A"/>
    <w:rsid w:val="00087621"/>
    <w:rsid w:val="000876EE"/>
    <w:rsid w:val="00087BCE"/>
    <w:rsid w:val="00087F39"/>
    <w:rsid w:val="00090149"/>
    <w:rsid w:val="0009052C"/>
    <w:rsid w:val="000907D2"/>
    <w:rsid w:val="00090A00"/>
    <w:rsid w:val="00090B2A"/>
    <w:rsid w:val="00090D6C"/>
    <w:rsid w:val="00091607"/>
    <w:rsid w:val="0009278B"/>
    <w:rsid w:val="000927B9"/>
    <w:rsid w:val="000927F4"/>
    <w:rsid w:val="000928A2"/>
    <w:rsid w:val="00092AA3"/>
    <w:rsid w:val="00092B99"/>
    <w:rsid w:val="00092BF6"/>
    <w:rsid w:val="00092EA0"/>
    <w:rsid w:val="00093650"/>
    <w:rsid w:val="000939E9"/>
    <w:rsid w:val="00093C2F"/>
    <w:rsid w:val="00093DD6"/>
    <w:rsid w:val="00093E6A"/>
    <w:rsid w:val="00093FD0"/>
    <w:rsid w:val="00094433"/>
    <w:rsid w:val="000946B5"/>
    <w:rsid w:val="0009473C"/>
    <w:rsid w:val="0009495E"/>
    <w:rsid w:val="00094A2E"/>
    <w:rsid w:val="00094EA9"/>
    <w:rsid w:val="00094F0F"/>
    <w:rsid w:val="00095278"/>
    <w:rsid w:val="0009538C"/>
    <w:rsid w:val="00095622"/>
    <w:rsid w:val="000957AB"/>
    <w:rsid w:val="00095C16"/>
    <w:rsid w:val="00095C4D"/>
    <w:rsid w:val="00095E25"/>
    <w:rsid w:val="00095FE7"/>
    <w:rsid w:val="00095FEE"/>
    <w:rsid w:val="0009608B"/>
    <w:rsid w:val="0009623C"/>
    <w:rsid w:val="0009681E"/>
    <w:rsid w:val="00096A3F"/>
    <w:rsid w:val="00096E67"/>
    <w:rsid w:val="000976CB"/>
    <w:rsid w:val="00097CC3"/>
    <w:rsid w:val="00097EA9"/>
    <w:rsid w:val="00097EFD"/>
    <w:rsid w:val="000A01CA"/>
    <w:rsid w:val="000A04D4"/>
    <w:rsid w:val="000A05A7"/>
    <w:rsid w:val="000A0621"/>
    <w:rsid w:val="000A0732"/>
    <w:rsid w:val="000A1188"/>
    <w:rsid w:val="000A1204"/>
    <w:rsid w:val="000A1316"/>
    <w:rsid w:val="000A1C5B"/>
    <w:rsid w:val="000A1CFE"/>
    <w:rsid w:val="000A1DA6"/>
    <w:rsid w:val="000A208F"/>
    <w:rsid w:val="000A2380"/>
    <w:rsid w:val="000A2B40"/>
    <w:rsid w:val="000A30E6"/>
    <w:rsid w:val="000A33E5"/>
    <w:rsid w:val="000A34D7"/>
    <w:rsid w:val="000A3A15"/>
    <w:rsid w:val="000A44FC"/>
    <w:rsid w:val="000A4A19"/>
    <w:rsid w:val="000A4F93"/>
    <w:rsid w:val="000A5065"/>
    <w:rsid w:val="000A57B9"/>
    <w:rsid w:val="000A581D"/>
    <w:rsid w:val="000A5BF3"/>
    <w:rsid w:val="000A5DE2"/>
    <w:rsid w:val="000A6246"/>
    <w:rsid w:val="000A6629"/>
    <w:rsid w:val="000A68F3"/>
    <w:rsid w:val="000A6A13"/>
    <w:rsid w:val="000A6D2F"/>
    <w:rsid w:val="000A723E"/>
    <w:rsid w:val="000A748D"/>
    <w:rsid w:val="000A7A87"/>
    <w:rsid w:val="000A7E59"/>
    <w:rsid w:val="000A7EE1"/>
    <w:rsid w:val="000B00AA"/>
    <w:rsid w:val="000B00D3"/>
    <w:rsid w:val="000B0361"/>
    <w:rsid w:val="000B0471"/>
    <w:rsid w:val="000B061F"/>
    <w:rsid w:val="000B1A75"/>
    <w:rsid w:val="000B2129"/>
    <w:rsid w:val="000B2349"/>
    <w:rsid w:val="000B2751"/>
    <w:rsid w:val="000B2CDF"/>
    <w:rsid w:val="000B2F6B"/>
    <w:rsid w:val="000B3972"/>
    <w:rsid w:val="000B3AB9"/>
    <w:rsid w:val="000B3C80"/>
    <w:rsid w:val="000B44CD"/>
    <w:rsid w:val="000B45AE"/>
    <w:rsid w:val="000B4ABE"/>
    <w:rsid w:val="000B4C43"/>
    <w:rsid w:val="000B4ED3"/>
    <w:rsid w:val="000B5235"/>
    <w:rsid w:val="000B5259"/>
    <w:rsid w:val="000B55BC"/>
    <w:rsid w:val="000B5881"/>
    <w:rsid w:val="000B58D1"/>
    <w:rsid w:val="000B6078"/>
    <w:rsid w:val="000B69B4"/>
    <w:rsid w:val="000B6A8B"/>
    <w:rsid w:val="000B7306"/>
    <w:rsid w:val="000B73EE"/>
    <w:rsid w:val="000B75FB"/>
    <w:rsid w:val="000B7762"/>
    <w:rsid w:val="000B7B29"/>
    <w:rsid w:val="000B7DE5"/>
    <w:rsid w:val="000C0204"/>
    <w:rsid w:val="000C0390"/>
    <w:rsid w:val="000C03FC"/>
    <w:rsid w:val="000C08A4"/>
    <w:rsid w:val="000C0917"/>
    <w:rsid w:val="000C0B37"/>
    <w:rsid w:val="000C0BFA"/>
    <w:rsid w:val="000C1451"/>
    <w:rsid w:val="000C16EA"/>
    <w:rsid w:val="000C183F"/>
    <w:rsid w:val="000C1880"/>
    <w:rsid w:val="000C1B05"/>
    <w:rsid w:val="000C1DBF"/>
    <w:rsid w:val="000C2205"/>
    <w:rsid w:val="000C2F69"/>
    <w:rsid w:val="000C31EB"/>
    <w:rsid w:val="000C322C"/>
    <w:rsid w:val="000C3365"/>
    <w:rsid w:val="000C348C"/>
    <w:rsid w:val="000C37A0"/>
    <w:rsid w:val="000C3AA3"/>
    <w:rsid w:val="000C3BA6"/>
    <w:rsid w:val="000C3BF5"/>
    <w:rsid w:val="000C3D65"/>
    <w:rsid w:val="000C4633"/>
    <w:rsid w:val="000C4B91"/>
    <w:rsid w:val="000C4D40"/>
    <w:rsid w:val="000C4D68"/>
    <w:rsid w:val="000C5481"/>
    <w:rsid w:val="000C563B"/>
    <w:rsid w:val="000C5717"/>
    <w:rsid w:val="000C5864"/>
    <w:rsid w:val="000C5C08"/>
    <w:rsid w:val="000C5F4C"/>
    <w:rsid w:val="000C5FEF"/>
    <w:rsid w:val="000C60AA"/>
    <w:rsid w:val="000C6129"/>
    <w:rsid w:val="000C6167"/>
    <w:rsid w:val="000C62B1"/>
    <w:rsid w:val="000C63D7"/>
    <w:rsid w:val="000C6683"/>
    <w:rsid w:val="000C68E4"/>
    <w:rsid w:val="000C690C"/>
    <w:rsid w:val="000C6C67"/>
    <w:rsid w:val="000C72B1"/>
    <w:rsid w:val="000C75C0"/>
    <w:rsid w:val="000C7698"/>
    <w:rsid w:val="000C77A2"/>
    <w:rsid w:val="000C7B37"/>
    <w:rsid w:val="000D0759"/>
    <w:rsid w:val="000D0A2B"/>
    <w:rsid w:val="000D0B06"/>
    <w:rsid w:val="000D1E9B"/>
    <w:rsid w:val="000D1F4C"/>
    <w:rsid w:val="000D2281"/>
    <w:rsid w:val="000D250E"/>
    <w:rsid w:val="000D27E6"/>
    <w:rsid w:val="000D30CF"/>
    <w:rsid w:val="000D3207"/>
    <w:rsid w:val="000D3640"/>
    <w:rsid w:val="000D3A43"/>
    <w:rsid w:val="000D3FCE"/>
    <w:rsid w:val="000D40F2"/>
    <w:rsid w:val="000D4CA0"/>
    <w:rsid w:val="000D4D16"/>
    <w:rsid w:val="000D52E1"/>
    <w:rsid w:val="000D59D1"/>
    <w:rsid w:val="000D5C10"/>
    <w:rsid w:val="000D5E39"/>
    <w:rsid w:val="000D5F99"/>
    <w:rsid w:val="000D623F"/>
    <w:rsid w:val="000D6CEF"/>
    <w:rsid w:val="000D6DEA"/>
    <w:rsid w:val="000D7150"/>
    <w:rsid w:val="000D74AC"/>
    <w:rsid w:val="000D76FD"/>
    <w:rsid w:val="000D7791"/>
    <w:rsid w:val="000D7B0F"/>
    <w:rsid w:val="000E0429"/>
    <w:rsid w:val="000E0501"/>
    <w:rsid w:val="000E0A1C"/>
    <w:rsid w:val="000E0CD1"/>
    <w:rsid w:val="000E0EFB"/>
    <w:rsid w:val="000E11F8"/>
    <w:rsid w:val="000E121E"/>
    <w:rsid w:val="000E1840"/>
    <w:rsid w:val="000E1A59"/>
    <w:rsid w:val="000E1CA6"/>
    <w:rsid w:val="000E1FE2"/>
    <w:rsid w:val="000E21AC"/>
    <w:rsid w:val="000E2635"/>
    <w:rsid w:val="000E2668"/>
    <w:rsid w:val="000E2869"/>
    <w:rsid w:val="000E2FEE"/>
    <w:rsid w:val="000E30A9"/>
    <w:rsid w:val="000E3128"/>
    <w:rsid w:val="000E33C6"/>
    <w:rsid w:val="000E3AB5"/>
    <w:rsid w:val="000E3E74"/>
    <w:rsid w:val="000E3F65"/>
    <w:rsid w:val="000E4650"/>
    <w:rsid w:val="000E4ADD"/>
    <w:rsid w:val="000E513A"/>
    <w:rsid w:val="000E53AC"/>
    <w:rsid w:val="000E5419"/>
    <w:rsid w:val="000E54C2"/>
    <w:rsid w:val="000E54E1"/>
    <w:rsid w:val="000E606C"/>
    <w:rsid w:val="000E648E"/>
    <w:rsid w:val="000E697F"/>
    <w:rsid w:val="000E767F"/>
    <w:rsid w:val="000E784E"/>
    <w:rsid w:val="000E7D53"/>
    <w:rsid w:val="000E7E24"/>
    <w:rsid w:val="000F05FD"/>
    <w:rsid w:val="000F0C47"/>
    <w:rsid w:val="000F0D0E"/>
    <w:rsid w:val="000F1A4B"/>
    <w:rsid w:val="000F1A5A"/>
    <w:rsid w:val="000F1C18"/>
    <w:rsid w:val="000F1C7B"/>
    <w:rsid w:val="000F1DE2"/>
    <w:rsid w:val="000F1FA3"/>
    <w:rsid w:val="000F2111"/>
    <w:rsid w:val="000F244C"/>
    <w:rsid w:val="000F26D1"/>
    <w:rsid w:val="000F2849"/>
    <w:rsid w:val="000F2C8A"/>
    <w:rsid w:val="000F2E64"/>
    <w:rsid w:val="000F3165"/>
    <w:rsid w:val="000F340F"/>
    <w:rsid w:val="000F35C3"/>
    <w:rsid w:val="000F3978"/>
    <w:rsid w:val="000F3992"/>
    <w:rsid w:val="000F3F6A"/>
    <w:rsid w:val="000F40E8"/>
    <w:rsid w:val="000F422F"/>
    <w:rsid w:val="000F43C0"/>
    <w:rsid w:val="000F4BE0"/>
    <w:rsid w:val="000F4EF3"/>
    <w:rsid w:val="000F51E5"/>
    <w:rsid w:val="000F5439"/>
    <w:rsid w:val="000F580C"/>
    <w:rsid w:val="000F583E"/>
    <w:rsid w:val="000F597D"/>
    <w:rsid w:val="000F59E5"/>
    <w:rsid w:val="000F5F5A"/>
    <w:rsid w:val="000F6294"/>
    <w:rsid w:val="000F6682"/>
    <w:rsid w:val="000F6892"/>
    <w:rsid w:val="000F77AF"/>
    <w:rsid w:val="000F77C3"/>
    <w:rsid w:val="000F7878"/>
    <w:rsid w:val="000F79B4"/>
    <w:rsid w:val="000F79DC"/>
    <w:rsid w:val="000F7B1F"/>
    <w:rsid w:val="000F7F0E"/>
    <w:rsid w:val="001000B1"/>
    <w:rsid w:val="001004BE"/>
    <w:rsid w:val="001004FE"/>
    <w:rsid w:val="0010064B"/>
    <w:rsid w:val="00100789"/>
    <w:rsid w:val="00100818"/>
    <w:rsid w:val="001009B1"/>
    <w:rsid w:val="00100EB4"/>
    <w:rsid w:val="00100FCC"/>
    <w:rsid w:val="00101241"/>
    <w:rsid w:val="00101355"/>
    <w:rsid w:val="00101403"/>
    <w:rsid w:val="00101C65"/>
    <w:rsid w:val="00102242"/>
    <w:rsid w:val="0010267E"/>
    <w:rsid w:val="00102A5B"/>
    <w:rsid w:val="00102E6E"/>
    <w:rsid w:val="001037AB"/>
    <w:rsid w:val="00103905"/>
    <w:rsid w:val="00103E28"/>
    <w:rsid w:val="00103F8D"/>
    <w:rsid w:val="001044D6"/>
    <w:rsid w:val="001046B6"/>
    <w:rsid w:val="00104E4B"/>
    <w:rsid w:val="001052B0"/>
    <w:rsid w:val="0010549E"/>
    <w:rsid w:val="00105579"/>
    <w:rsid w:val="001055D0"/>
    <w:rsid w:val="001056C0"/>
    <w:rsid w:val="00105C7C"/>
    <w:rsid w:val="001063E2"/>
    <w:rsid w:val="0010648E"/>
    <w:rsid w:val="001064DC"/>
    <w:rsid w:val="00106854"/>
    <w:rsid w:val="00107828"/>
    <w:rsid w:val="001079AC"/>
    <w:rsid w:val="00107CEF"/>
    <w:rsid w:val="001101F8"/>
    <w:rsid w:val="001104E8"/>
    <w:rsid w:val="0011056C"/>
    <w:rsid w:val="00110754"/>
    <w:rsid w:val="001109D7"/>
    <w:rsid w:val="00110AFB"/>
    <w:rsid w:val="00110C65"/>
    <w:rsid w:val="00111BF6"/>
    <w:rsid w:val="00111E37"/>
    <w:rsid w:val="001125B5"/>
    <w:rsid w:val="00112712"/>
    <w:rsid w:val="00112DEF"/>
    <w:rsid w:val="00113292"/>
    <w:rsid w:val="001135E9"/>
    <w:rsid w:val="001136AE"/>
    <w:rsid w:val="00113757"/>
    <w:rsid w:val="00113A72"/>
    <w:rsid w:val="001143AF"/>
    <w:rsid w:val="00114750"/>
    <w:rsid w:val="001149AD"/>
    <w:rsid w:val="00114BC9"/>
    <w:rsid w:val="00114DEB"/>
    <w:rsid w:val="00114E99"/>
    <w:rsid w:val="00115037"/>
    <w:rsid w:val="00115316"/>
    <w:rsid w:val="001154A4"/>
    <w:rsid w:val="00115F7F"/>
    <w:rsid w:val="00116866"/>
    <w:rsid w:val="00116B2C"/>
    <w:rsid w:val="00116C00"/>
    <w:rsid w:val="00116D39"/>
    <w:rsid w:val="00116EF6"/>
    <w:rsid w:val="0011752D"/>
    <w:rsid w:val="001201FA"/>
    <w:rsid w:val="00120383"/>
    <w:rsid w:val="00120395"/>
    <w:rsid w:val="00120B81"/>
    <w:rsid w:val="00120F18"/>
    <w:rsid w:val="0012196F"/>
    <w:rsid w:val="00121B4F"/>
    <w:rsid w:val="00121DE9"/>
    <w:rsid w:val="00121F57"/>
    <w:rsid w:val="0012250A"/>
    <w:rsid w:val="001225C9"/>
    <w:rsid w:val="0012266C"/>
    <w:rsid w:val="00122677"/>
    <w:rsid w:val="001228B9"/>
    <w:rsid w:val="00122AE3"/>
    <w:rsid w:val="00123141"/>
    <w:rsid w:val="001232ED"/>
    <w:rsid w:val="0012333F"/>
    <w:rsid w:val="00123876"/>
    <w:rsid w:val="001239F9"/>
    <w:rsid w:val="00123C0F"/>
    <w:rsid w:val="00123C80"/>
    <w:rsid w:val="00123F2C"/>
    <w:rsid w:val="00124052"/>
    <w:rsid w:val="00124391"/>
    <w:rsid w:val="0012454E"/>
    <w:rsid w:val="0012477E"/>
    <w:rsid w:val="001249C8"/>
    <w:rsid w:val="00124F7B"/>
    <w:rsid w:val="001253B8"/>
    <w:rsid w:val="00125700"/>
    <w:rsid w:val="00125F9F"/>
    <w:rsid w:val="00125FEE"/>
    <w:rsid w:val="001262E2"/>
    <w:rsid w:val="001264B1"/>
    <w:rsid w:val="001269CC"/>
    <w:rsid w:val="00126B21"/>
    <w:rsid w:val="00126D4B"/>
    <w:rsid w:val="001271BB"/>
    <w:rsid w:val="00127554"/>
    <w:rsid w:val="00127917"/>
    <w:rsid w:val="00127B3F"/>
    <w:rsid w:val="00127DFE"/>
    <w:rsid w:val="00127F5C"/>
    <w:rsid w:val="00127FF3"/>
    <w:rsid w:val="00130528"/>
    <w:rsid w:val="001305DC"/>
    <w:rsid w:val="0013078D"/>
    <w:rsid w:val="0013084D"/>
    <w:rsid w:val="00130AEB"/>
    <w:rsid w:val="0013192E"/>
    <w:rsid w:val="00131B8A"/>
    <w:rsid w:val="00131CE6"/>
    <w:rsid w:val="00132184"/>
    <w:rsid w:val="001326E6"/>
    <w:rsid w:val="00132D4A"/>
    <w:rsid w:val="00132E27"/>
    <w:rsid w:val="00132EA4"/>
    <w:rsid w:val="00132F35"/>
    <w:rsid w:val="00133661"/>
    <w:rsid w:val="00133B9C"/>
    <w:rsid w:val="00133F92"/>
    <w:rsid w:val="00134049"/>
    <w:rsid w:val="00134299"/>
    <w:rsid w:val="00134EAB"/>
    <w:rsid w:val="00135087"/>
    <w:rsid w:val="0013514F"/>
    <w:rsid w:val="00135164"/>
    <w:rsid w:val="001353D2"/>
    <w:rsid w:val="001354B0"/>
    <w:rsid w:val="00135889"/>
    <w:rsid w:val="00135F78"/>
    <w:rsid w:val="001364FB"/>
    <w:rsid w:val="001366B5"/>
    <w:rsid w:val="001366EC"/>
    <w:rsid w:val="0013686A"/>
    <w:rsid w:val="00137C36"/>
    <w:rsid w:val="00140549"/>
    <w:rsid w:val="001405EE"/>
    <w:rsid w:val="00141956"/>
    <w:rsid w:val="001419BE"/>
    <w:rsid w:val="00141C88"/>
    <w:rsid w:val="001420D9"/>
    <w:rsid w:val="00142125"/>
    <w:rsid w:val="001422BE"/>
    <w:rsid w:val="00142839"/>
    <w:rsid w:val="00142BE3"/>
    <w:rsid w:val="00142F14"/>
    <w:rsid w:val="00142FE8"/>
    <w:rsid w:val="00143C3B"/>
    <w:rsid w:val="001440B5"/>
    <w:rsid w:val="001441E3"/>
    <w:rsid w:val="0014439C"/>
    <w:rsid w:val="00144BAC"/>
    <w:rsid w:val="001451FE"/>
    <w:rsid w:val="001462C3"/>
    <w:rsid w:val="001469B5"/>
    <w:rsid w:val="00146A69"/>
    <w:rsid w:val="00146CCA"/>
    <w:rsid w:val="00146D8E"/>
    <w:rsid w:val="00147332"/>
    <w:rsid w:val="0014767A"/>
    <w:rsid w:val="00147A1B"/>
    <w:rsid w:val="00147BDC"/>
    <w:rsid w:val="001501D8"/>
    <w:rsid w:val="00150402"/>
    <w:rsid w:val="001507CD"/>
    <w:rsid w:val="0015085E"/>
    <w:rsid w:val="001509C2"/>
    <w:rsid w:val="00150EE9"/>
    <w:rsid w:val="00150FBD"/>
    <w:rsid w:val="001511FF"/>
    <w:rsid w:val="0015121F"/>
    <w:rsid w:val="001512C9"/>
    <w:rsid w:val="001515BE"/>
    <w:rsid w:val="00151F95"/>
    <w:rsid w:val="0015201D"/>
    <w:rsid w:val="00152067"/>
    <w:rsid w:val="00152087"/>
    <w:rsid w:val="00152279"/>
    <w:rsid w:val="00152964"/>
    <w:rsid w:val="001529E6"/>
    <w:rsid w:val="00152D38"/>
    <w:rsid w:val="0015309C"/>
    <w:rsid w:val="001532E8"/>
    <w:rsid w:val="001534FC"/>
    <w:rsid w:val="001536C2"/>
    <w:rsid w:val="001536F3"/>
    <w:rsid w:val="001537DF"/>
    <w:rsid w:val="00153B28"/>
    <w:rsid w:val="00153B3B"/>
    <w:rsid w:val="00153F60"/>
    <w:rsid w:val="00154115"/>
    <w:rsid w:val="00154161"/>
    <w:rsid w:val="0015421A"/>
    <w:rsid w:val="00154261"/>
    <w:rsid w:val="00154428"/>
    <w:rsid w:val="0015475F"/>
    <w:rsid w:val="001548D7"/>
    <w:rsid w:val="00154F23"/>
    <w:rsid w:val="001550AB"/>
    <w:rsid w:val="00155308"/>
    <w:rsid w:val="001553A0"/>
    <w:rsid w:val="00155797"/>
    <w:rsid w:val="001557F6"/>
    <w:rsid w:val="00155809"/>
    <w:rsid w:val="00155852"/>
    <w:rsid w:val="00156377"/>
    <w:rsid w:val="0015678A"/>
    <w:rsid w:val="00157262"/>
    <w:rsid w:val="00157CB5"/>
    <w:rsid w:val="00157D21"/>
    <w:rsid w:val="00157E1F"/>
    <w:rsid w:val="00157E35"/>
    <w:rsid w:val="00157FEE"/>
    <w:rsid w:val="0016002D"/>
    <w:rsid w:val="00160123"/>
    <w:rsid w:val="001601FE"/>
    <w:rsid w:val="0016030D"/>
    <w:rsid w:val="00160818"/>
    <w:rsid w:val="00160A40"/>
    <w:rsid w:val="00160FDC"/>
    <w:rsid w:val="001611A9"/>
    <w:rsid w:val="001614DE"/>
    <w:rsid w:val="0016168C"/>
    <w:rsid w:val="00161736"/>
    <w:rsid w:val="00161955"/>
    <w:rsid w:val="00161C7B"/>
    <w:rsid w:val="00161E24"/>
    <w:rsid w:val="00161E2C"/>
    <w:rsid w:val="00161EF7"/>
    <w:rsid w:val="001627DB"/>
    <w:rsid w:val="00162B2E"/>
    <w:rsid w:val="00162D0A"/>
    <w:rsid w:val="00163137"/>
    <w:rsid w:val="001633EE"/>
    <w:rsid w:val="0016341B"/>
    <w:rsid w:val="0016353B"/>
    <w:rsid w:val="00163587"/>
    <w:rsid w:val="001636BC"/>
    <w:rsid w:val="00163F3F"/>
    <w:rsid w:val="00164111"/>
    <w:rsid w:val="00164383"/>
    <w:rsid w:val="00164547"/>
    <w:rsid w:val="00164B35"/>
    <w:rsid w:val="00164F06"/>
    <w:rsid w:val="001652DE"/>
    <w:rsid w:val="001655F2"/>
    <w:rsid w:val="00165B4A"/>
    <w:rsid w:val="00165F88"/>
    <w:rsid w:val="00166016"/>
    <w:rsid w:val="001661A9"/>
    <w:rsid w:val="00166794"/>
    <w:rsid w:val="00166E42"/>
    <w:rsid w:val="00167495"/>
    <w:rsid w:val="001674F0"/>
    <w:rsid w:val="001675B7"/>
    <w:rsid w:val="00167C6E"/>
    <w:rsid w:val="00167FA2"/>
    <w:rsid w:val="00170957"/>
    <w:rsid w:val="00170C0F"/>
    <w:rsid w:val="00170D87"/>
    <w:rsid w:val="00171167"/>
    <w:rsid w:val="001717EE"/>
    <w:rsid w:val="00171B00"/>
    <w:rsid w:val="00171EE7"/>
    <w:rsid w:val="001720FA"/>
    <w:rsid w:val="001723C8"/>
    <w:rsid w:val="001726A0"/>
    <w:rsid w:val="00172A50"/>
    <w:rsid w:val="00172AE0"/>
    <w:rsid w:val="00172B8E"/>
    <w:rsid w:val="00172C23"/>
    <w:rsid w:val="00172CD9"/>
    <w:rsid w:val="0017342E"/>
    <w:rsid w:val="00173973"/>
    <w:rsid w:val="001739CB"/>
    <w:rsid w:val="00173DB4"/>
    <w:rsid w:val="00173EE1"/>
    <w:rsid w:val="00174149"/>
    <w:rsid w:val="00174457"/>
    <w:rsid w:val="0017448E"/>
    <w:rsid w:val="001744E2"/>
    <w:rsid w:val="001746A2"/>
    <w:rsid w:val="00174A10"/>
    <w:rsid w:val="00174CEF"/>
    <w:rsid w:val="00174EA8"/>
    <w:rsid w:val="00175193"/>
    <w:rsid w:val="001752A2"/>
    <w:rsid w:val="00175302"/>
    <w:rsid w:val="00175866"/>
    <w:rsid w:val="00175AD2"/>
    <w:rsid w:val="00175D64"/>
    <w:rsid w:val="00175F95"/>
    <w:rsid w:val="00175FFD"/>
    <w:rsid w:val="001768B0"/>
    <w:rsid w:val="00176A9A"/>
    <w:rsid w:val="00176C52"/>
    <w:rsid w:val="00176C58"/>
    <w:rsid w:val="00176CBB"/>
    <w:rsid w:val="001772A6"/>
    <w:rsid w:val="00177511"/>
    <w:rsid w:val="00177640"/>
    <w:rsid w:val="00180079"/>
    <w:rsid w:val="0018074B"/>
    <w:rsid w:val="00180ACE"/>
    <w:rsid w:val="00180B38"/>
    <w:rsid w:val="00180DC1"/>
    <w:rsid w:val="00180ED8"/>
    <w:rsid w:val="00180F94"/>
    <w:rsid w:val="0018115E"/>
    <w:rsid w:val="001812D6"/>
    <w:rsid w:val="001816D4"/>
    <w:rsid w:val="001823A8"/>
    <w:rsid w:val="0018279C"/>
    <w:rsid w:val="00182BBD"/>
    <w:rsid w:val="00182E8E"/>
    <w:rsid w:val="0018306E"/>
    <w:rsid w:val="001830C2"/>
    <w:rsid w:val="00183721"/>
    <w:rsid w:val="00183B73"/>
    <w:rsid w:val="00183E9F"/>
    <w:rsid w:val="00183F99"/>
    <w:rsid w:val="001840D6"/>
    <w:rsid w:val="001841F0"/>
    <w:rsid w:val="001845E5"/>
    <w:rsid w:val="001847B1"/>
    <w:rsid w:val="00184963"/>
    <w:rsid w:val="00184D00"/>
    <w:rsid w:val="00184D21"/>
    <w:rsid w:val="00185050"/>
    <w:rsid w:val="00185625"/>
    <w:rsid w:val="00185B67"/>
    <w:rsid w:val="00186279"/>
    <w:rsid w:val="001864A2"/>
    <w:rsid w:val="001865E4"/>
    <w:rsid w:val="0018684C"/>
    <w:rsid w:val="00186D8D"/>
    <w:rsid w:val="00187561"/>
    <w:rsid w:val="00187644"/>
    <w:rsid w:val="0018797D"/>
    <w:rsid w:val="00187ACF"/>
    <w:rsid w:val="00187B88"/>
    <w:rsid w:val="0019054B"/>
    <w:rsid w:val="00190D21"/>
    <w:rsid w:val="00191250"/>
    <w:rsid w:val="00191305"/>
    <w:rsid w:val="00191475"/>
    <w:rsid w:val="00191483"/>
    <w:rsid w:val="00191602"/>
    <w:rsid w:val="00191770"/>
    <w:rsid w:val="00191C20"/>
    <w:rsid w:val="0019233A"/>
    <w:rsid w:val="001927B4"/>
    <w:rsid w:val="00192A9D"/>
    <w:rsid w:val="00192B8C"/>
    <w:rsid w:val="00192BDD"/>
    <w:rsid w:val="00192C19"/>
    <w:rsid w:val="00192CF4"/>
    <w:rsid w:val="00193262"/>
    <w:rsid w:val="0019346A"/>
    <w:rsid w:val="0019401A"/>
    <w:rsid w:val="00194938"/>
    <w:rsid w:val="00194AA1"/>
    <w:rsid w:val="00194EB8"/>
    <w:rsid w:val="001954D0"/>
    <w:rsid w:val="00195819"/>
    <w:rsid w:val="00196189"/>
    <w:rsid w:val="00196432"/>
    <w:rsid w:val="001968B2"/>
    <w:rsid w:val="00196C8A"/>
    <w:rsid w:val="00196CD6"/>
    <w:rsid w:val="00196E30"/>
    <w:rsid w:val="001970A1"/>
    <w:rsid w:val="00197823"/>
    <w:rsid w:val="00197937"/>
    <w:rsid w:val="00197D30"/>
    <w:rsid w:val="00197D3C"/>
    <w:rsid w:val="00197E7E"/>
    <w:rsid w:val="001A02A2"/>
    <w:rsid w:val="001A0471"/>
    <w:rsid w:val="001A0681"/>
    <w:rsid w:val="001A07B4"/>
    <w:rsid w:val="001A07D9"/>
    <w:rsid w:val="001A09F2"/>
    <w:rsid w:val="001A0C5E"/>
    <w:rsid w:val="001A0D04"/>
    <w:rsid w:val="001A1658"/>
    <w:rsid w:val="001A1DE1"/>
    <w:rsid w:val="001A2351"/>
    <w:rsid w:val="001A2DC6"/>
    <w:rsid w:val="001A3093"/>
    <w:rsid w:val="001A321C"/>
    <w:rsid w:val="001A33C3"/>
    <w:rsid w:val="001A3545"/>
    <w:rsid w:val="001A3610"/>
    <w:rsid w:val="001A37F2"/>
    <w:rsid w:val="001A3F44"/>
    <w:rsid w:val="001A3FE0"/>
    <w:rsid w:val="001A403E"/>
    <w:rsid w:val="001A417A"/>
    <w:rsid w:val="001A4ED7"/>
    <w:rsid w:val="001A4F4E"/>
    <w:rsid w:val="001A5597"/>
    <w:rsid w:val="001A6127"/>
    <w:rsid w:val="001A6640"/>
    <w:rsid w:val="001A6837"/>
    <w:rsid w:val="001A6A0D"/>
    <w:rsid w:val="001A6B74"/>
    <w:rsid w:val="001A6F84"/>
    <w:rsid w:val="001A71B4"/>
    <w:rsid w:val="001A730E"/>
    <w:rsid w:val="001A776A"/>
    <w:rsid w:val="001A78F3"/>
    <w:rsid w:val="001A7DBE"/>
    <w:rsid w:val="001A7F56"/>
    <w:rsid w:val="001B009C"/>
    <w:rsid w:val="001B01F9"/>
    <w:rsid w:val="001B024A"/>
    <w:rsid w:val="001B04EA"/>
    <w:rsid w:val="001B090E"/>
    <w:rsid w:val="001B10A1"/>
    <w:rsid w:val="001B14E5"/>
    <w:rsid w:val="001B1534"/>
    <w:rsid w:val="001B1C90"/>
    <w:rsid w:val="001B1D0C"/>
    <w:rsid w:val="001B2221"/>
    <w:rsid w:val="001B243D"/>
    <w:rsid w:val="001B261F"/>
    <w:rsid w:val="001B2767"/>
    <w:rsid w:val="001B28F4"/>
    <w:rsid w:val="001B30C6"/>
    <w:rsid w:val="001B31D3"/>
    <w:rsid w:val="001B33E5"/>
    <w:rsid w:val="001B3425"/>
    <w:rsid w:val="001B378D"/>
    <w:rsid w:val="001B3F99"/>
    <w:rsid w:val="001B4091"/>
    <w:rsid w:val="001B43A4"/>
    <w:rsid w:val="001B48CF"/>
    <w:rsid w:val="001B4E68"/>
    <w:rsid w:val="001B5606"/>
    <w:rsid w:val="001B5DE9"/>
    <w:rsid w:val="001B5DEE"/>
    <w:rsid w:val="001B5EC2"/>
    <w:rsid w:val="001B5F78"/>
    <w:rsid w:val="001B6A1E"/>
    <w:rsid w:val="001B6E77"/>
    <w:rsid w:val="001B768F"/>
    <w:rsid w:val="001B769C"/>
    <w:rsid w:val="001B76D6"/>
    <w:rsid w:val="001B7C21"/>
    <w:rsid w:val="001B7DF8"/>
    <w:rsid w:val="001C0459"/>
    <w:rsid w:val="001C071B"/>
    <w:rsid w:val="001C0874"/>
    <w:rsid w:val="001C094B"/>
    <w:rsid w:val="001C0A9B"/>
    <w:rsid w:val="001C0AFB"/>
    <w:rsid w:val="001C0DA0"/>
    <w:rsid w:val="001C0E7C"/>
    <w:rsid w:val="001C10D5"/>
    <w:rsid w:val="001C11FE"/>
    <w:rsid w:val="001C13D0"/>
    <w:rsid w:val="001C14E7"/>
    <w:rsid w:val="001C1913"/>
    <w:rsid w:val="001C19C3"/>
    <w:rsid w:val="001C1E87"/>
    <w:rsid w:val="001C1EF3"/>
    <w:rsid w:val="001C23BB"/>
    <w:rsid w:val="001C24D9"/>
    <w:rsid w:val="001C275C"/>
    <w:rsid w:val="001C2915"/>
    <w:rsid w:val="001C2940"/>
    <w:rsid w:val="001C2FDD"/>
    <w:rsid w:val="001C301B"/>
    <w:rsid w:val="001C37D5"/>
    <w:rsid w:val="001C3DFA"/>
    <w:rsid w:val="001C462A"/>
    <w:rsid w:val="001C4867"/>
    <w:rsid w:val="001C4B6D"/>
    <w:rsid w:val="001C4D54"/>
    <w:rsid w:val="001C4DE2"/>
    <w:rsid w:val="001C4DFE"/>
    <w:rsid w:val="001C5148"/>
    <w:rsid w:val="001C5D2C"/>
    <w:rsid w:val="001C5D49"/>
    <w:rsid w:val="001C6243"/>
    <w:rsid w:val="001C62A7"/>
    <w:rsid w:val="001C6475"/>
    <w:rsid w:val="001C6492"/>
    <w:rsid w:val="001C671F"/>
    <w:rsid w:val="001C6822"/>
    <w:rsid w:val="001C6ECD"/>
    <w:rsid w:val="001C7374"/>
    <w:rsid w:val="001C7486"/>
    <w:rsid w:val="001C74AF"/>
    <w:rsid w:val="001C753C"/>
    <w:rsid w:val="001C7BEA"/>
    <w:rsid w:val="001D033D"/>
    <w:rsid w:val="001D07C7"/>
    <w:rsid w:val="001D0BD8"/>
    <w:rsid w:val="001D0DB8"/>
    <w:rsid w:val="001D0E34"/>
    <w:rsid w:val="001D0E93"/>
    <w:rsid w:val="001D0FB4"/>
    <w:rsid w:val="001D17DD"/>
    <w:rsid w:val="001D1BB6"/>
    <w:rsid w:val="001D2615"/>
    <w:rsid w:val="001D2A07"/>
    <w:rsid w:val="001D2A32"/>
    <w:rsid w:val="001D2AD5"/>
    <w:rsid w:val="001D2AF3"/>
    <w:rsid w:val="001D2FAB"/>
    <w:rsid w:val="001D317E"/>
    <w:rsid w:val="001D3279"/>
    <w:rsid w:val="001D3401"/>
    <w:rsid w:val="001D344A"/>
    <w:rsid w:val="001D361D"/>
    <w:rsid w:val="001D3A74"/>
    <w:rsid w:val="001D3C4E"/>
    <w:rsid w:val="001D3CE9"/>
    <w:rsid w:val="001D417E"/>
    <w:rsid w:val="001D4211"/>
    <w:rsid w:val="001D4574"/>
    <w:rsid w:val="001D4873"/>
    <w:rsid w:val="001D51DA"/>
    <w:rsid w:val="001D5637"/>
    <w:rsid w:val="001D5BB4"/>
    <w:rsid w:val="001D5CB0"/>
    <w:rsid w:val="001D5F0B"/>
    <w:rsid w:val="001D5FBF"/>
    <w:rsid w:val="001D643C"/>
    <w:rsid w:val="001D644E"/>
    <w:rsid w:val="001D6481"/>
    <w:rsid w:val="001D6DA5"/>
    <w:rsid w:val="001D7122"/>
    <w:rsid w:val="001D723F"/>
    <w:rsid w:val="001D7664"/>
    <w:rsid w:val="001D778A"/>
    <w:rsid w:val="001D7DBC"/>
    <w:rsid w:val="001D7F27"/>
    <w:rsid w:val="001D7F87"/>
    <w:rsid w:val="001E017C"/>
    <w:rsid w:val="001E02C8"/>
    <w:rsid w:val="001E08E0"/>
    <w:rsid w:val="001E0CAB"/>
    <w:rsid w:val="001E0DD7"/>
    <w:rsid w:val="001E10C3"/>
    <w:rsid w:val="001E1923"/>
    <w:rsid w:val="001E1B76"/>
    <w:rsid w:val="001E1C7E"/>
    <w:rsid w:val="001E1D02"/>
    <w:rsid w:val="001E1EB1"/>
    <w:rsid w:val="001E2BE7"/>
    <w:rsid w:val="001E2EFF"/>
    <w:rsid w:val="001E34D2"/>
    <w:rsid w:val="001E386F"/>
    <w:rsid w:val="001E3CB1"/>
    <w:rsid w:val="001E3DBA"/>
    <w:rsid w:val="001E3F3E"/>
    <w:rsid w:val="001E4185"/>
    <w:rsid w:val="001E4B51"/>
    <w:rsid w:val="001E56A5"/>
    <w:rsid w:val="001E5821"/>
    <w:rsid w:val="001E58CC"/>
    <w:rsid w:val="001E5A94"/>
    <w:rsid w:val="001E5A9C"/>
    <w:rsid w:val="001E5B33"/>
    <w:rsid w:val="001E5DC5"/>
    <w:rsid w:val="001E6A07"/>
    <w:rsid w:val="001E6BE7"/>
    <w:rsid w:val="001E73AF"/>
    <w:rsid w:val="001E7533"/>
    <w:rsid w:val="001E77B1"/>
    <w:rsid w:val="001E7EDD"/>
    <w:rsid w:val="001F017E"/>
    <w:rsid w:val="001F0472"/>
    <w:rsid w:val="001F070B"/>
    <w:rsid w:val="001F0CBB"/>
    <w:rsid w:val="001F1103"/>
    <w:rsid w:val="001F11BF"/>
    <w:rsid w:val="001F13FF"/>
    <w:rsid w:val="001F186C"/>
    <w:rsid w:val="001F1897"/>
    <w:rsid w:val="001F1C9F"/>
    <w:rsid w:val="001F201F"/>
    <w:rsid w:val="001F20F7"/>
    <w:rsid w:val="001F2169"/>
    <w:rsid w:val="001F2342"/>
    <w:rsid w:val="001F24A0"/>
    <w:rsid w:val="001F2C69"/>
    <w:rsid w:val="001F2C79"/>
    <w:rsid w:val="001F359E"/>
    <w:rsid w:val="001F36EE"/>
    <w:rsid w:val="001F38D0"/>
    <w:rsid w:val="001F393D"/>
    <w:rsid w:val="001F3C2B"/>
    <w:rsid w:val="001F4287"/>
    <w:rsid w:val="001F46D9"/>
    <w:rsid w:val="001F480A"/>
    <w:rsid w:val="001F4A3E"/>
    <w:rsid w:val="001F4A3F"/>
    <w:rsid w:val="001F4C5A"/>
    <w:rsid w:val="001F4EC9"/>
    <w:rsid w:val="001F5A37"/>
    <w:rsid w:val="001F5AEF"/>
    <w:rsid w:val="001F5BFB"/>
    <w:rsid w:val="001F5DE4"/>
    <w:rsid w:val="001F640A"/>
    <w:rsid w:val="001F6768"/>
    <w:rsid w:val="001F70A7"/>
    <w:rsid w:val="001F7491"/>
    <w:rsid w:val="001F79C9"/>
    <w:rsid w:val="001F7B82"/>
    <w:rsid w:val="001F7BDC"/>
    <w:rsid w:val="002001F8"/>
    <w:rsid w:val="0020067B"/>
    <w:rsid w:val="00200930"/>
    <w:rsid w:val="0020130A"/>
    <w:rsid w:val="0020184C"/>
    <w:rsid w:val="00201A5A"/>
    <w:rsid w:val="00201A5C"/>
    <w:rsid w:val="00201C60"/>
    <w:rsid w:val="00202013"/>
    <w:rsid w:val="002020BF"/>
    <w:rsid w:val="002024DC"/>
    <w:rsid w:val="00202ADB"/>
    <w:rsid w:val="00202FE6"/>
    <w:rsid w:val="00202FEB"/>
    <w:rsid w:val="00203245"/>
    <w:rsid w:val="0020347A"/>
    <w:rsid w:val="00203934"/>
    <w:rsid w:val="00203937"/>
    <w:rsid w:val="00203F7E"/>
    <w:rsid w:val="00204223"/>
    <w:rsid w:val="00204E30"/>
    <w:rsid w:val="0020529F"/>
    <w:rsid w:val="002052B8"/>
    <w:rsid w:val="00205305"/>
    <w:rsid w:val="00205460"/>
    <w:rsid w:val="0020561E"/>
    <w:rsid w:val="0020570A"/>
    <w:rsid w:val="00205B30"/>
    <w:rsid w:val="00205BA0"/>
    <w:rsid w:val="00206452"/>
    <w:rsid w:val="002067E5"/>
    <w:rsid w:val="002072D0"/>
    <w:rsid w:val="0020749F"/>
    <w:rsid w:val="00207A9B"/>
    <w:rsid w:val="0021064F"/>
    <w:rsid w:val="00210CBD"/>
    <w:rsid w:val="00211051"/>
    <w:rsid w:val="002113AF"/>
    <w:rsid w:val="00211710"/>
    <w:rsid w:val="00211979"/>
    <w:rsid w:val="00211C33"/>
    <w:rsid w:val="002121FE"/>
    <w:rsid w:val="002129D4"/>
    <w:rsid w:val="00212AA8"/>
    <w:rsid w:val="00212DC2"/>
    <w:rsid w:val="00212F08"/>
    <w:rsid w:val="002131B8"/>
    <w:rsid w:val="002131F4"/>
    <w:rsid w:val="002134A1"/>
    <w:rsid w:val="002139E9"/>
    <w:rsid w:val="00213B13"/>
    <w:rsid w:val="00213DE7"/>
    <w:rsid w:val="00213E42"/>
    <w:rsid w:val="00214045"/>
    <w:rsid w:val="0021407C"/>
    <w:rsid w:val="00214236"/>
    <w:rsid w:val="002146CE"/>
    <w:rsid w:val="002147F6"/>
    <w:rsid w:val="0021494A"/>
    <w:rsid w:val="00214D57"/>
    <w:rsid w:val="00214EEA"/>
    <w:rsid w:val="00214EEC"/>
    <w:rsid w:val="002157EE"/>
    <w:rsid w:val="00215D41"/>
    <w:rsid w:val="002161EE"/>
    <w:rsid w:val="00216502"/>
    <w:rsid w:val="002166CC"/>
    <w:rsid w:val="00216EA2"/>
    <w:rsid w:val="0021708D"/>
    <w:rsid w:val="00217CA0"/>
    <w:rsid w:val="00217CF2"/>
    <w:rsid w:val="00217E60"/>
    <w:rsid w:val="00217FC2"/>
    <w:rsid w:val="00220194"/>
    <w:rsid w:val="0022027E"/>
    <w:rsid w:val="0022047A"/>
    <w:rsid w:val="002204B9"/>
    <w:rsid w:val="002208B7"/>
    <w:rsid w:val="002208D3"/>
    <w:rsid w:val="002213E2"/>
    <w:rsid w:val="002214F7"/>
    <w:rsid w:val="00221976"/>
    <w:rsid w:val="00221B46"/>
    <w:rsid w:val="00221F2F"/>
    <w:rsid w:val="00221FDD"/>
    <w:rsid w:val="00222446"/>
    <w:rsid w:val="00222CE7"/>
    <w:rsid w:val="00222EB8"/>
    <w:rsid w:val="0022309C"/>
    <w:rsid w:val="002232DA"/>
    <w:rsid w:val="0022342A"/>
    <w:rsid w:val="00223713"/>
    <w:rsid w:val="00223DC8"/>
    <w:rsid w:val="00223FD2"/>
    <w:rsid w:val="002241BB"/>
    <w:rsid w:val="002242B8"/>
    <w:rsid w:val="002242CF"/>
    <w:rsid w:val="00224579"/>
    <w:rsid w:val="00224C0D"/>
    <w:rsid w:val="00224E4B"/>
    <w:rsid w:val="00224F20"/>
    <w:rsid w:val="00225141"/>
    <w:rsid w:val="00225778"/>
    <w:rsid w:val="00225790"/>
    <w:rsid w:val="00225E12"/>
    <w:rsid w:val="00225EF9"/>
    <w:rsid w:val="0022620C"/>
    <w:rsid w:val="00226319"/>
    <w:rsid w:val="00226576"/>
    <w:rsid w:val="00226CA6"/>
    <w:rsid w:val="00226DA4"/>
    <w:rsid w:val="00226E15"/>
    <w:rsid w:val="00227396"/>
    <w:rsid w:val="00227838"/>
    <w:rsid w:val="00227DF8"/>
    <w:rsid w:val="0023040E"/>
    <w:rsid w:val="00230978"/>
    <w:rsid w:val="00230BD5"/>
    <w:rsid w:val="002310E3"/>
    <w:rsid w:val="00231382"/>
    <w:rsid w:val="002316D0"/>
    <w:rsid w:val="00231B80"/>
    <w:rsid w:val="00231DAB"/>
    <w:rsid w:val="00232317"/>
    <w:rsid w:val="0023239A"/>
    <w:rsid w:val="00232444"/>
    <w:rsid w:val="00232B09"/>
    <w:rsid w:val="002330B9"/>
    <w:rsid w:val="00233322"/>
    <w:rsid w:val="00233397"/>
    <w:rsid w:val="00233784"/>
    <w:rsid w:val="002338EA"/>
    <w:rsid w:val="0023394A"/>
    <w:rsid w:val="00233E2B"/>
    <w:rsid w:val="00234601"/>
    <w:rsid w:val="00234673"/>
    <w:rsid w:val="00234A08"/>
    <w:rsid w:val="0023529C"/>
    <w:rsid w:val="00235320"/>
    <w:rsid w:val="00235543"/>
    <w:rsid w:val="002358EE"/>
    <w:rsid w:val="00235F70"/>
    <w:rsid w:val="0023659A"/>
    <w:rsid w:val="00237D71"/>
    <w:rsid w:val="00237F05"/>
    <w:rsid w:val="0024009A"/>
    <w:rsid w:val="002404D0"/>
    <w:rsid w:val="0024054A"/>
    <w:rsid w:val="00240685"/>
    <w:rsid w:val="002406AC"/>
    <w:rsid w:val="002409C0"/>
    <w:rsid w:val="00240B7A"/>
    <w:rsid w:val="00240E70"/>
    <w:rsid w:val="00240FD8"/>
    <w:rsid w:val="00241157"/>
    <w:rsid w:val="00241391"/>
    <w:rsid w:val="002415EE"/>
    <w:rsid w:val="002418F2"/>
    <w:rsid w:val="00241972"/>
    <w:rsid w:val="00241CB3"/>
    <w:rsid w:val="00241ECF"/>
    <w:rsid w:val="00242427"/>
    <w:rsid w:val="002424F1"/>
    <w:rsid w:val="00242A41"/>
    <w:rsid w:val="00242D6A"/>
    <w:rsid w:val="0024309D"/>
    <w:rsid w:val="002434AD"/>
    <w:rsid w:val="002438BD"/>
    <w:rsid w:val="002439F4"/>
    <w:rsid w:val="00243F4E"/>
    <w:rsid w:val="00244C1C"/>
    <w:rsid w:val="00244E66"/>
    <w:rsid w:val="00245113"/>
    <w:rsid w:val="00245D4F"/>
    <w:rsid w:val="002461E0"/>
    <w:rsid w:val="002464E5"/>
    <w:rsid w:val="002464FE"/>
    <w:rsid w:val="00246A64"/>
    <w:rsid w:val="00246ACA"/>
    <w:rsid w:val="00246AE9"/>
    <w:rsid w:val="00246F91"/>
    <w:rsid w:val="002472B2"/>
    <w:rsid w:val="002472EB"/>
    <w:rsid w:val="002472FB"/>
    <w:rsid w:val="00247BF4"/>
    <w:rsid w:val="00247CAF"/>
    <w:rsid w:val="00250020"/>
    <w:rsid w:val="0025034F"/>
    <w:rsid w:val="00250689"/>
    <w:rsid w:val="00250E18"/>
    <w:rsid w:val="00250E5D"/>
    <w:rsid w:val="00250F49"/>
    <w:rsid w:val="00251406"/>
    <w:rsid w:val="002514D3"/>
    <w:rsid w:val="002517E0"/>
    <w:rsid w:val="00251E8A"/>
    <w:rsid w:val="002520A5"/>
    <w:rsid w:val="002527BC"/>
    <w:rsid w:val="0025293F"/>
    <w:rsid w:val="002529A3"/>
    <w:rsid w:val="00252BD9"/>
    <w:rsid w:val="00252BE8"/>
    <w:rsid w:val="00252E4B"/>
    <w:rsid w:val="00253081"/>
    <w:rsid w:val="00253292"/>
    <w:rsid w:val="002532B1"/>
    <w:rsid w:val="00253358"/>
    <w:rsid w:val="002534DD"/>
    <w:rsid w:val="00253762"/>
    <w:rsid w:val="00253D15"/>
    <w:rsid w:val="00254063"/>
    <w:rsid w:val="00254342"/>
    <w:rsid w:val="00254482"/>
    <w:rsid w:val="002544D6"/>
    <w:rsid w:val="00254717"/>
    <w:rsid w:val="00254C96"/>
    <w:rsid w:val="00254EFD"/>
    <w:rsid w:val="0025554B"/>
    <w:rsid w:val="0025573D"/>
    <w:rsid w:val="00255836"/>
    <w:rsid w:val="00256154"/>
    <w:rsid w:val="00256446"/>
    <w:rsid w:val="00256790"/>
    <w:rsid w:val="00256BD4"/>
    <w:rsid w:val="0025725C"/>
    <w:rsid w:val="00257420"/>
    <w:rsid w:val="00257434"/>
    <w:rsid w:val="0025751B"/>
    <w:rsid w:val="002577CD"/>
    <w:rsid w:val="002578B8"/>
    <w:rsid w:val="00257A7A"/>
    <w:rsid w:val="00257DBA"/>
    <w:rsid w:val="00260300"/>
    <w:rsid w:val="00260409"/>
    <w:rsid w:val="00260847"/>
    <w:rsid w:val="00260894"/>
    <w:rsid w:val="00260ACA"/>
    <w:rsid w:val="00260B45"/>
    <w:rsid w:val="00260EA3"/>
    <w:rsid w:val="00261033"/>
    <w:rsid w:val="002610D6"/>
    <w:rsid w:val="00261B6B"/>
    <w:rsid w:val="00261D64"/>
    <w:rsid w:val="00262259"/>
    <w:rsid w:val="00262295"/>
    <w:rsid w:val="0026244E"/>
    <w:rsid w:val="00262480"/>
    <w:rsid w:val="002624B5"/>
    <w:rsid w:val="00262639"/>
    <w:rsid w:val="00262F83"/>
    <w:rsid w:val="0026329D"/>
    <w:rsid w:val="00263399"/>
    <w:rsid w:val="00263476"/>
    <w:rsid w:val="002634F3"/>
    <w:rsid w:val="002635B1"/>
    <w:rsid w:val="00263619"/>
    <w:rsid w:val="002642B4"/>
    <w:rsid w:val="00264455"/>
    <w:rsid w:val="00264494"/>
    <w:rsid w:val="00264EFB"/>
    <w:rsid w:val="002652A4"/>
    <w:rsid w:val="00265988"/>
    <w:rsid w:val="00265A0D"/>
    <w:rsid w:val="00265AA0"/>
    <w:rsid w:val="00265D4C"/>
    <w:rsid w:val="00265E33"/>
    <w:rsid w:val="00266220"/>
    <w:rsid w:val="00266346"/>
    <w:rsid w:val="002668C7"/>
    <w:rsid w:val="00266A67"/>
    <w:rsid w:val="00266C35"/>
    <w:rsid w:val="00266CBB"/>
    <w:rsid w:val="002672D3"/>
    <w:rsid w:val="0026743D"/>
    <w:rsid w:val="002709FC"/>
    <w:rsid w:val="00270A05"/>
    <w:rsid w:val="0027156D"/>
    <w:rsid w:val="002716BB"/>
    <w:rsid w:val="00272297"/>
    <w:rsid w:val="00272942"/>
    <w:rsid w:val="002729FB"/>
    <w:rsid w:val="00272C80"/>
    <w:rsid w:val="002739CF"/>
    <w:rsid w:val="00273A4D"/>
    <w:rsid w:val="00273D36"/>
    <w:rsid w:val="002744B3"/>
    <w:rsid w:val="00274EB1"/>
    <w:rsid w:val="00274FCF"/>
    <w:rsid w:val="0027522C"/>
    <w:rsid w:val="0027560D"/>
    <w:rsid w:val="00275747"/>
    <w:rsid w:val="002758C8"/>
    <w:rsid w:val="002759AB"/>
    <w:rsid w:val="00275E5C"/>
    <w:rsid w:val="00276576"/>
    <w:rsid w:val="00276CBE"/>
    <w:rsid w:val="00276D45"/>
    <w:rsid w:val="002770DC"/>
    <w:rsid w:val="0027717D"/>
    <w:rsid w:val="002771A3"/>
    <w:rsid w:val="0027722E"/>
    <w:rsid w:val="00277335"/>
    <w:rsid w:val="00277364"/>
    <w:rsid w:val="002775E7"/>
    <w:rsid w:val="0028013E"/>
    <w:rsid w:val="00280568"/>
    <w:rsid w:val="00280858"/>
    <w:rsid w:val="0028086F"/>
    <w:rsid w:val="00280D7A"/>
    <w:rsid w:val="00280DD4"/>
    <w:rsid w:val="00280E3A"/>
    <w:rsid w:val="00281185"/>
    <w:rsid w:val="00281268"/>
    <w:rsid w:val="0028131E"/>
    <w:rsid w:val="002817E1"/>
    <w:rsid w:val="00281EFE"/>
    <w:rsid w:val="0028208F"/>
    <w:rsid w:val="002821B7"/>
    <w:rsid w:val="00282331"/>
    <w:rsid w:val="00282408"/>
    <w:rsid w:val="00282487"/>
    <w:rsid w:val="002824CB"/>
    <w:rsid w:val="00282B29"/>
    <w:rsid w:val="00282B9E"/>
    <w:rsid w:val="002830B0"/>
    <w:rsid w:val="002834DA"/>
    <w:rsid w:val="00283664"/>
    <w:rsid w:val="0028373F"/>
    <w:rsid w:val="00283870"/>
    <w:rsid w:val="00284387"/>
    <w:rsid w:val="002844AC"/>
    <w:rsid w:val="00284A38"/>
    <w:rsid w:val="00284A66"/>
    <w:rsid w:val="00284A8F"/>
    <w:rsid w:val="00284B5A"/>
    <w:rsid w:val="00284CED"/>
    <w:rsid w:val="00284E74"/>
    <w:rsid w:val="002854B5"/>
    <w:rsid w:val="002858FC"/>
    <w:rsid w:val="00285CC5"/>
    <w:rsid w:val="002863D8"/>
    <w:rsid w:val="00286E61"/>
    <w:rsid w:val="002874B6"/>
    <w:rsid w:val="0028792C"/>
    <w:rsid w:val="00287930"/>
    <w:rsid w:val="00287A98"/>
    <w:rsid w:val="00287AED"/>
    <w:rsid w:val="00287CA0"/>
    <w:rsid w:val="00290304"/>
    <w:rsid w:val="00290815"/>
    <w:rsid w:val="0029086E"/>
    <w:rsid w:val="00290AC4"/>
    <w:rsid w:val="00290D97"/>
    <w:rsid w:val="0029197B"/>
    <w:rsid w:val="00291EC4"/>
    <w:rsid w:val="002923FE"/>
    <w:rsid w:val="002926F4"/>
    <w:rsid w:val="0029295C"/>
    <w:rsid w:val="00292CB3"/>
    <w:rsid w:val="00292FE6"/>
    <w:rsid w:val="002930F3"/>
    <w:rsid w:val="0029315B"/>
    <w:rsid w:val="002936BD"/>
    <w:rsid w:val="00293793"/>
    <w:rsid w:val="00293A34"/>
    <w:rsid w:val="00294005"/>
    <w:rsid w:val="0029415D"/>
    <w:rsid w:val="00294234"/>
    <w:rsid w:val="00294245"/>
    <w:rsid w:val="0029457C"/>
    <w:rsid w:val="002947D4"/>
    <w:rsid w:val="00294993"/>
    <w:rsid w:val="0029522A"/>
    <w:rsid w:val="002959ED"/>
    <w:rsid w:val="00295C84"/>
    <w:rsid w:val="00295E56"/>
    <w:rsid w:val="00295F0A"/>
    <w:rsid w:val="00296586"/>
    <w:rsid w:val="00296940"/>
    <w:rsid w:val="00296E6D"/>
    <w:rsid w:val="00297226"/>
    <w:rsid w:val="00297586"/>
    <w:rsid w:val="00297901"/>
    <w:rsid w:val="00297929"/>
    <w:rsid w:val="00297F46"/>
    <w:rsid w:val="002A010B"/>
    <w:rsid w:val="002A02AD"/>
    <w:rsid w:val="002A051C"/>
    <w:rsid w:val="002A0527"/>
    <w:rsid w:val="002A082C"/>
    <w:rsid w:val="002A0951"/>
    <w:rsid w:val="002A0AB0"/>
    <w:rsid w:val="002A0CC4"/>
    <w:rsid w:val="002A0E0B"/>
    <w:rsid w:val="002A0F62"/>
    <w:rsid w:val="002A112E"/>
    <w:rsid w:val="002A11AA"/>
    <w:rsid w:val="002A177F"/>
    <w:rsid w:val="002A17C5"/>
    <w:rsid w:val="002A194B"/>
    <w:rsid w:val="002A1B89"/>
    <w:rsid w:val="002A1BE5"/>
    <w:rsid w:val="002A29E0"/>
    <w:rsid w:val="002A2E66"/>
    <w:rsid w:val="002A31A0"/>
    <w:rsid w:val="002A359F"/>
    <w:rsid w:val="002A3657"/>
    <w:rsid w:val="002A39E5"/>
    <w:rsid w:val="002A3C08"/>
    <w:rsid w:val="002A3CAB"/>
    <w:rsid w:val="002A3EEF"/>
    <w:rsid w:val="002A48A3"/>
    <w:rsid w:val="002A4984"/>
    <w:rsid w:val="002A4D47"/>
    <w:rsid w:val="002A4FD2"/>
    <w:rsid w:val="002A5001"/>
    <w:rsid w:val="002A53A9"/>
    <w:rsid w:val="002A5427"/>
    <w:rsid w:val="002A59BD"/>
    <w:rsid w:val="002A5AAD"/>
    <w:rsid w:val="002A5BD7"/>
    <w:rsid w:val="002A5BE8"/>
    <w:rsid w:val="002A5D1C"/>
    <w:rsid w:val="002A5E95"/>
    <w:rsid w:val="002A6062"/>
    <w:rsid w:val="002A626C"/>
    <w:rsid w:val="002A7188"/>
    <w:rsid w:val="002A71E3"/>
    <w:rsid w:val="002A7348"/>
    <w:rsid w:val="002A7428"/>
    <w:rsid w:val="002A76EC"/>
    <w:rsid w:val="002B025A"/>
    <w:rsid w:val="002B095C"/>
    <w:rsid w:val="002B0E04"/>
    <w:rsid w:val="002B0E5B"/>
    <w:rsid w:val="002B186D"/>
    <w:rsid w:val="002B18A0"/>
    <w:rsid w:val="002B1CF3"/>
    <w:rsid w:val="002B1D46"/>
    <w:rsid w:val="002B23C6"/>
    <w:rsid w:val="002B265D"/>
    <w:rsid w:val="002B2E75"/>
    <w:rsid w:val="002B3274"/>
    <w:rsid w:val="002B32D2"/>
    <w:rsid w:val="002B3430"/>
    <w:rsid w:val="002B3518"/>
    <w:rsid w:val="002B37EE"/>
    <w:rsid w:val="002B3AF0"/>
    <w:rsid w:val="002B4744"/>
    <w:rsid w:val="002B4BA6"/>
    <w:rsid w:val="002B4FC8"/>
    <w:rsid w:val="002B50EF"/>
    <w:rsid w:val="002B5EBF"/>
    <w:rsid w:val="002B613E"/>
    <w:rsid w:val="002B6240"/>
    <w:rsid w:val="002B653C"/>
    <w:rsid w:val="002B6AA7"/>
    <w:rsid w:val="002B704A"/>
    <w:rsid w:val="002B7166"/>
    <w:rsid w:val="002B7402"/>
    <w:rsid w:val="002B7602"/>
    <w:rsid w:val="002B7BC9"/>
    <w:rsid w:val="002B7C04"/>
    <w:rsid w:val="002C0333"/>
    <w:rsid w:val="002C03E7"/>
    <w:rsid w:val="002C08B0"/>
    <w:rsid w:val="002C0A15"/>
    <w:rsid w:val="002C0AB2"/>
    <w:rsid w:val="002C101A"/>
    <w:rsid w:val="002C13B3"/>
    <w:rsid w:val="002C1789"/>
    <w:rsid w:val="002C1AB0"/>
    <w:rsid w:val="002C1CEB"/>
    <w:rsid w:val="002C2826"/>
    <w:rsid w:val="002C2E66"/>
    <w:rsid w:val="002C2FEC"/>
    <w:rsid w:val="002C3542"/>
    <w:rsid w:val="002C35FE"/>
    <w:rsid w:val="002C36A7"/>
    <w:rsid w:val="002C3706"/>
    <w:rsid w:val="002C377D"/>
    <w:rsid w:val="002C39F3"/>
    <w:rsid w:val="002C3A4A"/>
    <w:rsid w:val="002C4344"/>
    <w:rsid w:val="002C4D0A"/>
    <w:rsid w:val="002C4EBE"/>
    <w:rsid w:val="002C4F05"/>
    <w:rsid w:val="002C5373"/>
    <w:rsid w:val="002C54C2"/>
    <w:rsid w:val="002C5D14"/>
    <w:rsid w:val="002C5E52"/>
    <w:rsid w:val="002C618A"/>
    <w:rsid w:val="002C633A"/>
    <w:rsid w:val="002C639E"/>
    <w:rsid w:val="002C645C"/>
    <w:rsid w:val="002C66B3"/>
    <w:rsid w:val="002C69AD"/>
    <w:rsid w:val="002C6ED6"/>
    <w:rsid w:val="002C6F08"/>
    <w:rsid w:val="002C7278"/>
    <w:rsid w:val="002C732E"/>
    <w:rsid w:val="002C7532"/>
    <w:rsid w:val="002C753C"/>
    <w:rsid w:val="002C75AD"/>
    <w:rsid w:val="002C75F0"/>
    <w:rsid w:val="002C79E4"/>
    <w:rsid w:val="002C7F50"/>
    <w:rsid w:val="002D00C3"/>
    <w:rsid w:val="002D084A"/>
    <w:rsid w:val="002D091E"/>
    <w:rsid w:val="002D0D8B"/>
    <w:rsid w:val="002D0DB6"/>
    <w:rsid w:val="002D1D73"/>
    <w:rsid w:val="002D1DEF"/>
    <w:rsid w:val="002D1E90"/>
    <w:rsid w:val="002D2209"/>
    <w:rsid w:val="002D24AF"/>
    <w:rsid w:val="002D29DD"/>
    <w:rsid w:val="002D2B47"/>
    <w:rsid w:val="002D2EA6"/>
    <w:rsid w:val="002D2F4A"/>
    <w:rsid w:val="002D305C"/>
    <w:rsid w:val="002D31CF"/>
    <w:rsid w:val="002D3496"/>
    <w:rsid w:val="002D3803"/>
    <w:rsid w:val="002D397D"/>
    <w:rsid w:val="002D3D6A"/>
    <w:rsid w:val="002D3DC0"/>
    <w:rsid w:val="002D3F4A"/>
    <w:rsid w:val="002D3F68"/>
    <w:rsid w:val="002D3FA2"/>
    <w:rsid w:val="002D4330"/>
    <w:rsid w:val="002D4608"/>
    <w:rsid w:val="002D4636"/>
    <w:rsid w:val="002D46CE"/>
    <w:rsid w:val="002D48EF"/>
    <w:rsid w:val="002D4BE6"/>
    <w:rsid w:val="002D4F36"/>
    <w:rsid w:val="002D555F"/>
    <w:rsid w:val="002D55C6"/>
    <w:rsid w:val="002D62FA"/>
    <w:rsid w:val="002D679A"/>
    <w:rsid w:val="002D6BCD"/>
    <w:rsid w:val="002D706E"/>
    <w:rsid w:val="002D7177"/>
    <w:rsid w:val="002D72A1"/>
    <w:rsid w:val="002D7412"/>
    <w:rsid w:val="002D754A"/>
    <w:rsid w:val="002D7CE5"/>
    <w:rsid w:val="002E000E"/>
    <w:rsid w:val="002E01B7"/>
    <w:rsid w:val="002E0244"/>
    <w:rsid w:val="002E05F8"/>
    <w:rsid w:val="002E073B"/>
    <w:rsid w:val="002E158B"/>
    <w:rsid w:val="002E19A0"/>
    <w:rsid w:val="002E1AA1"/>
    <w:rsid w:val="002E1E87"/>
    <w:rsid w:val="002E2E74"/>
    <w:rsid w:val="002E33E7"/>
    <w:rsid w:val="002E40D9"/>
    <w:rsid w:val="002E4163"/>
    <w:rsid w:val="002E41CF"/>
    <w:rsid w:val="002E467D"/>
    <w:rsid w:val="002E46EB"/>
    <w:rsid w:val="002E480F"/>
    <w:rsid w:val="002E4AF0"/>
    <w:rsid w:val="002E4D9B"/>
    <w:rsid w:val="002E5543"/>
    <w:rsid w:val="002E5A28"/>
    <w:rsid w:val="002E5C3C"/>
    <w:rsid w:val="002E5C74"/>
    <w:rsid w:val="002E5D4F"/>
    <w:rsid w:val="002E5D8B"/>
    <w:rsid w:val="002E5FE9"/>
    <w:rsid w:val="002E614A"/>
    <w:rsid w:val="002E6331"/>
    <w:rsid w:val="002E63BE"/>
    <w:rsid w:val="002E682D"/>
    <w:rsid w:val="002E6AD4"/>
    <w:rsid w:val="002E6E09"/>
    <w:rsid w:val="002E6F7B"/>
    <w:rsid w:val="002E7549"/>
    <w:rsid w:val="002E7552"/>
    <w:rsid w:val="002E78D8"/>
    <w:rsid w:val="002E7E7E"/>
    <w:rsid w:val="002F03E2"/>
    <w:rsid w:val="002F03FF"/>
    <w:rsid w:val="002F0530"/>
    <w:rsid w:val="002F068F"/>
    <w:rsid w:val="002F08CB"/>
    <w:rsid w:val="002F0AB9"/>
    <w:rsid w:val="002F0DF1"/>
    <w:rsid w:val="002F136A"/>
    <w:rsid w:val="002F15E4"/>
    <w:rsid w:val="002F1A4E"/>
    <w:rsid w:val="002F1E1C"/>
    <w:rsid w:val="002F23DA"/>
    <w:rsid w:val="002F2422"/>
    <w:rsid w:val="002F2462"/>
    <w:rsid w:val="002F24F6"/>
    <w:rsid w:val="002F28FE"/>
    <w:rsid w:val="002F2C13"/>
    <w:rsid w:val="002F2FE4"/>
    <w:rsid w:val="002F3504"/>
    <w:rsid w:val="002F351A"/>
    <w:rsid w:val="002F353A"/>
    <w:rsid w:val="002F365B"/>
    <w:rsid w:val="002F3662"/>
    <w:rsid w:val="002F3683"/>
    <w:rsid w:val="002F3940"/>
    <w:rsid w:val="002F3BED"/>
    <w:rsid w:val="002F3CC3"/>
    <w:rsid w:val="002F3CC8"/>
    <w:rsid w:val="002F3D5B"/>
    <w:rsid w:val="002F3D94"/>
    <w:rsid w:val="002F3FA8"/>
    <w:rsid w:val="002F46DE"/>
    <w:rsid w:val="002F4943"/>
    <w:rsid w:val="002F4F8A"/>
    <w:rsid w:val="002F516C"/>
    <w:rsid w:val="002F5209"/>
    <w:rsid w:val="002F531B"/>
    <w:rsid w:val="002F6225"/>
    <w:rsid w:val="002F6378"/>
    <w:rsid w:val="002F6405"/>
    <w:rsid w:val="002F6519"/>
    <w:rsid w:val="002F6967"/>
    <w:rsid w:val="002F69D7"/>
    <w:rsid w:val="002F6BCA"/>
    <w:rsid w:val="002F6E3E"/>
    <w:rsid w:val="002F7076"/>
    <w:rsid w:val="002F798D"/>
    <w:rsid w:val="002F7AA0"/>
    <w:rsid w:val="002F7AA6"/>
    <w:rsid w:val="003006C5"/>
    <w:rsid w:val="0030099C"/>
    <w:rsid w:val="00300BBA"/>
    <w:rsid w:val="003011A7"/>
    <w:rsid w:val="003012F1"/>
    <w:rsid w:val="003019C3"/>
    <w:rsid w:val="00301ACA"/>
    <w:rsid w:val="00301AD4"/>
    <w:rsid w:val="00301CB9"/>
    <w:rsid w:val="00302035"/>
    <w:rsid w:val="003024C2"/>
    <w:rsid w:val="003024EE"/>
    <w:rsid w:val="003026CF"/>
    <w:rsid w:val="00302DE8"/>
    <w:rsid w:val="00303181"/>
    <w:rsid w:val="00303468"/>
    <w:rsid w:val="0030352D"/>
    <w:rsid w:val="00303A8C"/>
    <w:rsid w:val="0030430C"/>
    <w:rsid w:val="003044AB"/>
    <w:rsid w:val="00304CB8"/>
    <w:rsid w:val="00304DC5"/>
    <w:rsid w:val="00304DF2"/>
    <w:rsid w:val="0030501B"/>
    <w:rsid w:val="00305B88"/>
    <w:rsid w:val="00305B95"/>
    <w:rsid w:val="00305EC0"/>
    <w:rsid w:val="0030670C"/>
    <w:rsid w:val="003067E4"/>
    <w:rsid w:val="00306BA7"/>
    <w:rsid w:val="00307463"/>
    <w:rsid w:val="0030789E"/>
    <w:rsid w:val="00307B1A"/>
    <w:rsid w:val="00307C5D"/>
    <w:rsid w:val="00310871"/>
    <w:rsid w:val="0031113B"/>
    <w:rsid w:val="003113D7"/>
    <w:rsid w:val="00311553"/>
    <w:rsid w:val="00311839"/>
    <w:rsid w:val="00311B0D"/>
    <w:rsid w:val="00312302"/>
    <w:rsid w:val="003124F8"/>
    <w:rsid w:val="00312558"/>
    <w:rsid w:val="00312CD9"/>
    <w:rsid w:val="00312CE4"/>
    <w:rsid w:val="00312FE9"/>
    <w:rsid w:val="003130BD"/>
    <w:rsid w:val="003132F7"/>
    <w:rsid w:val="00313445"/>
    <w:rsid w:val="0031357A"/>
    <w:rsid w:val="003139E0"/>
    <w:rsid w:val="00313DD9"/>
    <w:rsid w:val="003140FA"/>
    <w:rsid w:val="003141E6"/>
    <w:rsid w:val="003144C2"/>
    <w:rsid w:val="003146D8"/>
    <w:rsid w:val="00314A0E"/>
    <w:rsid w:val="00314A71"/>
    <w:rsid w:val="00314B66"/>
    <w:rsid w:val="00314D79"/>
    <w:rsid w:val="00315417"/>
    <w:rsid w:val="003154E8"/>
    <w:rsid w:val="0031586F"/>
    <w:rsid w:val="003159DE"/>
    <w:rsid w:val="00315F08"/>
    <w:rsid w:val="0031660F"/>
    <w:rsid w:val="0031664B"/>
    <w:rsid w:val="003168BB"/>
    <w:rsid w:val="003169A0"/>
    <w:rsid w:val="00316ADF"/>
    <w:rsid w:val="00316CD6"/>
    <w:rsid w:val="00316DB8"/>
    <w:rsid w:val="00317424"/>
    <w:rsid w:val="0031742E"/>
    <w:rsid w:val="00317470"/>
    <w:rsid w:val="0031781C"/>
    <w:rsid w:val="00317BB4"/>
    <w:rsid w:val="0032012E"/>
    <w:rsid w:val="00320392"/>
    <w:rsid w:val="003203D7"/>
    <w:rsid w:val="003204BB"/>
    <w:rsid w:val="00320935"/>
    <w:rsid w:val="00320A1E"/>
    <w:rsid w:val="00320BDB"/>
    <w:rsid w:val="00320CAD"/>
    <w:rsid w:val="00320FCC"/>
    <w:rsid w:val="0032191B"/>
    <w:rsid w:val="0032258E"/>
    <w:rsid w:val="003225AE"/>
    <w:rsid w:val="00322EF6"/>
    <w:rsid w:val="003230E0"/>
    <w:rsid w:val="003230F3"/>
    <w:rsid w:val="00323691"/>
    <w:rsid w:val="003237CF"/>
    <w:rsid w:val="00323E04"/>
    <w:rsid w:val="00323E6A"/>
    <w:rsid w:val="003240C1"/>
    <w:rsid w:val="00324D81"/>
    <w:rsid w:val="00324EE5"/>
    <w:rsid w:val="00325349"/>
    <w:rsid w:val="00325579"/>
    <w:rsid w:val="003255A8"/>
    <w:rsid w:val="0032566C"/>
    <w:rsid w:val="003257B1"/>
    <w:rsid w:val="00325A5C"/>
    <w:rsid w:val="00325B34"/>
    <w:rsid w:val="00325D0E"/>
    <w:rsid w:val="00326284"/>
    <w:rsid w:val="00326474"/>
    <w:rsid w:val="0032657B"/>
    <w:rsid w:val="0032672C"/>
    <w:rsid w:val="00326C28"/>
    <w:rsid w:val="00327064"/>
    <w:rsid w:val="003271FC"/>
    <w:rsid w:val="0032763B"/>
    <w:rsid w:val="00327B5B"/>
    <w:rsid w:val="00327DD9"/>
    <w:rsid w:val="003304AA"/>
    <w:rsid w:val="00330E49"/>
    <w:rsid w:val="00331048"/>
    <w:rsid w:val="00331DAA"/>
    <w:rsid w:val="00331E1E"/>
    <w:rsid w:val="00331F8D"/>
    <w:rsid w:val="00331FCF"/>
    <w:rsid w:val="0033200C"/>
    <w:rsid w:val="003320A6"/>
    <w:rsid w:val="003324FA"/>
    <w:rsid w:val="003328BF"/>
    <w:rsid w:val="00332D18"/>
    <w:rsid w:val="00333178"/>
    <w:rsid w:val="00333331"/>
    <w:rsid w:val="00333A87"/>
    <w:rsid w:val="00333B59"/>
    <w:rsid w:val="00333D9F"/>
    <w:rsid w:val="003345A3"/>
    <w:rsid w:val="0033470D"/>
    <w:rsid w:val="00334FE7"/>
    <w:rsid w:val="003350FA"/>
    <w:rsid w:val="00335E44"/>
    <w:rsid w:val="00335EC8"/>
    <w:rsid w:val="003360FE"/>
    <w:rsid w:val="0033619C"/>
    <w:rsid w:val="0033648D"/>
    <w:rsid w:val="003364E4"/>
    <w:rsid w:val="00336591"/>
    <w:rsid w:val="00336D20"/>
    <w:rsid w:val="0033739C"/>
    <w:rsid w:val="0033744E"/>
    <w:rsid w:val="00337474"/>
    <w:rsid w:val="0033779D"/>
    <w:rsid w:val="00337870"/>
    <w:rsid w:val="003379C7"/>
    <w:rsid w:val="00337CF5"/>
    <w:rsid w:val="0034001C"/>
    <w:rsid w:val="00340093"/>
    <w:rsid w:val="00340202"/>
    <w:rsid w:val="00340424"/>
    <w:rsid w:val="00340867"/>
    <w:rsid w:val="00340B54"/>
    <w:rsid w:val="00340E86"/>
    <w:rsid w:val="00341F86"/>
    <w:rsid w:val="0034213B"/>
    <w:rsid w:val="003422E5"/>
    <w:rsid w:val="00342622"/>
    <w:rsid w:val="003429C6"/>
    <w:rsid w:val="00342D90"/>
    <w:rsid w:val="00342DAE"/>
    <w:rsid w:val="00342E02"/>
    <w:rsid w:val="003430D8"/>
    <w:rsid w:val="00343368"/>
    <w:rsid w:val="0034464F"/>
    <w:rsid w:val="00344B46"/>
    <w:rsid w:val="00344D97"/>
    <w:rsid w:val="0034505F"/>
    <w:rsid w:val="00345094"/>
    <w:rsid w:val="00345124"/>
    <w:rsid w:val="003455E4"/>
    <w:rsid w:val="00345693"/>
    <w:rsid w:val="00345BF2"/>
    <w:rsid w:val="00345C2C"/>
    <w:rsid w:val="00345C53"/>
    <w:rsid w:val="00345D35"/>
    <w:rsid w:val="00345F1D"/>
    <w:rsid w:val="0034630D"/>
    <w:rsid w:val="00347231"/>
    <w:rsid w:val="00347288"/>
    <w:rsid w:val="003472A4"/>
    <w:rsid w:val="003476AA"/>
    <w:rsid w:val="00347A4C"/>
    <w:rsid w:val="0035009A"/>
    <w:rsid w:val="003506C9"/>
    <w:rsid w:val="00351219"/>
    <w:rsid w:val="00351760"/>
    <w:rsid w:val="00351A73"/>
    <w:rsid w:val="00351C3F"/>
    <w:rsid w:val="00352056"/>
    <w:rsid w:val="0035236C"/>
    <w:rsid w:val="003524ED"/>
    <w:rsid w:val="003527D0"/>
    <w:rsid w:val="0035287F"/>
    <w:rsid w:val="003529DE"/>
    <w:rsid w:val="00352CB4"/>
    <w:rsid w:val="0035305C"/>
    <w:rsid w:val="0035313E"/>
    <w:rsid w:val="003531B8"/>
    <w:rsid w:val="003531C8"/>
    <w:rsid w:val="003534CA"/>
    <w:rsid w:val="003537E5"/>
    <w:rsid w:val="00353AB6"/>
    <w:rsid w:val="0035471A"/>
    <w:rsid w:val="003548A6"/>
    <w:rsid w:val="00354BDB"/>
    <w:rsid w:val="00354FC3"/>
    <w:rsid w:val="003556C1"/>
    <w:rsid w:val="003560DE"/>
    <w:rsid w:val="0035643E"/>
    <w:rsid w:val="00356459"/>
    <w:rsid w:val="003566AE"/>
    <w:rsid w:val="003568E2"/>
    <w:rsid w:val="00356A6F"/>
    <w:rsid w:val="00356AD2"/>
    <w:rsid w:val="00357491"/>
    <w:rsid w:val="00357A7E"/>
    <w:rsid w:val="00357B9D"/>
    <w:rsid w:val="00357F86"/>
    <w:rsid w:val="0036093E"/>
    <w:rsid w:val="0036094D"/>
    <w:rsid w:val="00360A9F"/>
    <w:rsid w:val="00360D33"/>
    <w:rsid w:val="00361711"/>
    <w:rsid w:val="00361B69"/>
    <w:rsid w:val="00361D81"/>
    <w:rsid w:val="00361E83"/>
    <w:rsid w:val="003624C8"/>
    <w:rsid w:val="00362618"/>
    <w:rsid w:val="0036273F"/>
    <w:rsid w:val="00362899"/>
    <w:rsid w:val="003628AC"/>
    <w:rsid w:val="0036331F"/>
    <w:rsid w:val="00363572"/>
    <w:rsid w:val="0036365E"/>
    <w:rsid w:val="003639CD"/>
    <w:rsid w:val="00363D1A"/>
    <w:rsid w:val="00363E04"/>
    <w:rsid w:val="00364163"/>
    <w:rsid w:val="003649A0"/>
    <w:rsid w:val="00364EFB"/>
    <w:rsid w:val="00364FDD"/>
    <w:rsid w:val="003652A0"/>
    <w:rsid w:val="003655D0"/>
    <w:rsid w:val="00365770"/>
    <w:rsid w:val="003657AE"/>
    <w:rsid w:val="003662AB"/>
    <w:rsid w:val="00366328"/>
    <w:rsid w:val="003664AC"/>
    <w:rsid w:val="003664D3"/>
    <w:rsid w:val="00366663"/>
    <w:rsid w:val="00366E34"/>
    <w:rsid w:val="00366F2D"/>
    <w:rsid w:val="0036743C"/>
    <w:rsid w:val="00367D86"/>
    <w:rsid w:val="00370257"/>
    <w:rsid w:val="00370446"/>
    <w:rsid w:val="0037079F"/>
    <w:rsid w:val="0037088A"/>
    <w:rsid w:val="00370990"/>
    <w:rsid w:val="00370BE4"/>
    <w:rsid w:val="00370EAA"/>
    <w:rsid w:val="00370FD6"/>
    <w:rsid w:val="003710F1"/>
    <w:rsid w:val="003711D4"/>
    <w:rsid w:val="00371327"/>
    <w:rsid w:val="0037151D"/>
    <w:rsid w:val="00371E92"/>
    <w:rsid w:val="00372111"/>
    <w:rsid w:val="00372B32"/>
    <w:rsid w:val="00372B58"/>
    <w:rsid w:val="00372E45"/>
    <w:rsid w:val="003730D8"/>
    <w:rsid w:val="003730DA"/>
    <w:rsid w:val="003731FE"/>
    <w:rsid w:val="003735DB"/>
    <w:rsid w:val="00373751"/>
    <w:rsid w:val="00373C8D"/>
    <w:rsid w:val="00373D1E"/>
    <w:rsid w:val="00373F9F"/>
    <w:rsid w:val="0037468F"/>
    <w:rsid w:val="00374D82"/>
    <w:rsid w:val="003757C0"/>
    <w:rsid w:val="00375CD4"/>
    <w:rsid w:val="00375D2C"/>
    <w:rsid w:val="00375F9A"/>
    <w:rsid w:val="003760E3"/>
    <w:rsid w:val="00376BA9"/>
    <w:rsid w:val="00376E24"/>
    <w:rsid w:val="00377321"/>
    <w:rsid w:val="0037733B"/>
    <w:rsid w:val="003778AB"/>
    <w:rsid w:val="003803B3"/>
    <w:rsid w:val="00380779"/>
    <w:rsid w:val="00380896"/>
    <w:rsid w:val="00381183"/>
    <w:rsid w:val="003818C0"/>
    <w:rsid w:val="00381B53"/>
    <w:rsid w:val="00382568"/>
    <w:rsid w:val="003826B1"/>
    <w:rsid w:val="00382AEE"/>
    <w:rsid w:val="00383255"/>
    <w:rsid w:val="00383684"/>
    <w:rsid w:val="003839D8"/>
    <w:rsid w:val="00383B66"/>
    <w:rsid w:val="00383BBD"/>
    <w:rsid w:val="00383C0E"/>
    <w:rsid w:val="00383E86"/>
    <w:rsid w:val="003843FA"/>
    <w:rsid w:val="00384714"/>
    <w:rsid w:val="003848A6"/>
    <w:rsid w:val="00384A3F"/>
    <w:rsid w:val="00384FCA"/>
    <w:rsid w:val="00385211"/>
    <w:rsid w:val="003855F1"/>
    <w:rsid w:val="003857E7"/>
    <w:rsid w:val="003858E9"/>
    <w:rsid w:val="00385B1B"/>
    <w:rsid w:val="00385E25"/>
    <w:rsid w:val="00385E2C"/>
    <w:rsid w:val="00385EC2"/>
    <w:rsid w:val="00386732"/>
    <w:rsid w:val="00386B4A"/>
    <w:rsid w:val="00386D8C"/>
    <w:rsid w:val="00387032"/>
    <w:rsid w:val="003875B0"/>
    <w:rsid w:val="00387EE1"/>
    <w:rsid w:val="00390012"/>
    <w:rsid w:val="003911E2"/>
    <w:rsid w:val="003914CD"/>
    <w:rsid w:val="003918BF"/>
    <w:rsid w:val="00391E35"/>
    <w:rsid w:val="0039266D"/>
    <w:rsid w:val="00392932"/>
    <w:rsid w:val="00392DFB"/>
    <w:rsid w:val="00392EBD"/>
    <w:rsid w:val="00393071"/>
    <w:rsid w:val="00393318"/>
    <w:rsid w:val="00393763"/>
    <w:rsid w:val="003939C2"/>
    <w:rsid w:val="00393B35"/>
    <w:rsid w:val="00393CF1"/>
    <w:rsid w:val="00393D27"/>
    <w:rsid w:val="00393E4D"/>
    <w:rsid w:val="00393E52"/>
    <w:rsid w:val="00394380"/>
    <w:rsid w:val="00394D4B"/>
    <w:rsid w:val="00394DC1"/>
    <w:rsid w:val="00395502"/>
    <w:rsid w:val="0039568D"/>
    <w:rsid w:val="0039592A"/>
    <w:rsid w:val="00395C4F"/>
    <w:rsid w:val="00395F6F"/>
    <w:rsid w:val="0039600B"/>
    <w:rsid w:val="00396282"/>
    <w:rsid w:val="00396375"/>
    <w:rsid w:val="003966BA"/>
    <w:rsid w:val="0039671C"/>
    <w:rsid w:val="003970CD"/>
    <w:rsid w:val="00397358"/>
    <w:rsid w:val="003976B9"/>
    <w:rsid w:val="00397745"/>
    <w:rsid w:val="00397844"/>
    <w:rsid w:val="00397AAD"/>
    <w:rsid w:val="00397BE0"/>
    <w:rsid w:val="00397CCC"/>
    <w:rsid w:val="00397E98"/>
    <w:rsid w:val="00397FAA"/>
    <w:rsid w:val="003A02ED"/>
    <w:rsid w:val="003A0BD5"/>
    <w:rsid w:val="003A135F"/>
    <w:rsid w:val="003A1443"/>
    <w:rsid w:val="003A1C54"/>
    <w:rsid w:val="003A1EF1"/>
    <w:rsid w:val="003A1FCA"/>
    <w:rsid w:val="003A20B9"/>
    <w:rsid w:val="003A21B6"/>
    <w:rsid w:val="003A24F9"/>
    <w:rsid w:val="003A2AC5"/>
    <w:rsid w:val="003A308E"/>
    <w:rsid w:val="003A3892"/>
    <w:rsid w:val="003A3C69"/>
    <w:rsid w:val="003A3DF5"/>
    <w:rsid w:val="003A4CA3"/>
    <w:rsid w:val="003A4E7F"/>
    <w:rsid w:val="003A56F1"/>
    <w:rsid w:val="003A58E4"/>
    <w:rsid w:val="003A5C46"/>
    <w:rsid w:val="003A607D"/>
    <w:rsid w:val="003A6490"/>
    <w:rsid w:val="003A64E1"/>
    <w:rsid w:val="003A67C8"/>
    <w:rsid w:val="003A690D"/>
    <w:rsid w:val="003A6B07"/>
    <w:rsid w:val="003A7143"/>
    <w:rsid w:val="003A72D6"/>
    <w:rsid w:val="003A78AD"/>
    <w:rsid w:val="003A7925"/>
    <w:rsid w:val="003A7938"/>
    <w:rsid w:val="003A7BDD"/>
    <w:rsid w:val="003B0030"/>
    <w:rsid w:val="003B015F"/>
    <w:rsid w:val="003B072F"/>
    <w:rsid w:val="003B082B"/>
    <w:rsid w:val="003B0A15"/>
    <w:rsid w:val="003B0A4A"/>
    <w:rsid w:val="003B0D44"/>
    <w:rsid w:val="003B0D47"/>
    <w:rsid w:val="003B1688"/>
    <w:rsid w:val="003B16DF"/>
    <w:rsid w:val="003B1CAF"/>
    <w:rsid w:val="003B1D65"/>
    <w:rsid w:val="003B3177"/>
    <w:rsid w:val="003B31FD"/>
    <w:rsid w:val="003B35F8"/>
    <w:rsid w:val="003B3E80"/>
    <w:rsid w:val="003B3E9A"/>
    <w:rsid w:val="003B3FDE"/>
    <w:rsid w:val="003B4027"/>
    <w:rsid w:val="003B4D08"/>
    <w:rsid w:val="003B50BB"/>
    <w:rsid w:val="003B52CF"/>
    <w:rsid w:val="003B53E1"/>
    <w:rsid w:val="003B5A8D"/>
    <w:rsid w:val="003B5F33"/>
    <w:rsid w:val="003B634C"/>
    <w:rsid w:val="003B66AF"/>
    <w:rsid w:val="003B6C2E"/>
    <w:rsid w:val="003B7209"/>
    <w:rsid w:val="003B74CE"/>
    <w:rsid w:val="003B7530"/>
    <w:rsid w:val="003B77C2"/>
    <w:rsid w:val="003B7B77"/>
    <w:rsid w:val="003B7D24"/>
    <w:rsid w:val="003B7E40"/>
    <w:rsid w:val="003C025B"/>
    <w:rsid w:val="003C054E"/>
    <w:rsid w:val="003C0662"/>
    <w:rsid w:val="003C0E7A"/>
    <w:rsid w:val="003C10A1"/>
    <w:rsid w:val="003C1476"/>
    <w:rsid w:val="003C14DE"/>
    <w:rsid w:val="003C195C"/>
    <w:rsid w:val="003C19FD"/>
    <w:rsid w:val="003C1B60"/>
    <w:rsid w:val="003C266D"/>
    <w:rsid w:val="003C2BEB"/>
    <w:rsid w:val="003C301A"/>
    <w:rsid w:val="003C3573"/>
    <w:rsid w:val="003C3E0D"/>
    <w:rsid w:val="003C40E8"/>
    <w:rsid w:val="003C44D0"/>
    <w:rsid w:val="003C46F4"/>
    <w:rsid w:val="003C4C19"/>
    <w:rsid w:val="003C4EA6"/>
    <w:rsid w:val="003C4F6C"/>
    <w:rsid w:val="003C53F6"/>
    <w:rsid w:val="003C549F"/>
    <w:rsid w:val="003C5600"/>
    <w:rsid w:val="003C56FD"/>
    <w:rsid w:val="003C5704"/>
    <w:rsid w:val="003C5E41"/>
    <w:rsid w:val="003C5E71"/>
    <w:rsid w:val="003C6506"/>
    <w:rsid w:val="003C6516"/>
    <w:rsid w:val="003C6827"/>
    <w:rsid w:val="003C7007"/>
    <w:rsid w:val="003C7049"/>
    <w:rsid w:val="003C7369"/>
    <w:rsid w:val="003C763E"/>
    <w:rsid w:val="003C7865"/>
    <w:rsid w:val="003D01FB"/>
    <w:rsid w:val="003D0323"/>
    <w:rsid w:val="003D04FB"/>
    <w:rsid w:val="003D0703"/>
    <w:rsid w:val="003D0AF8"/>
    <w:rsid w:val="003D0FBC"/>
    <w:rsid w:val="003D12ED"/>
    <w:rsid w:val="003D1748"/>
    <w:rsid w:val="003D1809"/>
    <w:rsid w:val="003D1849"/>
    <w:rsid w:val="003D26D2"/>
    <w:rsid w:val="003D2908"/>
    <w:rsid w:val="003D34A8"/>
    <w:rsid w:val="003D38F1"/>
    <w:rsid w:val="003D41F3"/>
    <w:rsid w:val="003D459B"/>
    <w:rsid w:val="003D45A6"/>
    <w:rsid w:val="003D46D0"/>
    <w:rsid w:val="003D501E"/>
    <w:rsid w:val="003D5238"/>
    <w:rsid w:val="003D560D"/>
    <w:rsid w:val="003D5BB9"/>
    <w:rsid w:val="003D60F8"/>
    <w:rsid w:val="003D629B"/>
    <w:rsid w:val="003D6A29"/>
    <w:rsid w:val="003D6B20"/>
    <w:rsid w:val="003D7205"/>
    <w:rsid w:val="003D776E"/>
    <w:rsid w:val="003D784D"/>
    <w:rsid w:val="003D7A4C"/>
    <w:rsid w:val="003E0AB1"/>
    <w:rsid w:val="003E0C04"/>
    <w:rsid w:val="003E1AEC"/>
    <w:rsid w:val="003E1B50"/>
    <w:rsid w:val="003E1BF0"/>
    <w:rsid w:val="003E2267"/>
    <w:rsid w:val="003E294F"/>
    <w:rsid w:val="003E2D2D"/>
    <w:rsid w:val="003E2F8D"/>
    <w:rsid w:val="003E3117"/>
    <w:rsid w:val="003E3283"/>
    <w:rsid w:val="003E345F"/>
    <w:rsid w:val="003E3BF2"/>
    <w:rsid w:val="003E3DFD"/>
    <w:rsid w:val="003E3FCE"/>
    <w:rsid w:val="003E45D4"/>
    <w:rsid w:val="003E47F0"/>
    <w:rsid w:val="003E4977"/>
    <w:rsid w:val="003E49BF"/>
    <w:rsid w:val="003E53AA"/>
    <w:rsid w:val="003E5A0D"/>
    <w:rsid w:val="003E5EDD"/>
    <w:rsid w:val="003E5F11"/>
    <w:rsid w:val="003E603D"/>
    <w:rsid w:val="003E62A8"/>
    <w:rsid w:val="003E6A21"/>
    <w:rsid w:val="003E6A72"/>
    <w:rsid w:val="003E6C4D"/>
    <w:rsid w:val="003E77B3"/>
    <w:rsid w:val="003E785B"/>
    <w:rsid w:val="003E7A6E"/>
    <w:rsid w:val="003E7B61"/>
    <w:rsid w:val="003E7C55"/>
    <w:rsid w:val="003E7E4E"/>
    <w:rsid w:val="003F087A"/>
    <w:rsid w:val="003F0AFE"/>
    <w:rsid w:val="003F0F23"/>
    <w:rsid w:val="003F104F"/>
    <w:rsid w:val="003F1345"/>
    <w:rsid w:val="003F18D8"/>
    <w:rsid w:val="003F190E"/>
    <w:rsid w:val="003F1C66"/>
    <w:rsid w:val="003F203D"/>
    <w:rsid w:val="003F20DE"/>
    <w:rsid w:val="003F2B8A"/>
    <w:rsid w:val="003F2E52"/>
    <w:rsid w:val="003F2F93"/>
    <w:rsid w:val="003F3097"/>
    <w:rsid w:val="003F31A7"/>
    <w:rsid w:val="003F3284"/>
    <w:rsid w:val="003F335A"/>
    <w:rsid w:val="003F36EB"/>
    <w:rsid w:val="003F3A9B"/>
    <w:rsid w:val="003F3BAC"/>
    <w:rsid w:val="003F3D50"/>
    <w:rsid w:val="003F4103"/>
    <w:rsid w:val="003F43F5"/>
    <w:rsid w:val="003F4460"/>
    <w:rsid w:val="003F44C3"/>
    <w:rsid w:val="003F4A71"/>
    <w:rsid w:val="003F4C41"/>
    <w:rsid w:val="003F4F07"/>
    <w:rsid w:val="003F5083"/>
    <w:rsid w:val="003F534A"/>
    <w:rsid w:val="003F5466"/>
    <w:rsid w:val="003F54C2"/>
    <w:rsid w:val="003F5546"/>
    <w:rsid w:val="003F560A"/>
    <w:rsid w:val="003F5A02"/>
    <w:rsid w:val="003F5A0F"/>
    <w:rsid w:val="003F5B83"/>
    <w:rsid w:val="003F6167"/>
    <w:rsid w:val="003F6376"/>
    <w:rsid w:val="003F6481"/>
    <w:rsid w:val="003F68EA"/>
    <w:rsid w:val="003F6B58"/>
    <w:rsid w:val="003F71D8"/>
    <w:rsid w:val="003F7395"/>
    <w:rsid w:val="003F7429"/>
    <w:rsid w:val="003F773C"/>
    <w:rsid w:val="003F7B81"/>
    <w:rsid w:val="0040012A"/>
    <w:rsid w:val="004001DE"/>
    <w:rsid w:val="004007EE"/>
    <w:rsid w:val="00400A63"/>
    <w:rsid w:val="00400E8D"/>
    <w:rsid w:val="0040129C"/>
    <w:rsid w:val="004014C6"/>
    <w:rsid w:val="00401670"/>
    <w:rsid w:val="00401974"/>
    <w:rsid w:val="004019E2"/>
    <w:rsid w:val="00401F41"/>
    <w:rsid w:val="00401FCB"/>
    <w:rsid w:val="004020BA"/>
    <w:rsid w:val="0040227E"/>
    <w:rsid w:val="004022B7"/>
    <w:rsid w:val="0040249B"/>
    <w:rsid w:val="00402B43"/>
    <w:rsid w:val="0040306D"/>
    <w:rsid w:val="004033FB"/>
    <w:rsid w:val="00403416"/>
    <w:rsid w:val="004035DC"/>
    <w:rsid w:val="00403704"/>
    <w:rsid w:val="004038FF"/>
    <w:rsid w:val="004044A9"/>
    <w:rsid w:val="0040452A"/>
    <w:rsid w:val="004047AD"/>
    <w:rsid w:val="00404C4D"/>
    <w:rsid w:val="00404F76"/>
    <w:rsid w:val="00404F9B"/>
    <w:rsid w:val="004056BE"/>
    <w:rsid w:val="004057B4"/>
    <w:rsid w:val="004062D4"/>
    <w:rsid w:val="0040648E"/>
    <w:rsid w:val="00406545"/>
    <w:rsid w:val="004065B1"/>
    <w:rsid w:val="00406B58"/>
    <w:rsid w:val="00407257"/>
    <w:rsid w:val="004072E1"/>
    <w:rsid w:val="0040736C"/>
    <w:rsid w:val="00407A39"/>
    <w:rsid w:val="00407C11"/>
    <w:rsid w:val="00407C92"/>
    <w:rsid w:val="0041028D"/>
    <w:rsid w:val="00410E51"/>
    <w:rsid w:val="00410F18"/>
    <w:rsid w:val="004115CF"/>
    <w:rsid w:val="00411627"/>
    <w:rsid w:val="00411631"/>
    <w:rsid w:val="004116D2"/>
    <w:rsid w:val="0041196A"/>
    <w:rsid w:val="004119F1"/>
    <w:rsid w:val="00411FD5"/>
    <w:rsid w:val="00412773"/>
    <w:rsid w:val="00412961"/>
    <w:rsid w:val="00412D11"/>
    <w:rsid w:val="00412D4E"/>
    <w:rsid w:val="00413057"/>
    <w:rsid w:val="0041350D"/>
    <w:rsid w:val="0041366E"/>
    <w:rsid w:val="00413BDD"/>
    <w:rsid w:val="00414019"/>
    <w:rsid w:val="00414086"/>
    <w:rsid w:val="0041427A"/>
    <w:rsid w:val="004143B3"/>
    <w:rsid w:val="0041458E"/>
    <w:rsid w:val="004152F4"/>
    <w:rsid w:val="004153EA"/>
    <w:rsid w:val="0041563C"/>
    <w:rsid w:val="00415CC9"/>
    <w:rsid w:val="00415D84"/>
    <w:rsid w:val="00415F78"/>
    <w:rsid w:val="004160D4"/>
    <w:rsid w:val="004162A7"/>
    <w:rsid w:val="00416F5E"/>
    <w:rsid w:val="00417146"/>
    <w:rsid w:val="00417188"/>
    <w:rsid w:val="00417EBC"/>
    <w:rsid w:val="0042048A"/>
    <w:rsid w:val="004210E9"/>
    <w:rsid w:val="004217E2"/>
    <w:rsid w:val="00421885"/>
    <w:rsid w:val="00421DAD"/>
    <w:rsid w:val="00421E3B"/>
    <w:rsid w:val="00421EF3"/>
    <w:rsid w:val="00421EF5"/>
    <w:rsid w:val="00422108"/>
    <w:rsid w:val="00422968"/>
    <w:rsid w:val="00422A05"/>
    <w:rsid w:val="00422AF7"/>
    <w:rsid w:val="00422EDF"/>
    <w:rsid w:val="00423271"/>
    <w:rsid w:val="00423A80"/>
    <w:rsid w:val="00423D27"/>
    <w:rsid w:val="00423DF2"/>
    <w:rsid w:val="00423E67"/>
    <w:rsid w:val="00423E9A"/>
    <w:rsid w:val="00423EBC"/>
    <w:rsid w:val="00424357"/>
    <w:rsid w:val="00424560"/>
    <w:rsid w:val="00424775"/>
    <w:rsid w:val="00424D5A"/>
    <w:rsid w:val="00424DAA"/>
    <w:rsid w:val="00424E5A"/>
    <w:rsid w:val="00424FE0"/>
    <w:rsid w:val="004253C3"/>
    <w:rsid w:val="00425544"/>
    <w:rsid w:val="00425937"/>
    <w:rsid w:val="00425979"/>
    <w:rsid w:val="00425A3F"/>
    <w:rsid w:val="00425DDF"/>
    <w:rsid w:val="004262CE"/>
    <w:rsid w:val="00426A96"/>
    <w:rsid w:val="00426D7C"/>
    <w:rsid w:val="00426EF1"/>
    <w:rsid w:val="0042701A"/>
    <w:rsid w:val="00427350"/>
    <w:rsid w:val="004275D0"/>
    <w:rsid w:val="0042774B"/>
    <w:rsid w:val="00427B77"/>
    <w:rsid w:val="00427D72"/>
    <w:rsid w:val="00427F60"/>
    <w:rsid w:val="00430026"/>
    <w:rsid w:val="00430071"/>
    <w:rsid w:val="00430465"/>
    <w:rsid w:val="00430B35"/>
    <w:rsid w:val="00430CCA"/>
    <w:rsid w:val="00431232"/>
    <w:rsid w:val="00431A5F"/>
    <w:rsid w:val="0043223A"/>
    <w:rsid w:val="0043320D"/>
    <w:rsid w:val="004332A1"/>
    <w:rsid w:val="004332C0"/>
    <w:rsid w:val="00433421"/>
    <w:rsid w:val="004335A8"/>
    <w:rsid w:val="004335D6"/>
    <w:rsid w:val="0043361B"/>
    <w:rsid w:val="00433659"/>
    <w:rsid w:val="00433842"/>
    <w:rsid w:val="00433AB4"/>
    <w:rsid w:val="00433DC4"/>
    <w:rsid w:val="00433F5E"/>
    <w:rsid w:val="004340A4"/>
    <w:rsid w:val="0043456E"/>
    <w:rsid w:val="0043491C"/>
    <w:rsid w:val="00434B78"/>
    <w:rsid w:val="00434C50"/>
    <w:rsid w:val="00434DF6"/>
    <w:rsid w:val="00434EA0"/>
    <w:rsid w:val="00435803"/>
    <w:rsid w:val="00435943"/>
    <w:rsid w:val="00435B1C"/>
    <w:rsid w:val="00435F4B"/>
    <w:rsid w:val="00435FF6"/>
    <w:rsid w:val="0043627B"/>
    <w:rsid w:val="00436698"/>
    <w:rsid w:val="00436ECD"/>
    <w:rsid w:val="0043727F"/>
    <w:rsid w:val="00437440"/>
    <w:rsid w:val="00437FE9"/>
    <w:rsid w:val="0044018E"/>
    <w:rsid w:val="004402D2"/>
    <w:rsid w:val="0044038F"/>
    <w:rsid w:val="00440624"/>
    <w:rsid w:val="00441601"/>
    <w:rsid w:val="0044171A"/>
    <w:rsid w:val="00441907"/>
    <w:rsid w:val="00441A0F"/>
    <w:rsid w:val="00441BB9"/>
    <w:rsid w:val="00441DAC"/>
    <w:rsid w:val="004420F0"/>
    <w:rsid w:val="00442778"/>
    <w:rsid w:val="00442973"/>
    <w:rsid w:val="004429FF"/>
    <w:rsid w:val="00442B89"/>
    <w:rsid w:val="00442EF8"/>
    <w:rsid w:val="00442FDF"/>
    <w:rsid w:val="004430A5"/>
    <w:rsid w:val="00443A39"/>
    <w:rsid w:val="00444181"/>
    <w:rsid w:val="00444308"/>
    <w:rsid w:val="0044450D"/>
    <w:rsid w:val="0044488D"/>
    <w:rsid w:val="004449B6"/>
    <w:rsid w:val="00444B2C"/>
    <w:rsid w:val="00444D45"/>
    <w:rsid w:val="004450CB"/>
    <w:rsid w:val="0044513F"/>
    <w:rsid w:val="00445D46"/>
    <w:rsid w:val="004460F4"/>
    <w:rsid w:val="00446341"/>
    <w:rsid w:val="00446740"/>
    <w:rsid w:val="004468BA"/>
    <w:rsid w:val="00446B73"/>
    <w:rsid w:val="00446D1D"/>
    <w:rsid w:val="004472CF"/>
    <w:rsid w:val="004473CC"/>
    <w:rsid w:val="00447441"/>
    <w:rsid w:val="0044746C"/>
    <w:rsid w:val="0044749B"/>
    <w:rsid w:val="00447725"/>
    <w:rsid w:val="00447883"/>
    <w:rsid w:val="0044790E"/>
    <w:rsid w:val="00447A4D"/>
    <w:rsid w:val="00447B19"/>
    <w:rsid w:val="00447D2E"/>
    <w:rsid w:val="00447EF0"/>
    <w:rsid w:val="00450050"/>
    <w:rsid w:val="00450701"/>
    <w:rsid w:val="00450A9E"/>
    <w:rsid w:val="00450BD7"/>
    <w:rsid w:val="00450C54"/>
    <w:rsid w:val="00450E7F"/>
    <w:rsid w:val="004511D4"/>
    <w:rsid w:val="0045139B"/>
    <w:rsid w:val="004515E5"/>
    <w:rsid w:val="00451B5F"/>
    <w:rsid w:val="00451E7D"/>
    <w:rsid w:val="00452670"/>
    <w:rsid w:val="0045300A"/>
    <w:rsid w:val="004536FB"/>
    <w:rsid w:val="0045381D"/>
    <w:rsid w:val="00453988"/>
    <w:rsid w:val="00453E65"/>
    <w:rsid w:val="004541DB"/>
    <w:rsid w:val="004541FB"/>
    <w:rsid w:val="004547BC"/>
    <w:rsid w:val="004558E5"/>
    <w:rsid w:val="00455F52"/>
    <w:rsid w:val="004560B1"/>
    <w:rsid w:val="00456300"/>
    <w:rsid w:val="004564D7"/>
    <w:rsid w:val="00456B01"/>
    <w:rsid w:val="004574FD"/>
    <w:rsid w:val="00457727"/>
    <w:rsid w:val="004578C9"/>
    <w:rsid w:val="00457968"/>
    <w:rsid w:val="0045797E"/>
    <w:rsid w:val="00457B80"/>
    <w:rsid w:val="00457C39"/>
    <w:rsid w:val="00457CAD"/>
    <w:rsid w:val="00457F47"/>
    <w:rsid w:val="00460198"/>
    <w:rsid w:val="004606F3"/>
    <w:rsid w:val="004607D0"/>
    <w:rsid w:val="004608EE"/>
    <w:rsid w:val="00460903"/>
    <w:rsid w:val="00461112"/>
    <w:rsid w:val="0046115F"/>
    <w:rsid w:val="00461196"/>
    <w:rsid w:val="00461202"/>
    <w:rsid w:val="004614E8"/>
    <w:rsid w:val="004616B8"/>
    <w:rsid w:val="00462284"/>
    <w:rsid w:val="00462417"/>
    <w:rsid w:val="004626DE"/>
    <w:rsid w:val="00462A62"/>
    <w:rsid w:val="004631FD"/>
    <w:rsid w:val="00463434"/>
    <w:rsid w:val="004636B4"/>
    <w:rsid w:val="00463879"/>
    <w:rsid w:val="00463C5D"/>
    <w:rsid w:val="00463DD0"/>
    <w:rsid w:val="0046403F"/>
    <w:rsid w:val="0046407F"/>
    <w:rsid w:val="0046437C"/>
    <w:rsid w:val="00464A59"/>
    <w:rsid w:val="00464C43"/>
    <w:rsid w:val="00464E18"/>
    <w:rsid w:val="004650D0"/>
    <w:rsid w:val="004655AE"/>
    <w:rsid w:val="00465F7E"/>
    <w:rsid w:val="00466CCC"/>
    <w:rsid w:val="004670DA"/>
    <w:rsid w:val="004671AD"/>
    <w:rsid w:val="00467777"/>
    <w:rsid w:val="00467A2E"/>
    <w:rsid w:val="00467BF7"/>
    <w:rsid w:val="00467E48"/>
    <w:rsid w:val="0047011B"/>
    <w:rsid w:val="0047043D"/>
    <w:rsid w:val="00470B27"/>
    <w:rsid w:val="00470D8F"/>
    <w:rsid w:val="0047109B"/>
    <w:rsid w:val="00471461"/>
    <w:rsid w:val="00471462"/>
    <w:rsid w:val="004714CB"/>
    <w:rsid w:val="00471551"/>
    <w:rsid w:val="0047185A"/>
    <w:rsid w:val="00471D65"/>
    <w:rsid w:val="00472266"/>
    <w:rsid w:val="00472271"/>
    <w:rsid w:val="0047247E"/>
    <w:rsid w:val="004724D8"/>
    <w:rsid w:val="00472726"/>
    <w:rsid w:val="00472BAA"/>
    <w:rsid w:val="00472BAF"/>
    <w:rsid w:val="00472FE4"/>
    <w:rsid w:val="0047307D"/>
    <w:rsid w:val="004731E8"/>
    <w:rsid w:val="004736F7"/>
    <w:rsid w:val="004738FB"/>
    <w:rsid w:val="00473AA9"/>
    <w:rsid w:val="00473AF0"/>
    <w:rsid w:val="00473F8A"/>
    <w:rsid w:val="00474006"/>
    <w:rsid w:val="0047487A"/>
    <w:rsid w:val="00474C25"/>
    <w:rsid w:val="004756C3"/>
    <w:rsid w:val="00475889"/>
    <w:rsid w:val="00475D03"/>
    <w:rsid w:val="00476722"/>
    <w:rsid w:val="00476A82"/>
    <w:rsid w:val="00476BA7"/>
    <w:rsid w:val="00477087"/>
    <w:rsid w:val="004779A1"/>
    <w:rsid w:val="00477D76"/>
    <w:rsid w:val="00477E12"/>
    <w:rsid w:val="00480113"/>
    <w:rsid w:val="00480E8E"/>
    <w:rsid w:val="004811A9"/>
    <w:rsid w:val="00481A96"/>
    <w:rsid w:val="004825C9"/>
    <w:rsid w:val="00482691"/>
    <w:rsid w:val="004828B0"/>
    <w:rsid w:val="00483627"/>
    <w:rsid w:val="00483D19"/>
    <w:rsid w:val="00483F9B"/>
    <w:rsid w:val="00484166"/>
    <w:rsid w:val="00484232"/>
    <w:rsid w:val="0048430F"/>
    <w:rsid w:val="0048432B"/>
    <w:rsid w:val="00484BDD"/>
    <w:rsid w:val="00484F96"/>
    <w:rsid w:val="004854B2"/>
    <w:rsid w:val="004854CD"/>
    <w:rsid w:val="004855DB"/>
    <w:rsid w:val="004856AC"/>
    <w:rsid w:val="004857BD"/>
    <w:rsid w:val="00485859"/>
    <w:rsid w:val="00485C48"/>
    <w:rsid w:val="004860AD"/>
    <w:rsid w:val="0048631C"/>
    <w:rsid w:val="004864BD"/>
    <w:rsid w:val="004864C5"/>
    <w:rsid w:val="00486887"/>
    <w:rsid w:val="00486B3F"/>
    <w:rsid w:val="00486EA0"/>
    <w:rsid w:val="00487083"/>
    <w:rsid w:val="00487240"/>
    <w:rsid w:val="00487584"/>
    <w:rsid w:val="004877C1"/>
    <w:rsid w:val="00487AA9"/>
    <w:rsid w:val="00487DB7"/>
    <w:rsid w:val="0049062B"/>
    <w:rsid w:val="0049118D"/>
    <w:rsid w:val="004912B3"/>
    <w:rsid w:val="004913A9"/>
    <w:rsid w:val="00491C57"/>
    <w:rsid w:val="00491EBF"/>
    <w:rsid w:val="00491F57"/>
    <w:rsid w:val="004921BC"/>
    <w:rsid w:val="0049253D"/>
    <w:rsid w:val="00492611"/>
    <w:rsid w:val="0049286C"/>
    <w:rsid w:val="00492B22"/>
    <w:rsid w:val="00492E35"/>
    <w:rsid w:val="00492E61"/>
    <w:rsid w:val="00492FB2"/>
    <w:rsid w:val="004935BD"/>
    <w:rsid w:val="004937E0"/>
    <w:rsid w:val="00493FB3"/>
    <w:rsid w:val="00494192"/>
    <w:rsid w:val="00494384"/>
    <w:rsid w:val="00494406"/>
    <w:rsid w:val="004946FC"/>
    <w:rsid w:val="00494ACD"/>
    <w:rsid w:val="00494CB2"/>
    <w:rsid w:val="00494D8B"/>
    <w:rsid w:val="00495244"/>
    <w:rsid w:val="0049560D"/>
    <w:rsid w:val="00495C9C"/>
    <w:rsid w:val="004960C0"/>
    <w:rsid w:val="004961A0"/>
    <w:rsid w:val="00496373"/>
    <w:rsid w:val="00496600"/>
    <w:rsid w:val="0049667D"/>
    <w:rsid w:val="00496ADA"/>
    <w:rsid w:val="00496C76"/>
    <w:rsid w:val="00497154"/>
    <w:rsid w:val="004977C3"/>
    <w:rsid w:val="00497955"/>
    <w:rsid w:val="00497F53"/>
    <w:rsid w:val="004A0469"/>
    <w:rsid w:val="004A0A31"/>
    <w:rsid w:val="004A0F26"/>
    <w:rsid w:val="004A10F7"/>
    <w:rsid w:val="004A1F50"/>
    <w:rsid w:val="004A2652"/>
    <w:rsid w:val="004A2724"/>
    <w:rsid w:val="004A29F3"/>
    <w:rsid w:val="004A2E6F"/>
    <w:rsid w:val="004A307D"/>
    <w:rsid w:val="004A34E6"/>
    <w:rsid w:val="004A3811"/>
    <w:rsid w:val="004A3E5A"/>
    <w:rsid w:val="004A4DB2"/>
    <w:rsid w:val="004A4F46"/>
    <w:rsid w:val="004A52AA"/>
    <w:rsid w:val="004A5907"/>
    <w:rsid w:val="004A5A9E"/>
    <w:rsid w:val="004A5E7D"/>
    <w:rsid w:val="004A63B0"/>
    <w:rsid w:val="004A65D5"/>
    <w:rsid w:val="004A699A"/>
    <w:rsid w:val="004A69F2"/>
    <w:rsid w:val="004A6B69"/>
    <w:rsid w:val="004A6C3D"/>
    <w:rsid w:val="004A6F8A"/>
    <w:rsid w:val="004A7A68"/>
    <w:rsid w:val="004A7CB5"/>
    <w:rsid w:val="004A7CCF"/>
    <w:rsid w:val="004B0348"/>
    <w:rsid w:val="004B0998"/>
    <w:rsid w:val="004B0F1B"/>
    <w:rsid w:val="004B1330"/>
    <w:rsid w:val="004B1363"/>
    <w:rsid w:val="004B18A8"/>
    <w:rsid w:val="004B1C47"/>
    <w:rsid w:val="004B1F54"/>
    <w:rsid w:val="004B204B"/>
    <w:rsid w:val="004B23CE"/>
    <w:rsid w:val="004B24ED"/>
    <w:rsid w:val="004B264D"/>
    <w:rsid w:val="004B2BBF"/>
    <w:rsid w:val="004B3120"/>
    <w:rsid w:val="004B3822"/>
    <w:rsid w:val="004B3898"/>
    <w:rsid w:val="004B42D1"/>
    <w:rsid w:val="004B44B9"/>
    <w:rsid w:val="004B45D5"/>
    <w:rsid w:val="004B4875"/>
    <w:rsid w:val="004B4C30"/>
    <w:rsid w:val="004B5148"/>
    <w:rsid w:val="004B52C2"/>
    <w:rsid w:val="004B532D"/>
    <w:rsid w:val="004B5449"/>
    <w:rsid w:val="004B5854"/>
    <w:rsid w:val="004B58CD"/>
    <w:rsid w:val="004B5E2F"/>
    <w:rsid w:val="004B6257"/>
    <w:rsid w:val="004B677E"/>
    <w:rsid w:val="004B691D"/>
    <w:rsid w:val="004B6D56"/>
    <w:rsid w:val="004B7038"/>
    <w:rsid w:val="004B71DA"/>
    <w:rsid w:val="004B7511"/>
    <w:rsid w:val="004B7B25"/>
    <w:rsid w:val="004B7EDD"/>
    <w:rsid w:val="004B7F72"/>
    <w:rsid w:val="004C00EA"/>
    <w:rsid w:val="004C0338"/>
    <w:rsid w:val="004C054F"/>
    <w:rsid w:val="004C0660"/>
    <w:rsid w:val="004C090C"/>
    <w:rsid w:val="004C0A3C"/>
    <w:rsid w:val="004C0ABB"/>
    <w:rsid w:val="004C0C77"/>
    <w:rsid w:val="004C0CF9"/>
    <w:rsid w:val="004C0DA4"/>
    <w:rsid w:val="004C1294"/>
    <w:rsid w:val="004C188A"/>
    <w:rsid w:val="004C1C2D"/>
    <w:rsid w:val="004C2793"/>
    <w:rsid w:val="004C29B3"/>
    <w:rsid w:val="004C2AF7"/>
    <w:rsid w:val="004C35EE"/>
    <w:rsid w:val="004C362F"/>
    <w:rsid w:val="004C3847"/>
    <w:rsid w:val="004C3866"/>
    <w:rsid w:val="004C3AC9"/>
    <w:rsid w:val="004C43EA"/>
    <w:rsid w:val="004C447B"/>
    <w:rsid w:val="004C50B3"/>
    <w:rsid w:val="004C5164"/>
    <w:rsid w:val="004C51A4"/>
    <w:rsid w:val="004C51D7"/>
    <w:rsid w:val="004C548B"/>
    <w:rsid w:val="004C59B8"/>
    <w:rsid w:val="004C5DDE"/>
    <w:rsid w:val="004C6022"/>
    <w:rsid w:val="004C6097"/>
    <w:rsid w:val="004C6A04"/>
    <w:rsid w:val="004C6BB8"/>
    <w:rsid w:val="004C71F4"/>
    <w:rsid w:val="004C7BDD"/>
    <w:rsid w:val="004C7D0C"/>
    <w:rsid w:val="004D0056"/>
    <w:rsid w:val="004D021B"/>
    <w:rsid w:val="004D03F0"/>
    <w:rsid w:val="004D09ED"/>
    <w:rsid w:val="004D0E52"/>
    <w:rsid w:val="004D0E83"/>
    <w:rsid w:val="004D10BE"/>
    <w:rsid w:val="004D15AA"/>
    <w:rsid w:val="004D22BD"/>
    <w:rsid w:val="004D240D"/>
    <w:rsid w:val="004D2597"/>
    <w:rsid w:val="004D26A1"/>
    <w:rsid w:val="004D2883"/>
    <w:rsid w:val="004D2E34"/>
    <w:rsid w:val="004D31D3"/>
    <w:rsid w:val="004D31DF"/>
    <w:rsid w:val="004D31EB"/>
    <w:rsid w:val="004D3784"/>
    <w:rsid w:val="004D3B15"/>
    <w:rsid w:val="004D478E"/>
    <w:rsid w:val="004D488B"/>
    <w:rsid w:val="004D4952"/>
    <w:rsid w:val="004D4A6C"/>
    <w:rsid w:val="004D4A9A"/>
    <w:rsid w:val="004D4B47"/>
    <w:rsid w:val="004D53B6"/>
    <w:rsid w:val="004D53C9"/>
    <w:rsid w:val="004D5A70"/>
    <w:rsid w:val="004D6157"/>
    <w:rsid w:val="004D67CD"/>
    <w:rsid w:val="004D69EF"/>
    <w:rsid w:val="004D6A00"/>
    <w:rsid w:val="004D711B"/>
    <w:rsid w:val="004D71A7"/>
    <w:rsid w:val="004D73A4"/>
    <w:rsid w:val="004D7B5B"/>
    <w:rsid w:val="004D7C9F"/>
    <w:rsid w:val="004D7CA0"/>
    <w:rsid w:val="004E00CD"/>
    <w:rsid w:val="004E11CA"/>
    <w:rsid w:val="004E1C2C"/>
    <w:rsid w:val="004E1CE7"/>
    <w:rsid w:val="004E225F"/>
    <w:rsid w:val="004E29B5"/>
    <w:rsid w:val="004E2AD1"/>
    <w:rsid w:val="004E3520"/>
    <w:rsid w:val="004E40B9"/>
    <w:rsid w:val="004E48B8"/>
    <w:rsid w:val="004E4B1B"/>
    <w:rsid w:val="004E4C2E"/>
    <w:rsid w:val="004E4FF7"/>
    <w:rsid w:val="004E5034"/>
    <w:rsid w:val="004E53FE"/>
    <w:rsid w:val="004E5589"/>
    <w:rsid w:val="004E55BA"/>
    <w:rsid w:val="004E583B"/>
    <w:rsid w:val="004E58BA"/>
    <w:rsid w:val="004E5AA4"/>
    <w:rsid w:val="004E5B68"/>
    <w:rsid w:val="004E5F4B"/>
    <w:rsid w:val="004E5F50"/>
    <w:rsid w:val="004E619B"/>
    <w:rsid w:val="004E691B"/>
    <w:rsid w:val="004E6EF8"/>
    <w:rsid w:val="004E6F3C"/>
    <w:rsid w:val="004E6F41"/>
    <w:rsid w:val="004E7427"/>
    <w:rsid w:val="004F039D"/>
    <w:rsid w:val="004F052E"/>
    <w:rsid w:val="004F0916"/>
    <w:rsid w:val="004F0AC7"/>
    <w:rsid w:val="004F1043"/>
    <w:rsid w:val="004F189A"/>
    <w:rsid w:val="004F1D70"/>
    <w:rsid w:val="004F1F8A"/>
    <w:rsid w:val="004F21D5"/>
    <w:rsid w:val="004F276F"/>
    <w:rsid w:val="004F2C3A"/>
    <w:rsid w:val="004F2CC5"/>
    <w:rsid w:val="004F306E"/>
    <w:rsid w:val="004F32CF"/>
    <w:rsid w:val="004F3328"/>
    <w:rsid w:val="004F392F"/>
    <w:rsid w:val="004F39D4"/>
    <w:rsid w:val="004F3B9F"/>
    <w:rsid w:val="004F3DEB"/>
    <w:rsid w:val="004F3F5E"/>
    <w:rsid w:val="004F4594"/>
    <w:rsid w:val="004F45C9"/>
    <w:rsid w:val="004F48D1"/>
    <w:rsid w:val="004F4B43"/>
    <w:rsid w:val="004F4B47"/>
    <w:rsid w:val="004F4CE4"/>
    <w:rsid w:val="004F50C6"/>
    <w:rsid w:val="004F52F7"/>
    <w:rsid w:val="004F57D6"/>
    <w:rsid w:val="004F5BFC"/>
    <w:rsid w:val="004F5CA9"/>
    <w:rsid w:val="004F5DDD"/>
    <w:rsid w:val="004F5E07"/>
    <w:rsid w:val="004F5F4A"/>
    <w:rsid w:val="004F6031"/>
    <w:rsid w:val="004F642A"/>
    <w:rsid w:val="004F6520"/>
    <w:rsid w:val="004F6F03"/>
    <w:rsid w:val="004F6F18"/>
    <w:rsid w:val="004F72AD"/>
    <w:rsid w:val="004F75A0"/>
    <w:rsid w:val="004F75D6"/>
    <w:rsid w:val="004F7E9E"/>
    <w:rsid w:val="004F7F3F"/>
    <w:rsid w:val="005000E7"/>
    <w:rsid w:val="0050012D"/>
    <w:rsid w:val="00500B05"/>
    <w:rsid w:val="00500DF9"/>
    <w:rsid w:val="0050140C"/>
    <w:rsid w:val="005014EA"/>
    <w:rsid w:val="00501611"/>
    <w:rsid w:val="00501649"/>
    <w:rsid w:val="00501678"/>
    <w:rsid w:val="0050182E"/>
    <w:rsid w:val="00501952"/>
    <w:rsid w:val="005019D5"/>
    <w:rsid w:val="005019DA"/>
    <w:rsid w:val="00501DF6"/>
    <w:rsid w:val="00501ED3"/>
    <w:rsid w:val="0050212C"/>
    <w:rsid w:val="005023E7"/>
    <w:rsid w:val="00502411"/>
    <w:rsid w:val="00502B1D"/>
    <w:rsid w:val="00502F0D"/>
    <w:rsid w:val="00502F65"/>
    <w:rsid w:val="00503079"/>
    <w:rsid w:val="005031DD"/>
    <w:rsid w:val="00503F80"/>
    <w:rsid w:val="0050449F"/>
    <w:rsid w:val="00504A41"/>
    <w:rsid w:val="00504B78"/>
    <w:rsid w:val="00505105"/>
    <w:rsid w:val="005052AA"/>
    <w:rsid w:val="005065F5"/>
    <w:rsid w:val="005068B2"/>
    <w:rsid w:val="00506F6F"/>
    <w:rsid w:val="00507061"/>
    <w:rsid w:val="00507104"/>
    <w:rsid w:val="005071B9"/>
    <w:rsid w:val="00507599"/>
    <w:rsid w:val="005078F7"/>
    <w:rsid w:val="00507C6E"/>
    <w:rsid w:val="00507D6D"/>
    <w:rsid w:val="0051071E"/>
    <w:rsid w:val="00510783"/>
    <w:rsid w:val="00510D3B"/>
    <w:rsid w:val="005111FF"/>
    <w:rsid w:val="005113B9"/>
    <w:rsid w:val="00511C6B"/>
    <w:rsid w:val="00511CEF"/>
    <w:rsid w:val="005127AB"/>
    <w:rsid w:val="00512B78"/>
    <w:rsid w:val="005131EE"/>
    <w:rsid w:val="005132EF"/>
    <w:rsid w:val="0051334D"/>
    <w:rsid w:val="0051340D"/>
    <w:rsid w:val="00513796"/>
    <w:rsid w:val="005142B2"/>
    <w:rsid w:val="00514B1C"/>
    <w:rsid w:val="00514B6B"/>
    <w:rsid w:val="00514C45"/>
    <w:rsid w:val="00514FC3"/>
    <w:rsid w:val="0051540B"/>
    <w:rsid w:val="0051552A"/>
    <w:rsid w:val="00515596"/>
    <w:rsid w:val="0051565D"/>
    <w:rsid w:val="00515839"/>
    <w:rsid w:val="00515840"/>
    <w:rsid w:val="0051597B"/>
    <w:rsid w:val="00515DD9"/>
    <w:rsid w:val="00516766"/>
    <w:rsid w:val="00516932"/>
    <w:rsid w:val="005169A5"/>
    <w:rsid w:val="00517524"/>
    <w:rsid w:val="00517DBA"/>
    <w:rsid w:val="005208A6"/>
    <w:rsid w:val="00520AEF"/>
    <w:rsid w:val="00520C74"/>
    <w:rsid w:val="005210FB"/>
    <w:rsid w:val="005213BE"/>
    <w:rsid w:val="00521701"/>
    <w:rsid w:val="005218FE"/>
    <w:rsid w:val="00522A3F"/>
    <w:rsid w:val="00522C16"/>
    <w:rsid w:val="00522F84"/>
    <w:rsid w:val="005230EC"/>
    <w:rsid w:val="00523670"/>
    <w:rsid w:val="005238F0"/>
    <w:rsid w:val="0052398C"/>
    <w:rsid w:val="00523D60"/>
    <w:rsid w:val="00523EB1"/>
    <w:rsid w:val="0052434A"/>
    <w:rsid w:val="00524681"/>
    <w:rsid w:val="00524769"/>
    <w:rsid w:val="00524931"/>
    <w:rsid w:val="00524998"/>
    <w:rsid w:val="005249B4"/>
    <w:rsid w:val="00524D87"/>
    <w:rsid w:val="005255F2"/>
    <w:rsid w:val="005256F6"/>
    <w:rsid w:val="00525800"/>
    <w:rsid w:val="00525BE9"/>
    <w:rsid w:val="00526086"/>
    <w:rsid w:val="00526350"/>
    <w:rsid w:val="00526520"/>
    <w:rsid w:val="00526929"/>
    <w:rsid w:val="00526D04"/>
    <w:rsid w:val="00526E41"/>
    <w:rsid w:val="00526E50"/>
    <w:rsid w:val="00527C0D"/>
    <w:rsid w:val="00527D51"/>
    <w:rsid w:val="00527FE7"/>
    <w:rsid w:val="005300E4"/>
    <w:rsid w:val="00530324"/>
    <w:rsid w:val="0053069A"/>
    <w:rsid w:val="00530CBB"/>
    <w:rsid w:val="00531330"/>
    <w:rsid w:val="005318F8"/>
    <w:rsid w:val="00531940"/>
    <w:rsid w:val="00531964"/>
    <w:rsid w:val="00531ACC"/>
    <w:rsid w:val="00531C1E"/>
    <w:rsid w:val="00531D0C"/>
    <w:rsid w:val="005325CC"/>
    <w:rsid w:val="00532728"/>
    <w:rsid w:val="005327DD"/>
    <w:rsid w:val="00532B61"/>
    <w:rsid w:val="00532BF7"/>
    <w:rsid w:val="005331DC"/>
    <w:rsid w:val="0053321B"/>
    <w:rsid w:val="00533295"/>
    <w:rsid w:val="005338E9"/>
    <w:rsid w:val="00533C2A"/>
    <w:rsid w:val="00534352"/>
    <w:rsid w:val="00534883"/>
    <w:rsid w:val="00534975"/>
    <w:rsid w:val="00534989"/>
    <w:rsid w:val="005352F3"/>
    <w:rsid w:val="005353AA"/>
    <w:rsid w:val="005354AE"/>
    <w:rsid w:val="00535EB2"/>
    <w:rsid w:val="00535F24"/>
    <w:rsid w:val="005360FF"/>
    <w:rsid w:val="00536AAC"/>
    <w:rsid w:val="00536EAA"/>
    <w:rsid w:val="0053710C"/>
    <w:rsid w:val="0053737F"/>
    <w:rsid w:val="005374ED"/>
    <w:rsid w:val="005379F2"/>
    <w:rsid w:val="00537CF6"/>
    <w:rsid w:val="00540464"/>
    <w:rsid w:val="00540949"/>
    <w:rsid w:val="00540A2D"/>
    <w:rsid w:val="00541642"/>
    <w:rsid w:val="0054198B"/>
    <w:rsid w:val="00541A7C"/>
    <w:rsid w:val="00541DDE"/>
    <w:rsid w:val="00541F39"/>
    <w:rsid w:val="00541F68"/>
    <w:rsid w:val="005420C8"/>
    <w:rsid w:val="005420CA"/>
    <w:rsid w:val="00542460"/>
    <w:rsid w:val="00542732"/>
    <w:rsid w:val="00542779"/>
    <w:rsid w:val="00542EC4"/>
    <w:rsid w:val="00543729"/>
    <w:rsid w:val="0054378C"/>
    <w:rsid w:val="00543897"/>
    <w:rsid w:val="00544730"/>
    <w:rsid w:val="005447DA"/>
    <w:rsid w:val="00544D1F"/>
    <w:rsid w:val="005455A7"/>
    <w:rsid w:val="005458B2"/>
    <w:rsid w:val="00545BDD"/>
    <w:rsid w:val="00545E33"/>
    <w:rsid w:val="00546573"/>
    <w:rsid w:val="00546722"/>
    <w:rsid w:val="00546963"/>
    <w:rsid w:val="00546B98"/>
    <w:rsid w:val="00546E4C"/>
    <w:rsid w:val="00546EE8"/>
    <w:rsid w:val="005471E1"/>
    <w:rsid w:val="0054737D"/>
    <w:rsid w:val="0054770A"/>
    <w:rsid w:val="005477DE"/>
    <w:rsid w:val="005479CA"/>
    <w:rsid w:val="00547C3D"/>
    <w:rsid w:val="00547ED4"/>
    <w:rsid w:val="0055014D"/>
    <w:rsid w:val="00550548"/>
    <w:rsid w:val="00550AF5"/>
    <w:rsid w:val="00550BDA"/>
    <w:rsid w:val="00550FF5"/>
    <w:rsid w:val="0055106D"/>
    <w:rsid w:val="00551190"/>
    <w:rsid w:val="005520E0"/>
    <w:rsid w:val="00552167"/>
    <w:rsid w:val="00552499"/>
    <w:rsid w:val="00552705"/>
    <w:rsid w:val="00552777"/>
    <w:rsid w:val="00552893"/>
    <w:rsid w:val="0055297C"/>
    <w:rsid w:val="00552AF7"/>
    <w:rsid w:val="00552D72"/>
    <w:rsid w:val="00552DFA"/>
    <w:rsid w:val="00552F7F"/>
    <w:rsid w:val="005533DE"/>
    <w:rsid w:val="005537CD"/>
    <w:rsid w:val="00553E38"/>
    <w:rsid w:val="00554076"/>
    <w:rsid w:val="0055459D"/>
    <w:rsid w:val="0055475A"/>
    <w:rsid w:val="005549F7"/>
    <w:rsid w:val="00554A76"/>
    <w:rsid w:val="00554AA8"/>
    <w:rsid w:val="00554C6B"/>
    <w:rsid w:val="005554B5"/>
    <w:rsid w:val="005559EE"/>
    <w:rsid w:val="00555E5E"/>
    <w:rsid w:val="00555F71"/>
    <w:rsid w:val="005568CB"/>
    <w:rsid w:val="00556F51"/>
    <w:rsid w:val="005575DB"/>
    <w:rsid w:val="005576E0"/>
    <w:rsid w:val="0055778B"/>
    <w:rsid w:val="00560384"/>
    <w:rsid w:val="00560660"/>
    <w:rsid w:val="00560711"/>
    <w:rsid w:val="00561349"/>
    <w:rsid w:val="005616DC"/>
    <w:rsid w:val="005618BA"/>
    <w:rsid w:val="005618E5"/>
    <w:rsid w:val="00561A86"/>
    <w:rsid w:val="00561E0C"/>
    <w:rsid w:val="00562180"/>
    <w:rsid w:val="0056218A"/>
    <w:rsid w:val="005623F9"/>
    <w:rsid w:val="00562A3B"/>
    <w:rsid w:val="00562BBE"/>
    <w:rsid w:val="00562BCF"/>
    <w:rsid w:val="00562D42"/>
    <w:rsid w:val="00562F52"/>
    <w:rsid w:val="00563007"/>
    <w:rsid w:val="00563787"/>
    <w:rsid w:val="00563981"/>
    <w:rsid w:val="005639EA"/>
    <w:rsid w:val="005644E4"/>
    <w:rsid w:val="005652F2"/>
    <w:rsid w:val="005655FB"/>
    <w:rsid w:val="005656D4"/>
    <w:rsid w:val="00565747"/>
    <w:rsid w:val="00565860"/>
    <w:rsid w:val="00565979"/>
    <w:rsid w:val="00565B52"/>
    <w:rsid w:val="00565D1C"/>
    <w:rsid w:val="005666FD"/>
    <w:rsid w:val="0056682B"/>
    <w:rsid w:val="00566A3C"/>
    <w:rsid w:val="00566B47"/>
    <w:rsid w:val="00566F4D"/>
    <w:rsid w:val="0056702D"/>
    <w:rsid w:val="005670AC"/>
    <w:rsid w:val="00567119"/>
    <w:rsid w:val="005675F5"/>
    <w:rsid w:val="00567632"/>
    <w:rsid w:val="0056789A"/>
    <w:rsid w:val="00567D17"/>
    <w:rsid w:val="00567E4B"/>
    <w:rsid w:val="00567F21"/>
    <w:rsid w:val="005710F6"/>
    <w:rsid w:val="005719B0"/>
    <w:rsid w:val="00571A7E"/>
    <w:rsid w:val="00571D90"/>
    <w:rsid w:val="00571EE8"/>
    <w:rsid w:val="00571F1D"/>
    <w:rsid w:val="0057285D"/>
    <w:rsid w:val="0057290F"/>
    <w:rsid w:val="00572ABF"/>
    <w:rsid w:val="00572CE8"/>
    <w:rsid w:val="005731B2"/>
    <w:rsid w:val="005731F3"/>
    <w:rsid w:val="0057321D"/>
    <w:rsid w:val="00573449"/>
    <w:rsid w:val="00573742"/>
    <w:rsid w:val="00573B00"/>
    <w:rsid w:val="00573C89"/>
    <w:rsid w:val="00573D76"/>
    <w:rsid w:val="00574272"/>
    <w:rsid w:val="0057484C"/>
    <w:rsid w:val="00574923"/>
    <w:rsid w:val="00574B15"/>
    <w:rsid w:val="00574C0D"/>
    <w:rsid w:val="00574D4A"/>
    <w:rsid w:val="005751E4"/>
    <w:rsid w:val="00575247"/>
    <w:rsid w:val="0057564D"/>
    <w:rsid w:val="00575753"/>
    <w:rsid w:val="00575988"/>
    <w:rsid w:val="00575AB2"/>
    <w:rsid w:val="00575AB5"/>
    <w:rsid w:val="00575C62"/>
    <w:rsid w:val="00576472"/>
    <w:rsid w:val="0057663D"/>
    <w:rsid w:val="005771E6"/>
    <w:rsid w:val="005775C5"/>
    <w:rsid w:val="005779EF"/>
    <w:rsid w:val="00577A22"/>
    <w:rsid w:val="00577C0B"/>
    <w:rsid w:val="005800FB"/>
    <w:rsid w:val="00580399"/>
    <w:rsid w:val="00580612"/>
    <w:rsid w:val="0058088E"/>
    <w:rsid w:val="00580918"/>
    <w:rsid w:val="00580B84"/>
    <w:rsid w:val="00580E58"/>
    <w:rsid w:val="0058121C"/>
    <w:rsid w:val="00581446"/>
    <w:rsid w:val="00581616"/>
    <w:rsid w:val="00581875"/>
    <w:rsid w:val="00581B43"/>
    <w:rsid w:val="005824AD"/>
    <w:rsid w:val="005828EA"/>
    <w:rsid w:val="00582ABD"/>
    <w:rsid w:val="005837A2"/>
    <w:rsid w:val="005837CE"/>
    <w:rsid w:val="00583B81"/>
    <w:rsid w:val="00583D68"/>
    <w:rsid w:val="00583FEC"/>
    <w:rsid w:val="0058421A"/>
    <w:rsid w:val="005842D6"/>
    <w:rsid w:val="0058464C"/>
    <w:rsid w:val="0058478C"/>
    <w:rsid w:val="00584B80"/>
    <w:rsid w:val="00584D23"/>
    <w:rsid w:val="00584F9F"/>
    <w:rsid w:val="0058529A"/>
    <w:rsid w:val="0058544E"/>
    <w:rsid w:val="0058564C"/>
    <w:rsid w:val="00585818"/>
    <w:rsid w:val="00585821"/>
    <w:rsid w:val="00585BF4"/>
    <w:rsid w:val="00585C83"/>
    <w:rsid w:val="00585E96"/>
    <w:rsid w:val="00586288"/>
    <w:rsid w:val="005863FF"/>
    <w:rsid w:val="00586813"/>
    <w:rsid w:val="005868CC"/>
    <w:rsid w:val="00586916"/>
    <w:rsid w:val="00586AE9"/>
    <w:rsid w:val="00587000"/>
    <w:rsid w:val="0058707D"/>
    <w:rsid w:val="005870D4"/>
    <w:rsid w:val="0058712B"/>
    <w:rsid w:val="0058720D"/>
    <w:rsid w:val="005872FB"/>
    <w:rsid w:val="0058732A"/>
    <w:rsid w:val="005879A0"/>
    <w:rsid w:val="00587D00"/>
    <w:rsid w:val="00587E0D"/>
    <w:rsid w:val="005900C3"/>
    <w:rsid w:val="00590230"/>
    <w:rsid w:val="00590547"/>
    <w:rsid w:val="00590560"/>
    <w:rsid w:val="005906A9"/>
    <w:rsid w:val="005906F5"/>
    <w:rsid w:val="00590A9B"/>
    <w:rsid w:val="00590B42"/>
    <w:rsid w:val="00590DD0"/>
    <w:rsid w:val="0059118A"/>
    <w:rsid w:val="005912F0"/>
    <w:rsid w:val="00591349"/>
    <w:rsid w:val="00591A93"/>
    <w:rsid w:val="00591B4D"/>
    <w:rsid w:val="00591C1E"/>
    <w:rsid w:val="005920B9"/>
    <w:rsid w:val="00592307"/>
    <w:rsid w:val="00592477"/>
    <w:rsid w:val="00592596"/>
    <w:rsid w:val="00592A63"/>
    <w:rsid w:val="00592A7F"/>
    <w:rsid w:val="00592B16"/>
    <w:rsid w:val="00592D7D"/>
    <w:rsid w:val="00593125"/>
    <w:rsid w:val="0059312A"/>
    <w:rsid w:val="005933FC"/>
    <w:rsid w:val="00593964"/>
    <w:rsid w:val="00593AFC"/>
    <w:rsid w:val="00595070"/>
    <w:rsid w:val="00595162"/>
    <w:rsid w:val="00595338"/>
    <w:rsid w:val="00596562"/>
    <w:rsid w:val="0059694A"/>
    <w:rsid w:val="00596988"/>
    <w:rsid w:val="0059699F"/>
    <w:rsid w:val="00596FAD"/>
    <w:rsid w:val="005974EB"/>
    <w:rsid w:val="00597544"/>
    <w:rsid w:val="005978AD"/>
    <w:rsid w:val="00597A9D"/>
    <w:rsid w:val="00597F80"/>
    <w:rsid w:val="005A028F"/>
    <w:rsid w:val="005A03F5"/>
    <w:rsid w:val="005A100B"/>
    <w:rsid w:val="005A122A"/>
    <w:rsid w:val="005A182A"/>
    <w:rsid w:val="005A1888"/>
    <w:rsid w:val="005A1D38"/>
    <w:rsid w:val="005A1F58"/>
    <w:rsid w:val="005A21A3"/>
    <w:rsid w:val="005A2E6F"/>
    <w:rsid w:val="005A2FE3"/>
    <w:rsid w:val="005A30E2"/>
    <w:rsid w:val="005A332D"/>
    <w:rsid w:val="005A345F"/>
    <w:rsid w:val="005A3497"/>
    <w:rsid w:val="005A3BBC"/>
    <w:rsid w:val="005A3F20"/>
    <w:rsid w:val="005A3F28"/>
    <w:rsid w:val="005A4479"/>
    <w:rsid w:val="005A44CE"/>
    <w:rsid w:val="005A496C"/>
    <w:rsid w:val="005A4ADE"/>
    <w:rsid w:val="005A4D61"/>
    <w:rsid w:val="005A4FA6"/>
    <w:rsid w:val="005A531E"/>
    <w:rsid w:val="005A556F"/>
    <w:rsid w:val="005A62CC"/>
    <w:rsid w:val="005A6B38"/>
    <w:rsid w:val="005A71F7"/>
    <w:rsid w:val="005A739F"/>
    <w:rsid w:val="005A7D05"/>
    <w:rsid w:val="005B020C"/>
    <w:rsid w:val="005B0670"/>
    <w:rsid w:val="005B06B4"/>
    <w:rsid w:val="005B0839"/>
    <w:rsid w:val="005B0A64"/>
    <w:rsid w:val="005B0D98"/>
    <w:rsid w:val="005B0E49"/>
    <w:rsid w:val="005B1847"/>
    <w:rsid w:val="005B1AD9"/>
    <w:rsid w:val="005B1EDA"/>
    <w:rsid w:val="005B230D"/>
    <w:rsid w:val="005B259D"/>
    <w:rsid w:val="005B2756"/>
    <w:rsid w:val="005B2A3E"/>
    <w:rsid w:val="005B2B8E"/>
    <w:rsid w:val="005B2C7A"/>
    <w:rsid w:val="005B2C8F"/>
    <w:rsid w:val="005B2D13"/>
    <w:rsid w:val="005B2D69"/>
    <w:rsid w:val="005B325A"/>
    <w:rsid w:val="005B3703"/>
    <w:rsid w:val="005B39DA"/>
    <w:rsid w:val="005B3A3A"/>
    <w:rsid w:val="005B3DDA"/>
    <w:rsid w:val="005B4903"/>
    <w:rsid w:val="005B493C"/>
    <w:rsid w:val="005B4A84"/>
    <w:rsid w:val="005B4AE8"/>
    <w:rsid w:val="005B4F78"/>
    <w:rsid w:val="005B50E4"/>
    <w:rsid w:val="005B5274"/>
    <w:rsid w:val="005B5567"/>
    <w:rsid w:val="005B55A0"/>
    <w:rsid w:val="005B564B"/>
    <w:rsid w:val="005B5706"/>
    <w:rsid w:val="005B5C68"/>
    <w:rsid w:val="005B5D87"/>
    <w:rsid w:val="005B6519"/>
    <w:rsid w:val="005B6594"/>
    <w:rsid w:val="005B6873"/>
    <w:rsid w:val="005B69F6"/>
    <w:rsid w:val="005B6AF5"/>
    <w:rsid w:val="005B6B42"/>
    <w:rsid w:val="005B6CEB"/>
    <w:rsid w:val="005B7059"/>
    <w:rsid w:val="005B70B9"/>
    <w:rsid w:val="005B72F1"/>
    <w:rsid w:val="005B75B4"/>
    <w:rsid w:val="005B7B33"/>
    <w:rsid w:val="005B7B62"/>
    <w:rsid w:val="005B7B91"/>
    <w:rsid w:val="005B7DF0"/>
    <w:rsid w:val="005B7DF6"/>
    <w:rsid w:val="005B7EBF"/>
    <w:rsid w:val="005B7ED5"/>
    <w:rsid w:val="005B7F2E"/>
    <w:rsid w:val="005C0EBC"/>
    <w:rsid w:val="005C0FC7"/>
    <w:rsid w:val="005C1195"/>
    <w:rsid w:val="005C141C"/>
    <w:rsid w:val="005C14A4"/>
    <w:rsid w:val="005C1715"/>
    <w:rsid w:val="005C1D83"/>
    <w:rsid w:val="005C1F6E"/>
    <w:rsid w:val="005C2045"/>
    <w:rsid w:val="005C26AF"/>
    <w:rsid w:val="005C29FA"/>
    <w:rsid w:val="005C2BEE"/>
    <w:rsid w:val="005C2E3A"/>
    <w:rsid w:val="005C334F"/>
    <w:rsid w:val="005C347A"/>
    <w:rsid w:val="005C3698"/>
    <w:rsid w:val="005C3957"/>
    <w:rsid w:val="005C3D7C"/>
    <w:rsid w:val="005C403B"/>
    <w:rsid w:val="005C41F3"/>
    <w:rsid w:val="005C434A"/>
    <w:rsid w:val="005C46DA"/>
    <w:rsid w:val="005C4720"/>
    <w:rsid w:val="005C489D"/>
    <w:rsid w:val="005C49F4"/>
    <w:rsid w:val="005C4C82"/>
    <w:rsid w:val="005C4E82"/>
    <w:rsid w:val="005C50B8"/>
    <w:rsid w:val="005C5329"/>
    <w:rsid w:val="005C547C"/>
    <w:rsid w:val="005C563E"/>
    <w:rsid w:val="005C59B9"/>
    <w:rsid w:val="005C5C64"/>
    <w:rsid w:val="005C5D10"/>
    <w:rsid w:val="005C5E4D"/>
    <w:rsid w:val="005C633F"/>
    <w:rsid w:val="005C6405"/>
    <w:rsid w:val="005C6838"/>
    <w:rsid w:val="005C6AB2"/>
    <w:rsid w:val="005C6CAA"/>
    <w:rsid w:val="005C743A"/>
    <w:rsid w:val="005D0008"/>
    <w:rsid w:val="005D004F"/>
    <w:rsid w:val="005D008F"/>
    <w:rsid w:val="005D030C"/>
    <w:rsid w:val="005D0419"/>
    <w:rsid w:val="005D04C4"/>
    <w:rsid w:val="005D0502"/>
    <w:rsid w:val="005D0748"/>
    <w:rsid w:val="005D074C"/>
    <w:rsid w:val="005D0B64"/>
    <w:rsid w:val="005D0C8D"/>
    <w:rsid w:val="005D0FCC"/>
    <w:rsid w:val="005D1076"/>
    <w:rsid w:val="005D1193"/>
    <w:rsid w:val="005D1782"/>
    <w:rsid w:val="005D185B"/>
    <w:rsid w:val="005D189B"/>
    <w:rsid w:val="005D196D"/>
    <w:rsid w:val="005D19E1"/>
    <w:rsid w:val="005D1A3D"/>
    <w:rsid w:val="005D2447"/>
    <w:rsid w:val="005D2694"/>
    <w:rsid w:val="005D29BA"/>
    <w:rsid w:val="005D2C9C"/>
    <w:rsid w:val="005D2F0A"/>
    <w:rsid w:val="005D3754"/>
    <w:rsid w:val="005D3A28"/>
    <w:rsid w:val="005D47D8"/>
    <w:rsid w:val="005D483E"/>
    <w:rsid w:val="005D4906"/>
    <w:rsid w:val="005D4C75"/>
    <w:rsid w:val="005D4CEC"/>
    <w:rsid w:val="005D4EBE"/>
    <w:rsid w:val="005D5059"/>
    <w:rsid w:val="005D5205"/>
    <w:rsid w:val="005D564A"/>
    <w:rsid w:val="005D6089"/>
    <w:rsid w:val="005D65BB"/>
    <w:rsid w:val="005D65D1"/>
    <w:rsid w:val="005D66DC"/>
    <w:rsid w:val="005D6A90"/>
    <w:rsid w:val="005D6DC8"/>
    <w:rsid w:val="005D6E93"/>
    <w:rsid w:val="005D7B64"/>
    <w:rsid w:val="005D7CB6"/>
    <w:rsid w:val="005D7CDF"/>
    <w:rsid w:val="005D7FB3"/>
    <w:rsid w:val="005E006B"/>
    <w:rsid w:val="005E033D"/>
    <w:rsid w:val="005E0452"/>
    <w:rsid w:val="005E094C"/>
    <w:rsid w:val="005E0A29"/>
    <w:rsid w:val="005E0AB7"/>
    <w:rsid w:val="005E129A"/>
    <w:rsid w:val="005E1783"/>
    <w:rsid w:val="005E17D8"/>
    <w:rsid w:val="005E1F7C"/>
    <w:rsid w:val="005E2504"/>
    <w:rsid w:val="005E2B8F"/>
    <w:rsid w:val="005E2DAF"/>
    <w:rsid w:val="005E32A4"/>
    <w:rsid w:val="005E377C"/>
    <w:rsid w:val="005E3EB8"/>
    <w:rsid w:val="005E421A"/>
    <w:rsid w:val="005E44EF"/>
    <w:rsid w:val="005E46E3"/>
    <w:rsid w:val="005E46F5"/>
    <w:rsid w:val="005E51AC"/>
    <w:rsid w:val="005E525B"/>
    <w:rsid w:val="005E551D"/>
    <w:rsid w:val="005E57CA"/>
    <w:rsid w:val="005E5EDA"/>
    <w:rsid w:val="005E5EF2"/>
    <w:rsid w:val="005E607F"/>
    <w:rsid w:val="005E6A68"/>
    <w:rsid w:val="005E6A84"/>
    <w:rsid w:val="005E6C6D"/>
    <w:rsid w:val="005E6EF9"/>
    <w:rsid w:val="005E702F"/>
    <w:rsid w:val="005E75CF"/>
    <w:rsid w:val="005E7609"/>
    <w:rsid w:val="005E76EB"/>
    <w:rsid w:val="005E7975"/>
    <w:rsid w:val="005F04BC"/>
    <w:rsid w:val="005F055A"/>
    <w:rsid w:val="005F0955"/>
    <w:rsid w:val="005F0A91"/>
    <w:rsid w:val="005F0AB9"/>
    <w:rsid w:val="005F0BB5"/>
    <w:rsid w:val="005F129E"/>
    <w:rsid w:val="005F13F6"/>
    <w:rsid w:val="005F188A"/>
    <w:rsid w:val="005F1B1B"/>
    <w:rsid w:val="005F1E3C"/>
    <w:rsid w:val="005F1E5E"/>
    <w:rsid w:val="005F2581"/>
    <w:rsid w:val="005F2766"/>
    <w:rsid w:val="005F2BE0"/>
    <w:rsid w:val="005F32BB"/>
    <w:rsid w:val="005F3B05"/>
    <w:rsid w:val="005F3DEE"/>
    <w:rsid w:val="005F40A8"/>
    <w:rsid w:val="005F479F"/>
    <w:rsid w:val="005F4DD4"/>
    <w:rsid w:val="005F4EAC"/>
    <w:rsid w:val="005F50A7"/>
    <w:rsid w:val="005F5182"/>
    <w:rsid w:val="005F5AD6"/>
    <w:rsid w:val="005F5D48"/>
    <w:rsid w:val="005F5DF3"/>
    <w:rsid w:val="005F65C0"/>
    <w:rsid w:val="005F6B6E"/>
    <w:rsid w:val="005F6E62"/>
    <w:rsid w:val="005F78C3"/>
    <w:rsid w:val="005F7CCD"/>
    <w:rsid w:val="006001FB"/>
    <w:rsid w:val="0060025E"/>
    <w:rsid w:val="00600449"/>
    <w:rsid w:val="00600902"/>
    <w:rsid w:val="00600E64"/>
    <w:rsid w:val="00600EE8"/>
    <w:rsid w:val="00600FBD"/>
    <w:rsid w:val="0060135D"/>
    <w:rsid w:val="006013DC"/>
    <w:rsid w:val="006017C4"/>
    <w:rsid w:val="00601AD9"/>
    <w:rsid w:val="00601C44"/>
    <w:rsid w:val="00601D06"/>
    <w:rsid w:val="006020D2"/>
    <w:rsid w:val="006020F8"/>
    <w:rsid w:val="0060224D"/>
    <w:rsid w:val="006022AF"/>
    <w:rsid w:val="00602A77"/>
    <w:rsid w:val="006031C3"/>
    <w:rsid w:val="0060357A"/>
    <w:rsid w:val="006039A5"/>
    <w:rsid w:val="00603F36"/>
    <w:rsid w:val="00604018"/>
    <w:rsid w:val="0060420C"/>
    <w:rsid w:val="00604496"/>
    <w:rsid w:val="00604D05"/>
    <w:rsid w:val="00604E90"/>
    <w:rsid w:val="00605570"/>
    <w:rsid w:val="00605CE7"/>
    <w:rsid w:val="00605E8D"/>
    <w:rsid w:val="00606068"/>
    <w:rsid w:val="006062EE"/>
    <w:rsid w:val="006065B7"/>
    <w:rsid w:val="00606678"/>
    <w:rsid w:val="00606793"/>
    <w:rsid w:val="00606933"/>
    <w:rsid w:val="00606AF9"/>
    <w:rsid w:val="00606CDC"/>
    <w:rsid w:val="00606E77"/>
    <w:rsid w:val="00607029"/>
    <w:rsid w:val="00607354"/>
    <w:rsid w:val="006079FC"/>
    <w:rsid w:val="00607F95"/>
    <w:rsid w:val="00610C3B"/>
    <w:rsid w:val="00610F40"/>
    <w:rsid w:val="00611129"/>
    <w:rsid w:val="00611275"/>
    <w:rsid w:val="006116AC"/>
    <w:rsid w:val="006123B4"/>
    <w:rsid w:val="006124C9"/>
    <w:rsid w:val="0061267F"/>
    <w:rsid w:val="00612E58"/>
    <w:rsid w:val="00613937"/>
    <w:rsid w:val="00613D4C"/>
    <w:rsid w:val="00613FD7"/>
    <w:rsid w:val="00614326"/>
    <w:rsid w:val="0061464D"/>
    <w:rsid w:val="00614B26"/>
    <w:rsid w:val="00615084"/>
    <w:rsid w:val="006151EE"/>
    <w:rsid w:val="0061563C"/>
    <w:rsid w:val="00615697"/>
    <w:rsid w:val="006158AB"/>
    <w:rsid w:val="00615C3A"/>
    <w:rsid w:val="00615FC7"/>
    <w:rsid w:val="006160DC"/>
    <w:rsid w:val="006162D5"/>
    <w:rsid w:val="0061658F"/>
    <w:rsid w:val="006169B6"/>
    <w:rsid w:val="006169CC"/>
    <w:rsid w:val="00616E56"/>
    <w:rsid w:val="006175AC"/>
    <w:rsid w:val="006176A4"/>
    <w:rsid w:val="00617889"/>
    <w:rsid w:val="00617928"/>
    <w:rsid w:val="006202F9"/>
    <w:rsid w:val="0062035A"/>
    <w:rsid w:val="006207D4"/>
    <w:rsid w:val="00620AA0"/>
    <w:rsid w:val="00620BB3"/>
    <w:rsid w:val="00620CB1"/>
    <w:rsid w:val="0062128B"/>
    <w:rsid w:val="0062145F"/>
    <w:rsid w:val="00621BD4"/>
    <w:rsid w:val="0062208D"/>
    <w:rsid w:val="006221AB"/>
    <w:rsid w:val="006226A3"/>
    <w:rsid w:val="00622C08"/>
    <w:rsid w:val="00622C82"/>
    <w:rsid w:val="00623029"/>
    <w:rsid w:val="006230A9"/>
    <w:rsid w:val="0062319C"/>
    <w:rsid w:val="0062458E"/>
    <w:rsid w:val="00624653"/>
    <w:rsid w:val="006248FA"/>
    <w:rsid w:val="00624991"/>
    <w:rsid w:val="00624B2B"/>
    <w:rsid w:val="00625733"/>
    <w:rsid w:val="006257AA"/>
    <w:rsid w:val="00625BC4"/>
    <w:rsid w:val="00626011"/>
    <w:rsid w:val="00626223"/>
    <w:rsid w:val="00626B0B"/>
    <w:rsid w:val="00627C79"/>
    <w:rsid w:val="00627CC0"/>
    <w:rsid w:val="00627D30"/>
    <w:rsid w:val="00627E62"/>
    <w:rsid w:val="00627ECD"/>
    <w:rsid w:val="0063020B"/>
    <w:rsid w:val="0063032D"/>
    <w:rsid w:val="006305EC"/>
    <w:rsid w:val="00630852"/>
    <w:rsid w:val="00630C28"/>
    <w:rsid w:val="0063103D"/>
    <w:rsid w:val="00631559"/>
    <w:rsid w:val="00631EAD"/>
    <w:rsid w:val="00631F31"/>
    <w:rsid w:val="006325FF"/>
    <w:rsid w:val="00632BB1"/>
    <w:rsid w:val="00632BD6"/>
    <w:rsid w:val="00632BED"/>
    <w:rsid w:val="00632EE4"/>
    <w:rsid w:val="00632F75"/>
    <w:rsid w:val="0063301B"/>
    <w:rsid w:val="0063302F"/>
    <w:rsid w:val="0063320F"/>
    <w:rsid w:val="0063360F"/>
    <w:rsid w:val="00633F57"/>
    <w:rsid w:val="00633FC8"/>
    <w:rsid w:val="00633FC9"/>
    <w:rsid w:val="00634192"/>
    <w:rsid w:val="00634786"/>
    <w:rsid w:val="00634AFF"/>
    <w:rsid w:val="00634E4E"/>
    <w:rsid w:val="0063502D"/>
    <w:rsid w:val="006356E3"/>
    <w:rsid w:val="00635CCA"/>
    <w:rsid w:val="00635E20"/>
    <w:rsid w:val="006360C6"/>
    <w:rsid w:val="00636100"/>
    <w:rsid w:val="006363AD"/>
    <w:rsid w:val="006366BD"/>
    <w:rsid w:val="0063677D"/>
    <w:rsid w:val="00636B68"/>
    <w:rsid w:val="00636C3C"/>
    <w:rsid w:val="00636D56"/>
    <w:rsid w:val="00636DDC"/>
    <w:rsid w:val="006374A3"/>
    <w:rsid w:val="006374BC"/>
    <w:rsid w:val="00637519"/>
    <w:rsid w:val="006376A3"/>
    <w:rsid w:val="006376C8"/>
    <w:rsid w:val="006379F4"/>
    <w:rsid w:val="00637B6A"/>
    <w:rsid w:val="00637B74"/>
    <w:rsid w:val="00637F79"/>
    <w:rsid w:val="00637F8C"/>
    <w:rsid w:val="006402F2"/>
    <w:rsid w:val="00640389"/>
    <w:rsid w:val="006407AD"/>
    <w:rsid w:val="00640906"/>
    <w:rsid w:val="0064095C"/>
    <w:rsid w:val="006409C7"/>
    <w:rsid w:val="006409D0"/>
    <w:rsid w:val="00640C29"/>
    <w:rsid w:val="00640D59"/>
    <w:rsid w:val="0064123D"/>
    <w:rsid w:val="0064130B"/>
    <w:rsid w:val="0064150E"/>
    <w:rsid w:val="006416C5"/>
    <w:rsid w:val="00641CD1"/>
    <w:rsid w:val="00641DC5"/>
    <w:rsid w:val="00641DFE"/>
    <w:rsid w:val="00641E0B"/>
    <w:rsid w:val="006428AA"/>
    <w:rsid w:val="0064296F"/>
    <w:rsid w:val="00642D24"/>
    <w:rsid w:val="006433D9"/>
    <w:rsid w:val="0064373D"/>
    <w:rsid w:val="00643892"/>
    <w:rsid w:val="00643C0A"/>
    <w:rsid w:val="00643C1A"/>
    <w:rsid w:val="00644084"/>
    <w:rsid w:val="006448CF"/>
    <w:rsid w:val="00644A05"/>
    <w:rsid w:val="00644BC0"/>
    <w:rsid w:val="00644D43"/>
    <w:rsid w:val="00644DCC"/>
    <w:rsid w:val="0064515D"/>
    <w:rsid w:val="00645CD1"/>
    <w:rsid w:val="00645EC4"/>
    <w:rsid w:val="00646025"/>
    <w:rsid w:val="0064661A"/>
    <w:rsid w:val="006466A3"/>
    <w:rsid w:val="00646BCA"/>
    <w:rsid w:val="00646D8A"/>
    <w:rsid w:val="0064722F"/>
    <w:rsid w:val="0064778D"/>
    <w:rsid w:val="00647988"/>
    <w:rsid w:val="00647D12"/>
    <w:rsid w:val="00647D6B"/>
    <w:rsid w:val="00647DFA"/>
    <w:rsid w:val="006504BD"/>
    <w:rsid w:val="006504FF"/>
    <w:rsid w:val="00650592"/>
    <w:rsid w:val="00650797"/>
    <w:rsid w:val="00650B4B"/>
    <w:rsid w:val="00650D30"/>
    <w:rsid w:val="00651107"/>
    <w:rsid w:val="00651384"/>
    <w:rsid w:val="00651A81"/>
    <w:rsid w:val="00651E7B"/>
    <w:rsid w:val="006522E3"/>
    <w:rsid w:val="006526DD"/>
    <w:rsid w:val="006526FC"/>
    <w:rsid w:val="00652788"/>
    <w:rsid w:val="00652792"/>
    <w:rsid w:val="00652841"/>
    <w:rsid w:val="00652860"/>
    <w:rsid w:val="00652982"/>
    <w:rsid w:val="00652D17"/>
    <w:rsid w:val="00652E33"/>
    <w:rsid w:val="00652FA3"/>
    <w:rsid w:val="006532B6"/>
    <w:rsid w:val="00653525"/>
    <w:rsid w:val="00653842"/>
    <w:rsid w:val="006539E2"/>
    <w:rsid w:val="00653ADD"/>
    <w:rsid w:val="00653C1A"/>
    <w:rsid w:val="00653C44"/>
    <w:rsid w:val="00653E73"/>
    <w:rsid w:val="0065410F"/>
    <w:rsid w:val="00654221"/>
    <w:rsid w:val="006544CF"/>
    <w:rsid w:val="00654569"/>
    <w:rsid w:val="0065466B"/>
    <w:rsid w:val="006546EA"/>
    <w:rsid w:val="0065507D"/>
    <w:rsid w:val="006552DD"/>
    <w:rsid w:val="00655493"/>
    <w:rsid w:val="00655928"/>
    <w:rsid w:val="006559E7"/>
    <w:rsid w:val="00655C4F"/>
    <w:rsid w:val="006560F9"/>
    <w:rsid w:val="0065697A"/>
    <w:rsid w:val="00656C49"/>
    <w:rsid w:val="00656FD0"/>
    <w:rsid w:val="0065716C"/>
    <w:rsid w:val="006572B2"/>
    <w:rsid w:val="00657713"/>
    <w:rsid w:val="0065774F"/>
    <w:rsid w:val="00657D9B"/>
    <w:rsid w:val="00657EFE"/>
    <w:rsid w:val="00657FCD"/>
    <w:rsid w:val="006604C5"/>
    <w:rsid w:val="00660DBC"/>
    <w:rsid w:val="006612D8"/>
    <w:rsid w:val="00661806"/>
    <w:rsid w:val="00661818"/>
    <w:rsid w:val="00661939"/>
    <w:rsid w:val="00661D77"/>
    <w:rsid w:val="00661E30"/>
    <w:rsid w:val="00661E64"/>
    <w:rsid w:val="006629EE"/>
    <w:rsid w:val="00662BC2"/>
    <w:rsid w:val="00662D52"/>
    <w:rsid w:val="00662FC2"/>
    <w:rsid w:val="006632B5"/>
    <w:rsid w:val="006633F4"/>
    <w:rsid w:val="006634FB"/>
    <w:rsid w:val="00663897"/>
    <w:rsid w:val="00664626"/>
    <w:rsid w:val="006651B7"/>
    <w:rsid w:val="00665E9E"/>
    <w:rsid w:val="006661A5"/>
    <w:rsid w:val="0066630A"/>
    <w:rsid w:val="00666328"/>
    <w:rsid w:val="00666539"/>
    <w:rsid w:val="006666EE"/>
    <w:rsid w:val="00666E5A"/>
    <w:rsid w:val="006671EA"/>
    <w:rsid w:val="006672FF"/>
    <w:rsid w:val="0066731F"/>
    <w:rsid w:val="00667AEA"/>
    <w:rsid w:val="00667D40"/>
    <w:rsid w:val="00667D91"/>
    <w:rsid w:val="00667E71"/>
    <w:rsid w:val="00667F4A"/>
    <w:rsid w:val="0067091C"/>
    <w:rsid w:val="00670AA1"/>
    <w:rsid w:val="00670EE4"/>
    <w:rsid w:val="00670FA7"/>
    <w:rsid w:val="00671146"/>
    <w:rsid w:val="00671156"/>
    <w:rsid w:val="006712F2"/>
    <w:rsid w:val="0067160B"/>
    <w:rsid w:val="00671822"/>
    <w:rsid w:val="00671E29"/>
    <w:rsid w:val="00672444"/>
    <w:rsid w:val="0067260B"/>
    <w:rsid w:val="0067294D"/>
    <w:rsid w:val="00672ED5"/>
    <w:rsid w:val="00673591"/>
    <w:rsid w:val="00673A5D"/>
    <w:rsid w:val="00674336"/>
    <w:rsid w:val="006746D9"/>
    <w:rsid w:val="00674B01"/>
    <w:rsid w:val="00674B6E"/>
    <w:rsid w:val="00674CC1"/>
    <w:rsid w:val="006750D9"/>
    <w:rsid w:val="006751DE"/>
    <w:rsid w:val="006752AA"/>
    <w:rsid w:val="00675694"/>
    <w:rsid w:val="00675783"/>
    <w:rsid w:val="00675AF7"/>
    <w:rsid w:val="00675DE4"/>
    <w:rsid w:val="00675F82"/>
    <w:rsid w:val="00676038"/>
    <w:rsid w:val="006760A5"/>
    <w:rsid w:val="00676103"/>
    <w:rsid w:val="00676224"/>
    <w:rsid w:val="006763E3"/>
    <w:rsid w:val="006766FA"/>
    <w:rsid w:val="00676749"/>
    <w:rsid w:val="006768A0"/>
    <w:rsid w:val="0067707F"/>
    <w:rsid w:val="006773E2"/>
    <w:rsid w:val="0067788C"/>
    <w:rsid w:val="00677995"/>
    <w:rsid w:val="00677E16"/>
    <w:rsid w:val="00680371"/>
    <w:rsid w:val="00680531"/>
    <w:rsid w:val="006806AE"/>
    <w:rsid w:val="00680826"/>
    <w:rsid w:val="00680AA5"/>
    <w:rsid w:val="00680E59"/>
    <w:rsid w:val="00680F2B"/>
    <w:rsid w:val="00681024"/>
    <w:rsid w:val="00681227"/>
    <w:rsid w:val="00681670"/>
    <w:rsid w:val="006816C3"/>
    <w:rsid w:val="0068193B"/>
    <w:rsid w:val="006819EB"/>
    <w:rsid w:val="00681BEF"/>
    <w:rsid w:val="00681D5C"/>
    <w:rsid w:val="00682AEF"/>
    <w:rsid w:val="00682C89"/>
    <w:rsid w:val="00682E97"/>
    <w:rsid w:val="00682F62"/>
    <w:rsid w:val="00683135"/>
    <w:rsid w:val="0068344D"/>
    <w:rsid w:val="00683817"/>
    <w:rsid w:val="006838FE"/>
    <w:rsid w:val="00683955"/>
    <w:rsid w:val="00683EE2"/>
    <w:rsid w:val="006840F7"/>
    <w:rsid w:val="00684457"/>
    <w:rsid w:val="00684A91"/>
    <w:rsid w:val="00684B43"/>
    <w:rsid w:val="006851BC"/>
    <w:rsid w:val="0068583D"/>
    <w:rsid w:val="0068599B"/>
    <w:rsid w:val="00685A19"/>
    <w:rsid w:val="00685B24"/>
    <w:rsid w:val="00685BDD"/>
    <w:rsid w:val="00686197"/>
    <w:rsid w:val="006863EC"/>
    <w:rsid w:val="0068673D"/>
    <w:rsid w:val="00686A6D"/>
    <w:rsid w:val="00686B6D"/>
    <w:rsid w:val="00686CD2"/>
    <w:rsid w:val="00686DA2"/>
    <w:rsid w:val="0068705A"/>
    <w:rsid w:val="006872A8"/>
    <w:rsid w:val="006873F5"/>
    <w:rsid w:val="006876E0"/>
    <w:rsid w:val="00687706"/>
    <w:rsid w:val="00687745"/>
    <w:rsid w:val="00687CFD"/>
    <w:rsid w:val="00687FB3"/>
    <w:rsid w:val="00690049"/>
    <w:rsid w:val="00690057"/>
    <w:rsid w:val="0069005F"/>
    <w:rsid w:val="0069026A"/>
    <w:rsid w:val="006902BB"/>
    <w:rsid w:val="00690674"/>
    <w:rsid w:val="006906C7"/>
    <w:rsid w:val="00690934"/>
    <w:rsid w:val="00690A42"/>
    <w:rsid w:val="006910BA"/>
    <w:rsid w:val="006916DA"/>
    <w:rsid w:val="0069171C"/>
    <w:rsid w:val="006918C3"/>
    <w:rsid w:val="00691B22"/>
    <w:rsid w:val="00691DF7"/>
    <w:rsid w:val="00691EC2"/>
    <w:rsid w:val="006923CE"/>
    <w:rsid w:val="00692CBE"/>
    <w:rsid w:val="006931C2"/>
    <w:rsid w:val="006931D6"/>
    <w:rsid w:val="0069320C"/>
    <w:rsid w:val="00693639"/>
    <w:rsid w:val="00693890"/>
    <w:rsid w:val="0069399E"/>
    <w:rsid w:val="00693AAB"/>
    <w:rsid w:val="00693BFF"/>
    <w:rsid w:val="00694090"/>
    <w:rsid w:val="00694DB0"/>
    <w:rsid w:val="00694F51"/>
    <w:rsid w:val="00695398"/>
    <w:rsid w:val="006955A1"/>
    <w:rsid w:val="00695FF3"/>
    <w:rsid w:val="006960AE"/>
    <w:rsid w:val="0069610C"/>
    <w:rsid w:val="0069625A"/>
    <w:rsid w:val="00696261"/>
    <w:rsid w:val="006964ED"/>
    <w:rsid w:val="00696577"/>
    <w:rsid w:val="00696AA7"/>
    <w:rsid w:val="00696DFC"/>
    <w:rsid w:val="00696F59"/>
    <w:rsid w:val="00696FDE"/>
    <w:rsid w:val="00697843"/>
    <w:rsid w:val="00697BD7"/>
    <w:rsid w:val="006A01D6"/>
    <w:rsid w:val="006A04FE"/>
    <w:rsid w:val="006A065F"/>
    <w:rsid w:val="006A07CF"/>
    <w:rsid w:val="006A0E47"/>
    <w:rsid w:val="006A0FFC"/>
    <w:rsid w:val="006A1475"/>
    <w:rsid w:val="006A2476"/>
    <w:rsid w:val="006A2745"/>
    <w:rsid w:val="006A2EB0"/>
    <w:rsid w:val="006A2EFE"/>
    <w:rsid w:val="006A3306"/>
    <w:rsid w:val="006A35D2"/>
    <w:rsid w:val="006A3B44"/>
    <w:rsid w:val="006A3D80"/>
    <w:rsid w:val="006A3EAE"/>
    <w:rsid w:val="006A414E"/>
    <w:rsid w:val="006A4300"/>
    <w:rsid w:val="006A43FC"/>
    <w:rsid w:val="006A44B2"/>
    <w:rsid w:val="006A4724"/>
    <w:rsid w:val="006A5095"/>
    <w:rsid w:val="006A50F6"/>
    <w:rsid w:val="006A517E"/>
    <w:rsid w:val="006A5250"/>
    <w:rsid w:val="006A5263"/>
    <w:rsid w:val="006A55FA"/>
    <w:rsid w:val="006A579A"/>
    <w:rsid w:val="006A57B5"/>
    <w:rsid w:val="006A58F7"/>
    <w:rsid w:val="006A5C09"/>
    <w:rsid w:val="006A5D11"/>
    <w:rsid w:val="006A62B8"/>
    <w:rsid w:val="006A6737"/>
    <w:rsid w:val="006A68E4"/>
    <w:rsid w:val="006A6AF2"/>
    <w:rsid w:val="006A7030"/>
    <w:rsid w:val="006A7190"/>
    <w:rsid w:val="006A7306"/>
    <w:rsid w:val="006A7C4C"/>
    <w:rsid w:val="006B0694"/>
    <w:rsid w:val="006B06C7"/>
    <w:rsid w:val="006B0925"/>
    <w:rsid w:val="006B093E"/>
    <w:rsid w:val="006B0BD1"/>
    <w:rsid w:val="006B0D62"/>
    <w:rsid w:val="006B0F2C"/>
    <w:rsid w:val="006B139E"/>
    <w:rsid w:val="006B14D5"/>
    <w:rsid w:val="006B1745"/>
    <w:rsid w:val="006B1A56"/>
    <w:rsid w:val="006B1C57"/>
    <w:rsid w:val="006B1CBA"/>
    <w:rsid w:val="006B1D04"/>
    <w:rsid w:val="006B2218"/>
    <w:rsid w:val="006B2262"/>
    <w:rsid w:val="006B250E"/>
    <w:rsid w:val="006B29B5"/>
    <w:rsid w:val="006B29EE"/>
    <w:rsid w:val="006B2A15"/>
    <w:rsid w:val="006B2AD6"/>
    <w:rsid w:val="006B2C6A"/>
    <w:rsid w:val="006B2CDD"/>
    <w:rsid w:val="006B2D5A"/>
    <w:rsid w:val="006B2FCC"/>
    <w:rsid w:val="006B387C"/>
    <w:rsid w:val="006B4224"/>
    <w:rsid w:val="006B42E6"/>
    <w:rsid w:val="006B44CA"/>
    <w:rsid w:val="006B458F"/>
    <w:rsid w:val="006B48F9"/>
    <w:rsid w:val="006B498C"/>
    <w:rsid w:val="006B4A60"/>
    <w:rsid w:val="006B4C2D"/>
    <w:rsid w:val="006B56CB"/>
    <w:rsid w:val="006B5B90"/>
    <w:rsid w:val="006B5C93"/>
    <w:rsid w:val="006B5D1A"/>
    <w:rsid w:val="006B5EE4"/>
    <w:rsid w:val="006B6130"/>
    <w:rsid w:val="006B6355"/>
    <w:rsid w:val="006B6D27"/>
    <w:rsid w:val="006B6F0B"/>
    <w:rsid w:val="006B7364"/>
    <w:rsid w:val="006B7506"/>
    <w:rsid w:val="006B79FC"/>
    <w:rsid w:val="006B7A86"/>
    <w:rsid w:val="006B7E08"/>
    <w:rsid w:val="006B7EAB"/>
    <w:rsid w:val="006C0392"/>
    <w:rsid w:val="006C0419"/>
    <w:rsid w:val="006C0652"/>
    <w:rsid w:val="006C0A25"/>
    <w:rsid w:val="006C0E72"/>
    <w:rsid w:val="006C10CD"/>
    <w:rsid w:val="006C1485"/>
    <w:rsid w:val="006C16D6"/>
    <w:rsid w:val="006C18D1"/>
    <w:rsid w:val="006C19ED"/>
    <w:rsid w:val="006C1E99"/>
    <w:rsid w:val="006C2108"/>
    <w:rsid w:val="006C2274"/>
    <w:rsid w:val="006C2510"/>
    <w:rsid w:val="006C25E4"/>
    <w:rsid w:val="006C292D"/>
    <w:rsid w:val="006C2A02"/>
    <w:rsid w:val="006C2EDD"/>
    <w:rsid w:val="006C30D9"/>
    <w:rsid w:val="006C3638"/>
    <w:rsid w:val="006C3876"/>
    <w:rsid w:val="006C3A8F"/>
    <w:rsid w:val="006C3AB0"/>
    <w:rsid w:val="006C3C08"/>
    <w:rsid w:val="006C3CE8"/>
    <w:rsid w:val="006C3D42"/>
    <w:rsid w:val="006C4B0D"/>
    <w:rsid w:val="006C4B26"/>
    <w:rsid w:val="006C4BD9"/>
    <w:rsid w:val="006C4C5B"/>
    <w:rsid w:val="006C5834"/>
    <w:rsid w:val="006C5859"/>
    <w:rsid w:val="006C5CEB"/>
    <w:rsid w:val="006C604B"/>
    <w:rsid w:val="006C6955"/>
    <w:rsid w:val="006C6A88"/>
    <w:rsid w:val="006C6B02"/>
    <w:rsid w:val="006C6D83"/>
    <w:rsid w:val="006C6EDB"/>
    <w:rsid w:val="006C6EE9"/>
    <w:rsid w:val="006C7388"/>
    <w:rsid w:val="006C7A1B"/>
    <w:rsid w:val="006C7AEA"/>
    <w:rsid w:val="006C7AF4"/>
    <w:rsid w:val="006C7AF6"/>
    <w:rsid w:val="006C7C24"/>
    <w:rsid w:val="006C7CA0"/>
    <w:rsid w:val="006C7D72"/>
    <w:rsid w:val="006C7DD7"/>
    <w:rsid w:val="006C7E6B"/>
    <w:rsid w:val="006C7EC0"/>
    <w:rsid w:val="006D03B7"/>
    <w:rsid w:val="006D03DF"/>
    <w:rsid w:val="006D06B9"/>
    <w:rsid w:val="006D06DA"/>
    <w:rsid w:val="006D07A5"/>
    <w:rsid w:val="006D07B7"/>
    <w:rsid w:val="006D08E3"/>
    <w:rsid w:val="006D0ACF"/>
    <w:rsid w:val="006D10C5"/>
    <w:rsid w:val="006D1757"/>
    <w:rsid w:val="006D20DD"/>
    <w:rsid w:val="006D226B"/>
    <w:rsid w:val="006D22CB"/>
    <w:rsid w:val="006D24D6"/>
    <w:rsid w:val="006D2675"/>
    <w:rsid w:val="006D26F6"/>
    <w:rsid w:val="006D2981"/>
    <w:rsid w:val="006D2D3B"/>
    <w:rsid w:val="006D2DE9"/>
    <w:rsid w:val="006D2F55"/>
    <w:rsid w:val="006D30D9"/>
    <w:rsid w:val="006D394C"/>
    <w:rsid w:val="006D39AC"/>
    <w:rsid w:val="006D4278"/>
    <w:rsid w:val="006D4561"/>
    <w:rsid w:val="006D4A62"/>
    <w:rsid w:val="006D4CCC"/>
    <w:rsid w:val="006D4ED1"/>
    <w:rsid w:val="006D4F62"/>
    <w:rsid w:val="006D5009"/>
    <w:rsid w:val="006D51A2"/>
    <w:rsid w:val="006D51D9"/>
    <w:rsid w:val="006D52F6"/>
    <w:rsid w:val="006D57AE"/>
    <w:rsid w:val="006D58F5"/>
    <w:rsid w:val="006D5CED"/>
    <w:rsid w:val="006D5D0D"/>
    <w:rsid w:val="006D5D22"/>
    <w:rsid w:val="006D5D30"/>
    <w:rsid w:val="006D5E8E"/>
    <w:rsid w:val="006D6037"/>
    <w:rsid w:val="006D6098"/>
    <w:rsid w:val="006D6357"/>
    <w:rsid w:val="006D64FC"/>
    <w:rsid w:val="006D6661"/>
    <w:rsid w:val="006D6709"/>
    <w:rsid w:val="006D689E"/>
    <w:rsid w:val="006D6AE4"/>
    <w:rsid w:val="006D6F30"/>
    <w:rsid w:val="006D7101"/>
    <w:rsid w:val="006D774D"/>
    <w:rsid w:val="006D784E"/>
    <w:rsid w:val="006D7CB5"/>
    <w:rsid w:val="006D7DFC"/>
    <w:rsid w:val="006E042E"/>
    <w:rsid w:val="006E0693"/>
    <w:rsid w:val="006E0A7E"/>
    <w:rsid w:val="006E0A99"/>
    <w:rsid w:val="006E0B68"/>
    <w:rsid w:val="006E0FB9"/>
    <w:rsid w:val="006E105D"/>
    <w:rsid w:val="006E1632"/>
    <w:rsid w:val="006E245C"/>
    <w:rsid w:val="006E2BD6"/>
    <w:rsid w:val="006E2CCD"/>
    <w:rsid w:val="006E2DC1"/>
    <w:rsid w:val="006E2F44"/>
    <w:rsid w:val="006E2FD4"/>
    <w:rsid w:val="006E3205"/>
    <w:rsid w:val="006E355A"/>
    <w:rsid w:val="006E3A07"/>
    <w:rsid w:val="006E3ADC"/>
    <w:rsid w:val="006E41F6"/>
    <w:rsid w:val="006E4529"/>
    <w:rsid w:val="006E4785"/>
    <w:rsid w:val="006E4BFA"/>
    <w:rsid w:val="006E4C96"/>
    <w:rsid w:val="006E534A"/>
    <w:rsid w:val="006E5378"/>
    <w:rsid w:val="006E5636"/>
    <w:rsid w:val="006E587E"/>
    <w:rsid w:val="006E5D3B"/>
    <w:rsid w:val="006E5E13"/>
    <w:rsid w:val="006E5E14"/>
    <w:rsid w:val="006E5F9A"/>
    <w:rsid w:val="006E6434"/>
    <w:rsid w:val="006E691D"/>
    <w:rsid w:val="006E6B9A"/>
    <w:rsid w:val="006E7259"/>
    <w:rsid w:val="006E726B"/>
    <w:rsid w:val="006E7433"/>
    <w:rsid w:val="006E7593"/>
    <w:rsid w:val="006E7A0A"/>
    <w:rsid w:val="006E7D7D"/>
    <w:rsid w:val="006F01FA"/>
    <w:rsid w:val="006F05B0"/>
    <w:rsid w:val="006F09B3"/>
    <w:rsid w:val="006F1227"/>
    <w:rsid w:val="006F16F0"/>
    <w:rsid w:val="006F1849"/>
    <w:rsid w:val="006F1A2F"/>
    <w:rsid w:val="006F1ACE"/>
    <w:rsid w:val="006F1AF3"/>
    <w:rsid w:val="006F1EA3"/>
    <w:rsid w:val="006F1EB0"/>
    <w:rsid w:val="006F1F0B"/>
    <w:rsid w:val="006F20FB"/>
    <w:rsid w:val="006F2652"/>
    <w:rsid w:val="006F285E"/>
    <w:rsid w:val="006F2D50"/>
    <w:rsid w:val="006F3139"/>
    <w:rsid w:val="006F31C4"/>
    <w:rsid w:val="006F3839"/>
    <w:rsid w:val="006F404E"/>
    <w:rsid w:val="006F4530"/>
    <w:rsid w:val="006F4C59"/>
    <w:rsid w:val="006F5595"/>
    <w:rsid w:val="006F5AE8"/>
    <w:rsid w:val="006F5EE5"/>
    <w:rsid w:val="006F6250"/>
    <w:rsid w:val="006F6FC3"/>
    <w:rsid w:val="006F7679"/>
    <w:rsid w:val="006F798F"/>
    <w:rsid w:val="0070024C"/>
    <w:rsid w:val="0070028F"/>
    <w:rsid w:val="0070046A"/>
    <w:rsid w:val="00700595"/>
    <w:rsid w:val="00700604"/>
    <w:rsid w:val="0070094A"/>
    <w:rsid w:val="00701678"/>
    <w:rsid w:val="007023E8"/>
    <w:rsid w:val="00702770"/>
    <w:rsid w:val="0070397E"/>
    <w:rsid w:val="0070422F"/>
    <w:rsid w:val="007046CC"/>
    <w:rsid w:val="00704B0D"/>
    <w:rsid w:val="00704E70"/>
    <w:rsid w:val="00704EE4"/>
    <w:rsid w:val="00704F32"/>
    <w:rsid w:val="007051DF"/>
    <w:rsid w:val="0070581A"/>
    <w:rsid w:val="00705855"/>
    <w:rsid w:val="00705A4E"/>
    <w:rsid w:val="0070615A"/>
    <w:rsid w:val="0070622A"/>
    <w:rsid w:val="00706803"/>
    <w:rsid w:val="00706EF0"/>
    <w:rsid w:val="00707141"/>
    <w:rsid w:val="00707244"/>
    <w:rsid w:val="0070747D"/>
    <w:rsid w:val="00707ABB"/>
    <w:rsid w:val="00707EF1"/>
    <w:rsid w:val="00710244"/>
    <w:rsid w:val="0071067E"/>
    <w:rsid w:val="007107F2"/>
    <w:rsid w:val="00710F07"/>
    <w:rsid w:val="00710F33"/>
    <w:rsid w:val="00710F42"/>
    <w:rsid w:val="00710FA8"/>
    <w:rsid w:val="00711299"/>
    <w:rsid w:val="0071132B"/>
    <w:rsid w:val="00711386"/>
    <w:rsid w:val="007113FF"/>
    <w:rsid w:val="00711C87"/>
    <w:rsid w:val="00711E5E"/>
    <w:rsid w:val="00711E64"/>
    <w:rsid w:val="0071213A"/>
    <w:rsid w:val="00712358"/>
    <w:rsid w:val="00713370"/>
    <w:rsid w:val="00713585"/>
    <w:rsid w:val="00714027"/>
    <w:rsid w:val="00714048"/>
    <w:rsid w:val="007140CB"/>
    <w:rsid w:val="007144EE"/>
    <w:rsid w:val="00714D01"/>
    <w:rsid w:val="00715167"/>
    <w:rsid w:val="0071517A"/>
    <w:rsid w:val="007154DF"/>
    <w:rsid w:val="007156A6"/>
    <w:rsid w:val="00715C01"/>
    <w:rsid w:val="00716268"/>
    <w:rsid w:val="0071639B"/>
    <w:rsid w:val="007165C6"/>
    <w:rsid w:val="00716829"/>
    <w:rsid w:val="00716B7D"/>
    <w:rsid w:val="00716EB7"/>
    <w:rsid w:val="007171AE"/>
    <w:rsid w:val="00717523"/>
    <w:rsid w:val="00717767"/>
    <w:rsid w:val="00717801"/>
    <w:rsid w:val="00717DB5"/>
    <w:rsid w:val="00717DDF"/>
    <w:rsid w:val="00720225"/>
    <w:rsid w:val="00720A44"/>
    <w:rsid w:val="00720C7F"/>
    <w:rsid w:val="00720D7B"/>
    <w:rsid w:val="00720FCA"/>
    <w:rsid w:val="0072105C"/>
    <w:rsid w:val="007210DF"/>
    <w:rsid w:val="007211E2"/>
    <w:rsid w:val="00721433"/>
    <w:rsid w:val="00721499"/>
    <w:rsid w:val="00721525"/>
    <w:rsid w:val="00721671"/>
    <w:rsid w:val="00721982"/>
    <w:rsid w:val="007219F8"/>
    <w:rsid w:val="00721A44"/>
    <w:rsid w:val="00721A73"/>
    <w:rsid w:val="00721C2F"/>
    <w:rsid w:val="00721CA3"/>
    <w:rsid w:val="007222EF"/>
    <w:rsid w:val="0072233E"/>
    <w:rsid w:val="00722913"/>
    <w:rsid w:val="0072318C"/>
    <w:rsid w:val="00723FC0"/>
    <w:rsid w:val="00724384"/>
    <w:rsid w:val="007245E5"/>
    <w:rsid w:val="00724863"/>
    <w:rsid w:val="00725013"/>
    <w:rsid w:val="007250AF"/>
    <w:rsid w:val="007250FA"/>
    <w:rsid w:val="00725D05"/>
    <w:rsid w:val="00725F3D"/>
    <w:rsid w:val="00726598"/>
    <w:rsid w:val="00726932"/>
    <w:rsid w:val="007269BA"/>
    <w:rsid w:val="00726D58"/>
    <w:rsid w:val="00726FC0"/>
    <w:rsid w:val="007271B6"/>
    <w:rsid w:val="0072723D"/>
    <w:rsid w:val="0072733B"/>
    <w:rsid w:val="00727930"/>
    <w:rsid w:val="00727B9A"/>
    <w:rsid w:val="0073012D"/>
    <w:rsid w:val="00730806"/>
    <w:rsid w:val="00730B3D"/>
    <w:rsid w:val="007317A9"/>
    <w:rsid w:val="007319D8"/>
    <w:rsid w:val="00731AC4"/>
    <w:rsid w:val="00731B54"/>
    <w:rsid w:val="00731EAB"/>
    <w:rsid w:val="00731F07"/>
    <w:rsid w:val="007320D9"/>
    <w:rsid w:val="0073212A"/>
    <w:rsid w:val="0073247D"/>
    <w:rsid w:val="0073250B"/>
    <w:rsid w:val="00732743"/>
    <w:rsid w:val="007327AE"/>
    <w:rsid w:val="007328A4"/>
    <w:rsid w:val="00732908"/>
    <w:rsid w:val="007329E8"/>
    <w:rsid w:val="00732FC5"/>
    <w:rsid w:val="007330E7"/>
    <w:rsid w:val="00733129"/>
    <w:rsid w:val="00733A02"/>
    <w:rsid w:val="00733B82"/>
    <w:rsid w:val="00733C30"/>
    <w:rsid w:val="00733E94"/>
    <w:rsid w:val="00734340"/>
    <w:rsid w:val="00734446"/>
    <w:rsid w:val="00734BAF"/>
    <w:rsid w:val="00735356"/>
    <w:rsid w:val="0073553E"/>
    <w:rsid w:val="00735B06"/>
    <w:rsid w:val="00735D32"/>
    <w:rsid w:val="00736519"/>
    <w:rsid w:val="007365E7"/>
    <w:rsid w:val="00736DF9"/>
    <w:rsid w:val="00736E91"/>
    <w:rsid w:val="00736F58"/>
    <w:rsid w:val="00737CD9"/>
    <w:rsid w:val="00737DE0"/>
    <w:rsid w:val="00740886"/>
    <w:rsid w:val="00740BE2"/>
    <w:rsid w:val="007410C8"/>
    <w:rsid w:val="00741198"/>
    <w:rsid w:val="007416E6"/>
    <w:rsid w:val="00741B8A"/>
    <w:rsid w:val="00741BAC"/>
    <w:rsid w:val="00741E03"/>
    <w:rsid w:val="00742337"/>
    <w:rsid w:val="00742BEA"/>
    <w:rsid w:val="00742BF1"/>
    <w:rsid w:val="00742DC9"/>
    <w:rsid w:val="007431DF"/>
    <w:rsid w:val="00743237"/>
    <w:rsid w:val="0074370E"/>
    <w:rsid w:val="00743828"/>
    <w:rsid w:val="00743944"/>
    <w:rsid w:val="00743E14"/>
    <w:rsid w:val="00743EA2"/>
    <w:rsid w:val="00743EE9"/>
    <w:rsid w:val="0074428F"/>
    <w:rsid w:val="007442EB"/>
    <w:rsid w:val="00744653"/>
    <w:rsid w:val="0074469C"/>
    <w:rsid w:val="007447B7"/>
    <w:rsid w:val="007447FC"/>
    <w:rsid w:val="00745420"/>
    <w:rsid w:val="00745831"/>
    <w:rsid w:val="0074596C"/>
    <w:rsid w:val="00745C9C"/>
    <w:rsid w:val="007461AE"/>
    <w:rsid w:val="00746FCA"/>
    <w:rsid w:val="007471A1"/>
    <w:rsid w:val="007471D9"/>
    <w:rsid w:val="007472DF"/>
    <w:rsid w:val="0074786D"/>
    <w:rsid w:val="00747BD5"/>
    <w:rsid w:val="007504D3"/>
    <w:rsid w:val="00750830"/>
    <w:rsid w:val="00750EC5"/>
    <w:rsid w:val="00751020"/>
    <w:rsid w:val="00751819"/>
    <w:rsid w:val="007518CF"/>
    <w:rsid w:val="00751C11"/>
    <w:rsid w:val="00751DB8"/>
    <w:rsid w:val="00751EC5"/>
    <w:rsid w:val="00752307"/>
    <w:rsid w:val="007523C3"/>
    <w:rsid w:val="00752825"/>
    <w:rsid w:val="00752D76"/>
    <w:rsid w:val="007530D9"/>
    <w:rsid w:val="00754893"/>
    <w:rsid w:val="00754934"/>
    <w:rsid w:val="007549C7"/>
    <w:rsid w:val="00754AAA"/>
    <w:rsid w:val="00754BB9"/>
    <w:rsid w:val="00754C35"/>
    <w:rsid w:val="007551D9"/>
    <w:rsid w:val="007554C1"/>
    <w:rsid w:val="00755942"/>
    <w:rsid w:val="00755A75"/>
    <w:rsid w:val="00755BE8"/>
    <w:rsid w:val="00755DB3"/>
    <w:rsid w:val="00756041"/>
    <w:rsid w:val="0075654C"/>
    <w:rsid w:val="00756FAD"/>
    <w:rsid w:val="007572CB"/>
    <w:rsid w:val="00757701"/>
    <w:rsid w:val="00757DA0"/>
    <w:rsid w:val="00760098"/>
    <w:rsid w:val="007601D8"/>
    <w:rsid w:val="00760461"/>
    <w:rsid w:val="007606C3"/>
    <w:rsid w:val="007609C3"/>
    <w:rsid w:val="00760B31"/>
    <w:rsid w:val="00760F8E"/>
    <w:rsid w:val="007611E8"/>
    <w:rsid w:val="007611F8"/>
    <w:rsid w:val="00761272"/>
    <w:rsid w:val="00761311"/>
    <w:rsid w:val="007613B1"/>
    <w:rsid w:val="0076180E"/>
    <w:rsid w:val="00761C41"/>
    <w:rsid w:val="007622E6"/>
    <w:rsid w:val="00762587"/>
    <w:rsid w:val="0076264A"/>
    <w:rsid w:val="007629D3"/>
    <w:rsid w:val="00762CD5"/>
    <w:rsid w:val="0076319D"/>
    <w:rsid w:val="007631FB"/>
    <w:rsid w:val="007635D8"/>
    <w:rsid w:val="00764128"/>
    <w:rsid w:val="00764377"/>
    <w:rsid w:val="00764588"/>
    <w:rsid w:val="00764A15"/>
    <w:rsid w:val="00764B23"/>
    <w:rsid w:val="0076557F"/>
    <w:rsid w:val="0076575F"/>
    <w:rsid w:val="0076580F"/>
    <w:rsid w:val="00765B9B"/>
    <w:rsid w:val="00765C10"/>
    <w:rsid w:val="00765CAB"/>
    <w:rsid w:val="00765FBA"/>
    <w:rsid w:val="0076630B"/>
    <w:rsid w:val="007666AD"/>
    <w:rsid w:val="00766965"/>
    <w:rsid w:val="007669AA"/>
    <w:rsid w:val="007669D4"/>
    <w:rsid w:val="00766E4D"/>
    <w:rsid w:val="00766FFD"/>
    <w:rsid w:val="0076708A"/>
    <w:rsid w:val="0076724E"/>
    <w:rsid w:val="0076728A"/>
    <w:rsid w:val="0076794C"/>
    <w:rsid w:val="00767AA9"/>
    <w:rsid w:val="007706BE"/>
    <w:rsid w:val="00770964"/>
    <w:rsid w:val="00770979"/>
    <w:rsid w:val="00770CF1"/>
    <w:rsid w:val="0077100D"/>
    <w:rsid w:val="0077104E"/>
    <w:rsid w:val="007711CD"/>
    <w:rsid w:val="0077171D"/>
    <w:rsid w:val="00771E21"/>
    <w:rsid w:val="007725F0"/>
    <w:rsid w:val="0077268F"/>
    <w:rsid w:val="00772D22"/>
    <w:rsid w:val="007732DE"/>
    <w:rsid w:val="00773449"/>
    <w:rsid w:val="00773B02"/>
    <w:rsid w:val="00774007"/>
    <w:rsid w:val="0077424C"/>
    <w:rsid w:val="007742C1"/>
    <w:rsid w:val="00774642"/>
    <w:rsid w:val="00774B1F"/>
    <w:rsid w:val="00774C7B"/>
    <w:rsid w:val="00774F60"/>
    <w:rsid w:val="00775464"/>
    <w:rsid w:val="0077561B"/>
    <w:rsid w:val="00776100"/>
    <w:rsid w:val="00776359"/>
    <w:rsid w:val="007763C5"/>
    <w:rsid w:val="007765FB"/>
    <w:rsid w:val="00776697"/>
    <w:rsid w:val="00776791"/>
    <w:rsid w:val="00776874"/>
    <w:rsid w:val="00776A23"/>
    <w:rsid w:val="00776EB8"/>
    <w:rsid w:val="00776F0D"/>
    <w:rsid w:val="0077709D"/>
    <w:rsid w:val="0077716A"/>
    <w:rsid w:val="0077726F"/>
    <w:rsid w:val="00777687"/>
    <w:rsid w:val="00777C96"/>
    <w:rsid w:val="00777CDA"/>
    <w:rsid w:val="00780261"/>
    <w:rsid w:val="00780C87"/>
    <w:rsid w:val="00780CB7"/>
    <w:rsid w:val="00781354"/>
    <w:rsid w:val="00781674"/>
    <w:rsid w:val="00781AB0"/>
    <w:rsid w:val="00782149"/>
    <w:rsid w:val="00782401"/>
    <w:rsid w:val="007833ED"/>
    <w:rsid w:val="007837CF"/>
    <w:rsid w:val="00783E83"/>
    <w:rsid w:val="00784127"/>
    <w:rsid w:val="0078452B"/>
    <w:rsid w:val="0078456D"/>
    <w:rsid w:val="00784662"/>
    <w:rsid w:val="0078477E"/>
    <w:rsid w:val="00784D52"/>
    <w:rsid w:val="00784DB0"/>
    <w:rsid w:val="00784EC2"/>
    <w:rsid w:val="00785311"/>
    <w:rsid w:val="0078534C"/>
    <w:rsid w:val="00785407"/>
    <w:rsid w:val="00785978"/>
    <w:rsid w:val="00785CB3"/>
    <w:rsid w:val="00785CF7"/>
    <w:rsid w:val="007860E4"/>
    <w:rsid w:val="007863F0"/>
    <w:rsid w:val="0078641E"/>
    <w:rsid w:val="00786771"/>
    <w:rsid w:val="0078777F"/>
    <w:rsid w:val="00787877"/>
    <w:rsid w:val="007878B7"/>
    <w:rsid w:val="00787962"/>
    <w:rsid w:val="00787BB9"/>
    <w:rsid w:val="00787C33"/>
    <w:rsid w:val="00787FC0"/>
    <w:rsid w:val="00790023"/>
    <w:rsid w:val="00790078"/>
    <w:rsid w:val="00790561"/>
    <w:rsid w:val="007909ED"/>
    <w:rsid w:val="00790B0C"/>
    <w:rsid w:val="00790D0B"/>
    <w:rsid w:val="00790E81"/>
    <w:rsid w:val="00791BB9"/>
    <w:rsid w:val="00791BD3"/>
    <w:rsid w:val="0079248F"/>
    <w:rsid w:val="00792B19"/>
    <w:rsid w:val="00792EBB"/>
    <w:rsid w:val="0079352C"/>
    <w:rsid w:val="007936D0"/>
    <w:rsid w:val="0079389C"/>
    <w:rsid w:val="007946DD"/>
    <w:rsid w:val="00794A93"/>
    <w:rsid w:val="00794D4A"/>
    <w:rsid w:val="007951B1"/>
    <w:rsid w:val="00795707"/>
    <w:rsid w:val="00795EC0"/>
    <w:rsid w:val="00796200"/>
    <w:rsid w:val="007963ED"/>
    <w:rsid w:val="0079640D"/>
    <w:rsid w:val="0079683D"/>
    <w:rsid w:val="00796852"/>
    <w:rsid w:val="007969D2"/>
    <w:rsid w:val="00796E30"/>
    <w:rsid w:val="00796F1A"/>
    <w:rsid w:val="007971F7"/>
    <w:rsid w:val="0079768D"/>
    <w:rsid w:val="0079773D"/>
    <w:rsid w:val="0079794F"/>
    <w:rsid w:val="00797CBF"/>
    <w:rsid w:val="00797D47"/>
    <w:rsid w:val="007A0485"/>
    <w:rsid w:val="007A1025"/>
    <w:rsid w:val="007A14E1"/>
    <w:rsid w:val="007A154D"/>
    <w:rsid w:val="007A161A"/>
    <w:rsid w:val="007A1A01"/>
    <w:rsid w:val="007A1D73"/>
    <w:rsid w:val="007A1DB6"/>
    <w:rsid w:val="007A222A"/>
    <w:rsid w:val="007A27B0"/>
    <w:rsid w:val="007A2BB2"/>
    <w:rsid w:val="007A3455"/>
    <w:rsid w:val="007A3A56"/>
    <w:rsid w:val="007A4575"/>
    <w:rsid w:val="007A4851"/>
    <w:rsid w:val="007A4877"/>
    <w:rsid w:val="007A495F"/>
    <w:rsid w:val="007A49D2"/>
    <w:rsid w:val="007A4C87"/>
    <w:rsid w:val="007A4FE2"/>
    <w:rsid w:val="007A53D1"/>
    <w:rsid w:val="007A54B6"/>
    <w:rsid w:val="007A58EE"/>
    <w:rsid w:val="007A687F"/>
    <w:rsid w:val="007A6DDD"/>
    <w:rsid w:val="007A6E3D"/>
    <w:rsid w:val="007A72A3"/>
    <w:rsid w:val="007A7498"/>
    <w:rsid w:val="007A75BC"/>
    <w:rsid w:val="007A7B4A"/>
    <w:rsid w:val="007A7B6B"/>
    <w:rsid w:val="007A7DC8"/>
    <w:rsid w:val="007A7F08"/>
    <w:rsid w:val="007A7F9F"/>
    <w:rsid w:val="007B002A"/>
    <w:rsid w:val="007B05FB"/>
    <w:rsid w:val="007B1103"/>
    <w:rsid w:val="007B153A"/>
    <w:rsid w:val="007B1763"/>
    <w:rsid w:val="007B1A58"/>
    <w:rsid w:val="007B1AF1"/>
    <w:rsid w:val="007B1B62"/>
    <w:rsid w:val="007B1EBB"/>
    <w:rsid w:val="007B1F1F"/>
    <w:rsid w:val="007B2469"/>
    <w:rsid w:val="007B271C"/>
    <w:rsid w:val="007B2834"/>
    <w:rsid w:val="007B2B83"/>
    <w:rsid w:val="007B2D10"/>
    <w:rsid w:val="007B3349"/>
    <w:rsid w:val="007B3399"/>
    <w:rsid w:val="007B3601"/>
    <w:rsid w:val="007B3809"/>
    <w:rsid w:val="007B39C9"/>
    <w:rsid w:val="007B3AED"/>
    <w:rsid w:val="007B3CDE"/>
    <w:rsid w:val="007B404C"/>
    <w:rsid w:val="007B44D5"/>
    <w:rsid w:val="007B54BB"/>
    <w:rsid w:val="007B5ABF"/>
    <w:rsid w:val="007B5D69"/>
    <w:rsid w:val="007B5FB6"/>
    <w:rsid w:val="007B62D0"/>
    <w:rsid w:val="007B6485"/>
    <w:rsid w:val="007B684B"/>
    <w:rsid w:val="007B6C8A"/>
    <w:rsid w:val="007B6CE9"/>
    <w:rsid w:val="007B6D2D"/>
    <w:rsid w:val="007B6D30"/>
    <w:rsid w:val="007B6FFE"/>
    <w:rsid w:val="007B7287"/>
    <w:rsid w:val="007B75E9"/>
    <w:rsid w:val="007B7625"/>
    <w:rsid w:val="007B78C1"/>
    <w:rsid w:val="007B7CDF"/>
    <w:rsid w:val="007B7E8D"/>
    <w:rsid w:val="007C02BE"/>
    <w:rsid w:val="007C02FA"/>
    <w:rsid w:val="007C0A69"/>
    <w:rsid w:val="007C129B"/>
    <w:rsid w:val="007C1353"/>
    <w:rsid w:val="007C14C6"/>
    <w:rsid w:val="007C1625"/>
    <w:rsid w:val="007C16A4"/>
    <w:rsid w:val="007C16E3"/>
    <w:rsid w:val="007C177E"/>
    <w:rsid w:val="007C1936"/>
    <w:rsid w:val="007C19B8"/>
    <w:rsid w:val="007C19E3"/>
    <w:rsid w:val="007C1E68"/>
    <w:rsid w:val="007C2063"/>
    <w:rsid w:val="007C238B"/>
    <w:rsid w:val="007C272C"/>
    <w:rsid w:val="007C2840"/>
    <w:rsid w:val="007C2893"/>
    <w:rsid w:val="007C28AA"/>
    <w:rsid w:val="007C29CC"/>
    <w:rsid w:val="007C2B6F"/>
    <w:rsid w:val="007C2D18"/>
    <w:rsid w:val="007C310D"/>
    <w:rsid w:val="007C32AF"/>
    <w:rsid w:val="007C362C"/>
    <w:rsid w:val="007C3BC4"/>
    <w:rsid w:val="007C3D56"/>
    <w:rsid w:val="007C3F7E"/>
    <w:rsid w:val="007C455B"/>
    <w:rsid w:val="007C4744"/>
    <w:rsid w:val="007C4780"/>
    <w:rsid w:val="007C4B3E"/>
    <w:rsid w:val="007C4BE1"/>
    <w:rsid w:val="007C4F26"/>
    <w:rsid w:val="007C50C3"/>
    <w:rsid w:val="007C5606"/>
    <w:rsid w:val="007C5C27"/>
    <w:rsid w:val="007C5DC0"/>
    <w:rsid w:val="007C62C1"/>
    <w:rsid w:val="007C6454"/>
    <w:rsid w:val="007C7870"/>
    <w:rsid w:val="007C789F"/>
    <w:rsid w:val="007C7D5C"/>
    <w:rsid w:val="007D00A8"/>
    <w:rsid w:val="007D01E6"/>
    <w:rsid w:val="007D057B"/>
    <w:rsid w:val="007D07A6"/>
    <w:rsid w:val="007D0AA3"/>
    <w:rsid w:val="007D1064"/>
    <w:rsid w:val="007D1C5F"/>
    <w:rsid w:val="007D1D88"/>
    <w:rsid w:val="007D28BA"/>
    <w:rsid w:val="007D2A07"/>
    <w:rsid w:val="007D317C"/>
    <w:rsid w:val="007D37CC"/>
    <w:rsid w:val="007D37D6"/>
    <w:rsid w:val="007D398B"/>
    <w:rsid w:val="007D3C14"/>
    <w:rsid w:val="007D3F58"/>
    <w:rsid w:val="007D405C"/>
    <w:rsid w:val="007D4069"/>
    <w:rsid w:val="007D43D5"/>
    <w:rsid w:val="007D455E"/>
    <w:rsid w:val="007D48BC"/>
    <w:rsid w:val="007D4933"/>
    <w:rsid w:val="007D500C"/>
    <w:rsid w:val="007D51EB"/>
    <w:rsid w:val="007D51F1"/>
    <w:rsid w:val="007D52E0"/>
    <w:rsid w:val="007D53AA"/>
    <w:rsid w:val="007D56F1"/>
    <w:rsid w:val="007D5B1C"/>
    <w:rsid w:val="007D5C83"/>
    <w:rsid w:val="007D5EAB"/>
    <w:rsid w:val="007D630F"/>
    <w:rsid w:val="007D65EA"/>
    <w:rsid w:val="007D6A74"/>
    <w:rsid w:val="007D6DCA"/>
    <w:rsid w:val="007D6DFD"/>
    <w:rsid w:val="007D75B6"/>
    <w:rsid w:val="007D776A"/>
    <w:rsid w:val="007D7A3F"/>
    <w:rsid w:val="007E03A3"/>
    <w:rsid w:val="007E046E"/>
    <w:rsid w:val="007E0FFE"/>
    <w:rsid w:val="007E1143"/>
    <w:rsid w:val="007E138C"/>
    <w:rsid w:val="007E143B"/>
    <w:rsid w:val="007E199F"/>
    <w:rsid w:val="007E1A6D"/>
    <w:rsid w:val="007E1B2A"/>
    <w:rsid w:val="007E1EF6"/>
    <w:rsid w:val="007E1F41"/>
    <w:rsid w:val="007E212E"/>
    <w:rsid w:val="007E2423"/>
    <w:rsid w:val="007E2510"/>
    <w:rsid w:val="007E27B3"/>
    <w:rsid w:val="007E2E24"/>
    <w:rsid w:val="007E2F27"/>
    <w:rsid w:val="007E322E"/>
    <w:rsid w:val="007E32F6"/>
    <w:rsid w:val="007E35A2"/>
    <w:rsid w:val="007E3982"/>
    <w:rsid w:val="007E3C27"/>
    <w:rsid w:val="007E4191"/>
    <w:rsid w:val="007E431F"/>
    <w:rsid w:val="007E489B"/>
    <w:rsid w:val="007E48FB"/>
    <w:rsid w:val="007E4F3B"/>
    <w:rsid w:val="007E54B4"/>
    <w:rsid w:val="007E56E7"/>
    <w:rsid w:val="007E5B50"/>
    <w:rsid w:val="007E5E7C"/>
    <w:rsid w:val="007E63F4"/>
    <w:rsid w:val="007E6B3C"/>
    <w:rsid w:val="007E6FF8"/>
    <w:rsid w:val="007E7C35"/>
    <w:rsid w:val="007E7D77"/>
    <w:rsid w:val="007F028B"/>
    <w:rsid w:val="007F0783"/>
    <w:rsid w:val="007F09EA"/>
    <w:rsid w:val="007F0E1A"/>
    <w:rsid w:val="007F0F1A"/>
    <w:rsid w:val="007F144F"/>
    <w:rsid w:val="007F1864"/>
    <w:rsid w:val="007F1E2C"/>
    <w:rsid w:val="007F2031"/>
    <w:rsid w:val="007F2039"/>
    <w:rsid w:val="007F2127"/>
    <w:rsid w:val="007F243A"/>
    <w:rsid w:val="007F24F2"/>
    <w:rsid w:val="007F2AEE"/>
    <w:rsid w:val="007F2AFF"/>
    <w:rsid w:val="007F2B5F"/>
    <w:rsid w:val="007F2EF0"/>
    <w:rsid w:val="007F31A1"/>
    <w:rsid w:val="007F3223"/>
    <w:rsid w:val="007F3469"/>
    <w:rsid w:val="007F34AA"/>
    <w:rsid w:val="007F363D"/>
    <w:rsid w:val="007F3A53"/>
    <w:rsid w:val="007F403E"/>
    <w:rsid w:val="007F41CE"/>
    <w:rsid w:val="007F452B"/>
    <w:rsid w:val="007F453A"/>
    <w:rsid w:val="007F45C6"/>
    <w:rsid w:val="007F4C82"/>
    <w:rsid w:val="007F4D63"/>
    <w:rsid w:val="007F4DF8"/>
    <w:rsid w:val="007F4F66"/>
    <w:rsid w:val="007F4FC2"/>
    <w:rsid w:val="007F529E"/>
    <w:rsid w:val="007F557F"/>
    <w:rsid w:val="007F55D0"/>
    <w:rsid w:val="007F57C5"/>
    <w:rsid w:val="007F5B92"/>
    <w:rsid w:val="007F5FB0"/>
    <w:rsid w:val="007F6ACF"/>
    <w:rsid w:val="007F6E5C"/>
    <w:rsid w:val="007F7062"/>
    <w:rsid w:val="007F70E6"/>
    <w:rsid w:val="007F7561"/>
    <w:rsid w:val="007F76E3"/>
    <w:rsid w:val="007F79EB"/>
    <w:rsid w:val="007F7A26"/>
    <w:rsid w:val="007F7B92"/>
    <w:rsid w:val="007F7D0D"/>
    <w:rsid w:val="008000BD"/>
    <w:rsid w:val="00800252"/>
    <w:rsid w:val="00800655"/>
    <w:rsid w:val="008006B9"/>
    <w:rsid w:val="00800829"/>
    <w:rsid w:val="00800870"/>
    <w:rsid w:val="008017AE"/>
    <w:rsid w:val="00802081"/>
    <w:rsid w:val="00802089"/>
    <w:rsid w:val="0080215A"/>
    <w:rsid w:val="00802786"/>
    <w:rsid w:val="00802C0F"/>
    <w:rsid w:val="00802CB2"/>
    <w:rsid w:val="008033EB"/>
    <w:rsid w:val="00803581"/>
    <w:rsid w:val="00803587"/>
    <w:rsid w:val="008035D7"/>
    <w:rsid w:val="008042AB"/>
    <w:rsid w:val="008043DF"/>
    <w:rsid w:val="00804C09"/>
    <w:rsid w:val="00804FBA"/>
    <w:rsid w:val="00805209"/>
    <w:rsid w:val="00806EB6"/>
    <w:rsid w:val="0080755B"/>
    <w:rsid w:val="008075A7"/>
    <w:rsid w:val="008077F4"/>
    <w:rsid w:val="008079FC"/>
    <w:rsid w:val="00807A81"/>
    <w:rsid w:val="00807B83"/>
    <w:rsid w:val="00807EAA"/>
    <w:rsid w:val="00807FDB"/>
    <w:rsid w:val="00810036"/>
    <w:rsid w:val="00810494"/>
    <w:rsid w:val="008107AB"/>
    <w:rsid w:val="00810B13"/>
    <w:rsid w:val="0081156F"/>
    <w:rsid w:val="00811630"/>
    <w:rsid w:val="008117B8"/>
    <w:rsid w:val="00811C60"/>
    <w:rsid w:val="008121BA"/>
    <w:rsid w:val="0081221C"/>
    <w:rsid w:val="0081239C"/>
    <w:rsid w:val="0081270B"/>
    <w:rsid w:val="008128ED"/>
    <w:rsid w:val="00812B15"/>
    <w:rsid w:val="0081322D"/>
    <w:rsid w:val="00813A26"/>
    <w:rsid w:val="00814210"/>
    <w:rsid w:val="00814257"/>
    <w:rsid w:val="00814587"/>
    <w:rsid w:val="00814705"/>
    <w:rsid w:val="0081482A"/>
    <w:rsid w:val="00814A5C"/>
    <w:rsid w:val="00814C03"/>
    <w:rsid w:val="00814CCF"/>
    <w:rsid w:val="00814DA0"/>
    <w:rsid w:val="00814F11"/>
    <w:rsid w:val="0081538A"/>
    <w:rsid w:val="00815EFC"/>
    <w:rsid w:val="00816CF4"/>
    <w:rsid w:val="008177DE"/>
    <w:rsid w:val="008179F8"/>
    <w:rsid w:val="008179FD"/>
    <w:rsid w:val="00817A41"/>
    <w:rsid w:val="008202E8"/>
    <w:rsid w:val="00820CF2"/>
    <w:rsid w:val="00820D9E"/>
    <w:rsid w:val="00820DF8"/>
    <w:rsid w:val="00820EB9"/>
    <w:rsid w:val="00821E7C"/>
    <w:rsid w:val="00822157"/>
    <w:rsid w:val="008222AA"/>
    <w:rsid w:val="0082244B"/>
    <w:rsid w:val="00822460"/>
    <w:rsid w:val="00822628"/>
    <w:rsid w:val="00822847"/>
    <w:rsid w:val="00822A6A"/>
    <w:rsid w:val="008232D3"/>
    <w:rsid w:val="0082374E"/>
    <w:rsid w:val="008238D6"/>
    <w:rsid w:val="00823A93"/>
    <w:rsid w:val="00823F1B"/>
    <w:rsid w:val="008242B3"/>
    <w:rsid w:val="008243D4"/>
    <w:rsid w:val="00824B33"/>
    <w:rsid w:val="00824B50"/>
    <w:rsid w:val="008255AF"/>
    <w:rsid w:val="00825D3D"/>
    <w:rsid w:val="0082627B"/>
    <w:rsid w:val="008264B4"/>
    <w:rsid w:val="008269A6"/>
    <w:rsid w:val="00826BD1"/>
    <w:rsid w:val="00827C11"/>
    <w:rsid w:val="0083017E"/>
    <w:rsid w:val="00830420"/>
    <w:rsid w:val="00830957"/>
    <w:rsid w:val="00831218"/>
    <w:rsid w:val="0083148B"/>
    <w:rsid w:val="00831C6B"/>
    <w:rsid w:val="00831CBE"/>
    <w:rsid w:val="00831D20"/>
    <w:rsid w:val="00831EFE"/>
    <w:rsid w:val="0083204E"/>
    <w:rsid w:val="008322BE"/>
    <w:rsid w:val="008324F9"/>
    <w:rsid w:val="00832583"/>
    <w:rsid w:val="008325A0"/>
    <w:rsid w:val="00832F73"/>
    <w:rsid w:val="00833103"/>
    <w:rsid w:val="00833867"/>
    <w:rsid w:val="0083390F"/>
    <w:rsid w:val="00833EDC"/>
    <w:rsid w:val="00834A6F"/>
    <w:rsid w:val="00834AB0"/>
    <w:rsid w:val="00834B11"/>
    <w:rsid w:val="00834D06"/>
    <w:rsid w:val="00834D26"/>
    <w:rsid w:val="00835383"/>
    <w:rsid w:val="0083565E"/>
    <w:rsid w:val="0083596B"/>
    <w:rsid w:val="00835D1E"/>
    <w:rsid w:val="00835E9B"/>
    <w:rsid w:val="00835FBF"/>
    <w:rsid w:val="00836040"/>
    <w:rsid w:val="00836277"/>
    <w:rsid w:val="0083670A"/>
    <w:rsid w:val="00836CB0"/>
    <w:rsid w:val="00837381"/>
    <w:rsid w:val="00837458"/>
    <w:rsid w:val="00837557"/>
    <w:rsid w:val="00837879"/>
    <w:rsid w:val="00837A54"/>
    <w:rsid w:val="00837C11"/>
    <w:rsid w:val="00837C2D"/>
    <w:rsid w:val="00837D53"/>
    <w:rsid w:val="0084007A"/>
    <w:rsid w:val="0084103A"/>
    <w:rsid w:val="008411A9"/>
    <w:rsid w:val="008412D1"/>
    <w:rsid w:val="0084132A"/>
    <w:rsid w:val="00841658"/>
    <w:rsid w:val="00841815"/>
    <w:rsid w:val="00841A2C"/>
    <w:rsid w:val="00841BE6"/>
    <w:rsid w:val="00841CB2"/>
    <w:rsid w:val="00841D18"/>
    <w:rsid w:val="00842362"/>
    <w:rsid w:val="00842625"/>
    <w:rsid w:val="00842EB9"/>
    <w:rsid w:val="0084352F"/>
    <w:rsid w:val="0084378E"/>
    <w:rsid w:val="008438EE"/>
    <w:rsid w:val="00843B2C"/>
    <w:rsid w:val="00843D3B"/>
    <w:rsid w:val="00843E75"/>
    <w:rsid w:val="00843FD0"/>
    <w:rsid w:val="0084478C"/>
    <w:rsid w:val="0084494A"/>
    <w:rsid w:val="008450C3"/>
    <w:rsid w:val="00845202"/>
    <w:rsid w:val="00845E66"/>
    <w:rsid w:val="0084605B"/>
    <w:rsid w:val="0084618E"/>
    <w:rsid w:val="0084657F"/>
    <w:rsid w:val="008466A5"/>
    <w:rsid w:val="0084684D"/>
    <w:rsid w:val="008468F7"/>
    <w:rsid w:val="00846B81"/>
    <w:rsid w:val="00846B8A"/>
    <w:rsid w:val="008472B0"/>
    <w:rsid w:val="0084733C"/>
    <w:rsid w:val="00847344"/>
    <w:rsid w:val="00847507"/>
    <w:rsid w:val="00847B3C"/>
    <w:rsid w:val="00847CFA"/>
    <w:rsid w:val="008500DE"/>
    <w:rsid w:val="008502E5"/>
    <w:rsid w:val="00850B6A"/>
    <w:rsid w:val="00850D8A"/>
    <w:rsid w:val="00851022"/>
    <w:rsid w:val="008515CA"/>
    <w:rsid w:val="00851CC7"/>
    <w:rsid w:val="00851D95"/>
    <w:rsid w:val="00852233"/>
    <w:rsid w:val="00852691"/>
    <w:rsid w:val="00852BC8"/>
    <w:rsid w:val="00852BD6"/>
    <w:rsid w:val="00852FAC"/>
    <w:rsid w:val="00852FDD"/>
    <w:rsid w:val="008530C5"/>
    <w:rsid w:val="00853A4B"/>
    <w:rsid w:val="00854488"/>
    <w:rsid w:val="008544B9"/>
    <w:rsid w:val="008544CD"/>
    <w:rsid w:val="008547D5"/>
    <w:rsid w:val="008547F2"/>
    <w:rsid w:val="00854A57"/>
    <w:rsid w:val="00854BE9"/>
    <w:rsid w:val="00854C44"/>
    <w:rsid w:val="0085507E"/>
    <w:rsid w:val="00855474"/>
    <w:rsid w:val="008554FB"/>
    <w:rsid w:val="00855839"/>
    <w:rsid w:val="0085591D"/>
    <w:rsid w:val="00855A98"/>
    <w:rsid w:val="00855E9E"/>
    <w:rsid w:val="00856071"/>
    <w:rsid w:val="008561BC"/>
    <w:rsid w:val="00856306"/>
    <w:rsid w:val="0085632A"/>
    <w:rsid w:val="00856758"/>
    <w:rsid w:val="00856B34"/>
    <w:rsid w:val="00857076"/>
    <w:rsid w:val="008575DD"/>
    <w:rsid w:val="008600A3"/>
    <w:rsid w:val="008604D2"/>
    <w:rsid w:val="00860D81"/>
    <w:rsid w:val="00860DBF"/>
    <w:rsid w:val="00860DFC"/>
    <w:rsid w:val="00861092"/>
    <w:rsid w:val="00861320"/>
    <w:rsid w:val="008618A6"/>
    <w:rsid w:val="00861BCA"/>
    <w:rsid w:val="00861D71"/>
    <w:rsid w:val="0086284B"/>
    <w:rsid w:val="0086291E"/>
    <w:rsid w:val="00863224"/>
    <w:rsid w:val="008638AD"/>
    <w:rsid w:val="00863D01"/>
    <w:rsid w:val="008640BB"/>
    <w:rsid w:val="008648A0"/>
    <w:rsid w:val="008649E2"/>
    <w:rsid w:val="00864A32"/>
    <w:rsid w:val="00864DA8"/>
    <w:rsid w:val="00864E0B"/>
    <w:rsid w:val="00865352"/>
    <w:rsid w:val="0086604A"/>
    <w:rsid w:val="008660C0"/>
    <w:rsid w:val="008664F9"/>
    <w:rsid w:val="0086668E"/>
    <w:rsid w:val="00866823"/>
    <w:rsid w:val="00867BA7"/>
    <w:rsid w:val="00867CF9"/>
    <w:rsid w:val="008704A6"/>
    <w:rsid w:val="0087091A"/>
    <w:rsid w:val="008709B0"/>
    <w:rsid w:val="00870B59"/>
    <w:rsid w:val="00870CC4"/>
    <w:rsid w:val="008717B9"/>
    <w:rsid w:val="008718EC"/>
    <w:rsid w:val="00871BD0"/>
    <w:rsid w:val="008721D3"/>
    <w:rsid w:val="008722FE"/>
    <w:rsid w:val="0087230E"/>
    <w:rsid w:val="00872540"/>
    <w:rsid w:val="0087280E"/>
    <w:rsid w:val="00872870"/>
    <w:rsid w:val="008729F9"/>
    <w:rsid w:val="00872E2B"/>
    <w:rsid w:val="00872ED7"/>
    <w:rsid w:val="0087370F"/>
    <w:rsid w:val="0087390B"/>
    <w:rsid w:val="0087416B"/>
    <w:rsid w:val="008744DF"/>
    <w:rsid w:val="008745F0"/>
    <w:rsid w:val="008747ED"/>
    <w:rsid w:val="00874841"/>
    <w:rsid w:val="00874DEC"/>
    <w:rsid w:val="00874F35"/>
    <w:rsid w:val="00875197"/>
    <w:rsid w:val="00875761"/>
    <w:rsid w:val="0087597B"/>
    <w:rsid w:val="00875E0A"/>
    <w:rsid w:val="00876EB4"/>
    <w:rsid w:val="008772F6"/>
    <w:rsid w:val="008776D4"/>
    <w:rsid w:val="0087799B"/>
    <w:rsid w:val="00877ACB"/>
    <w:rsid w:val="00877ECF"/>
    <w:rsid w:val="00880092"/>
    <w:rsid w:val="00880337"/>
    <w:rsid w:val="008805F4"/>
    <w:rsid w:val="00880706"/>
    <w:rsid w:val="00880812"/>
    <w:rsid w:val="00880CDD"/>
    <w:rsid w:val="00880E37"/>
    <w:rsid w:val="00881096"/>
    <w:rsid w:val="008814D1"/>
    <w:rsid w:val="00881A37"/>
    <w:rsid w:val="0088205C"/>
    <w:rsid w:val="00882153"/>
    <w:rsid w:val="00882362"/>
    <w:rsid w:val="00882ABA"/>
    <w:rsid w:val="00882CE5"/>
    <w:rsid w:val="00882DBF"/>
    <w:rsid w:val="0088314D"/>
    <w:rsid w:val="00883370"/>
    <w:rsid w:val="008834B7"/>
    <w:rsid w:val="0088358B"/>
    <w:rsid w:val="00883EEE"/>
    <w:rsid w:val="00883F12"/>
    <w:rsid w:val="008847BB"/>
    <w:rsid w:val="0088490C"/>
    <w:rsid w:val="00884979"/>
    <w:rsid w:val="00884D11"/>
    <w:rsid w:val="008852B8"/>
    <w:rsid w:val="008854C1"/>
    <w:rsid w:val="00885A52"/>
    <w:rsid w:val="00885C30"/>
    <w:rsid w:val="00885C3D"/>
    <w:rsid w:val="008867C2"/>
    <w:rsid w:val="00886DC5"/>
    <w:rsid w:val="00886EB7"/>
    <w:rsid w:val="00886F35"/>
    <w:rsid w:val="0088701D"/>
    <w:rsid w:val="008870BF"/>
    <w:rsid w:val="00887EE9"/>
    <w:rsid w:val="008900E0"/>
    <w:rsid w:val="0089044E"/>
    <w:rsid w:val="008904F3"/>
    <w:rsid w:val="00890C6E"/>
    <w:rsid w:val="00890FAB"/>
    <w:rsid w:val="008915EE"/>
    <w:rsid w:val="00891EAE"/>
    <w:rsid w:val="00891ECA"/>
    <w:rsid w:val="00892277"/>
    <w:rsid w:val="00892431"/>
    <w:rsid w:val="00892447"/>
    <w:rsid w:val="008927A7"/>
    <w:rsid w:val="008929E3"/>
    <w:rsid w:val="00892C7F"/>
    <w:rsid w:val="00892F26"/>
    <w:rsid w:val="008930E5"/>
    <w:rsid w:val="008933F0"/>
    <w:rsid w:val="008935E4"/>
    <w:rsid w:val="00893656"/>
    <w:rsid w:val="00893ADB"/>
    <w:rsid w:val="00893CEB"/>
    <w:rsid w:val="00893E6D"/>
    <w:rsid w:val="00894123"/>
    <w:rsid w:val="008947C9"/>
    <w:rsid w:val="008948CE"/>
    <w:rsid w:val="008948F8"/>
    <w:rsid w:val="00894E4D"/>
    <w:rsid w:val="00895036"/>
    <w:rsid w:val="008955A6"/>
    <w:rsid w:val="00895860"/>
    <w:rsid w:val="00895E27"/>
    <w:rsid w:val="00895E6A"/>
    <w:rsid w:val="00895ECF"/>
    <w:rsid w:val="0089614D"/>
    <w:rsid w:val="00896178"/>
    <w:rsid w:val="00896494"/>
    <w:rsid w:val="00896802"/>
    <w:rsid w:val="008969AA"/>
    <w:rsid w:val="00896A91"/>
    <w:rsid w:val="00896B2C"/>
    <w:rsid w:val="00896C19"/>
    <w:rsid w:val="00896F96"/>
    <w:rsid w:val="008970BB"/>
    <w:rsid w:val="00897337"/>
    <w:rsid w:val="008976F8"/>
    <w:rsid w:val="0089771A"/>
    <w:rsid w:val="00897889"/>
    <w:rsid w:val="00897C23"/>
    <w:rsid w:val="00897F32"/>
    <w:rsid w:val="008A04E5"/>
    <w:rsid w:val="008A06D6"/>
    <w:rsid w:val="008A08A1"/>
    <w:rsid w:val="008A0D58"/>
    <w:rsid w:val="008A129C"/>
    <w:rsid w:val="008A12E5"/>
    <w:rsid w:val="008A14A0"/>
    <w:rsid w:val="008A183E"/>
    <w:rsid w:val="008A20C2"/>
    <w:rsid w:val="008A2105"/>
    <w:rsid w:val="008A21D3"/>
    <w:rsid w:val="008A221C"/>
    <w:rsid w:val="008A23CE"/>
    <w:rsid w:val="008A24BB"/>
    <w:rsid w:val="008A284B"/>
    <w:rsid w:val="008A2A35"/>
    <w:rsid w:val="008A2C22"/>
    <w:rsid w:val="008A30B2"/>
    <w:rsid w:val="008A310B"/>
    <w:rsid w:val="008A34B5"/>
    <w:rsid w:val="008A36EE"/>
    <w:rsid w:val="008A371B"/>
    <w:rsid w:val="008A3968"/>
    <w:rsid w:val="008A3CF1"/>
    <w:rsid w:val="008A3DF3"/>
    <w:rsid w:val="008A3E39"/>
    <w:rsid w:val="008A3F92"/>
    <w:rsid w:val="008A4037"/>
    <w:rsid w:val="008A4462"/>
    <w:rsid w:val="008A4AD5"/>
    <w:rsid w:val="008A4B8E"/>
    <w:rsid w:val="008A4BC8"/>
    <w:rsid w:val="008A4D8A"/>
    <w:rsid w:val="008A54FE"/>
    <w:rsid w:val="008A552E"/>
    <w:rsid w:val="008A5537"/>
    <w:rsid w:val="008A56B3"/>
    <w:rsid w:val="008A5703"/>
    <w:rsid w:val="008A628D"/>
    <w:rsid w:val="008A6379"/>
    <w:rsid w:val="008A68AC"/>
    <w:rsid w:val="008A6A1B"/>
    <w:rsid w:val="008A6DB9"/>
    <w:rsid w:val="008A704B"/>
    <w:rsid w:val="008A7160"/>
    <w:rsid w:val="008A71D3"/>
    <w:rsid w:val="008A735D"/>
    <w:rsid w:val="008A737A"/>
    <w:rsid w:val="008A7811"/>
    <w:rsid w:val="008A7B98"/>
    <w:rsid w:val="008B00DE"/>
    <w:rsid w:val="008B014C"/>
    <w:rsid w:val="008B01F9"/>
    <w:rsid w:val="008B030D"/>
    <w:rsid w:val="008B0E0B"/>
    <w:rsid w:val="008B0FAE"/>
    <w:rsid w:val="008B1089"/>
    <w:rsid w:val="008B108E"/>
    <w:rsid w:val="008B1185"/>
    <w:rsid w:val="008B13CC"/>
    <w:rsid w:val="008B1429"/>
    <w:rsid w:val="008B148E"/>
    <w:rsid w:val="008B1616"/>
    <w:rsid w:val="008B187A"/>
    <w:rsid w:val="008B1996"/>
    <w:rsid w:val="008B262D"/>
    <w:rsid w:val="008B29D8"/>
    <w:rsid w:val="008B324D"/>
    <w:rsid w:val="008B3263"/>
    <w:rsid w:val="008B3354"/>
    <w:rsid w:val="008B33F5"/>
    <w:rsid w:val="008B3419"/>
    <w:rsid w:val="008B3457"/>
    <w:rsid w:val="008B3668"/>
    <w:rsid w:val="008B366B"/>
    <w:rsid w:val="008B3818"/>
    <w:rsid w:val="008B3E37"/>
    <w:rsid w:val="008B41EF"/>
    <w:rsid w:val="008B4516"/>
    <w:rsid w:val="008B4AC7"/>
    <w:rsid w:val="008B4B32"/>
    <w:rsid w:val="008B4F72"/>
    <w:rsid w:val="008B576E"/>
    <w:rsid w:val="008B5888"/>
    <w:rsid w:val="008B5A5D"/>
    <w:rsid w:val="008B5FC7"/>
    <w:rsid w:val="008B64EA"/>
    <w:rsid w:val="008B6950"/>
    <w:rsid w:val="008B6C17"/>
    <w:rsid w:val="008B6C96"/>
    <w:rsid w:val="008B7785"/>
    <w:rsid w:val="008B7E63"/>
    <w:rsid w:val="008C024F"/>
    <w:rsid w:val="008C0898"/>
    <w:rsid w:val="008C0FDF"/>
    <w:rsid w:val="008C247F"/>
    <w:rsid w:val="008C2D9F"/>
    <w:rsid w:val="008C3058"/>
    <w:rsid w:val="008C307F"/>
    <w:rsid w:val="008C343B"/>
    <w:rsid w:val="008C3A29"/>
    <w:rsid w:val="008C3CB9"/>
    <w:rsid w:val="008C3E79"/>
    <w:rsid w:val="008C412A"/>
    <w:rsid w:val="008C44FA"/>
    <w:rsid w:val="008C4DF5"/>
    <w:rsid w:val="008C4F57"/>
    <w:rsid w:val="008C5194"/>
    <w:rsid w:val="008C53EA"/>
    <w:rsid w:val="008C58F7"/>
    <w:rsid w:val="008C5E22"/>
    <w:rsid w:val="008C609A"/>
    <w:rsid w:val="008C60F6"/>
    <w:rsid w:val="008C65E7"/>
    <w:rsid w:val="008C6CC9"/>
    <w:rsid w:val="008C716E"/>
    <w:rsid w:val="008C718B"/>
    <w:rsid w:val="008C73D6"/>
    <w:rsid w:val="008C7DAC"/>
    <w:rsid w:val="008C7FD7"/>
    <w:rsid w:val="008D10E4"/>
    <w:rsid w:val="008D1269"/>
    <w:rsid w:val="008D1938"/>
    <w:rsid w:val="008D1B5F"/>
    <w:rsid w:val="008D2264"/>
    <w:rsid w:val="008D233E"/>
    <w:rsid w:val="008D2386"/>
    <w:rsid w:val="008D24F6"/>
    <w:rsid w:val="008D2A59"/>
    <w:rsid w:val="008D2B08"/>
    <w:rsid w:val="008D2CA0"/>
    <w:rsid w:val="008D2D2A"/>
    <w:rsid w:val="008D3076"/>
    <w:rsid w:val="008D3D77"/>
    <w:rsid w:val="008D4129"/>
    <w:rsid w:val="008D41AD"/>
    <w:rsid w:val="008D429E"/>
    <w:rsid w:val="008D42F7"/>
    <w:rsid w:val="008D44CC"/>
    <w:rsid w:val="008D467B"/>
    <w:rsid w:val="008D4871"/>
    <w:rsid w:val="008D4FB9"/>
    <w:rsid w:val="008D531A"/>
    <w:rsid w:val="008D578C"/>
    <w:rsid w:val="008D578E"/>
    <w:rsid w:val="008D57BE"/>
    <w:rsid w:val="008D5A1E"/>
    <w:rsid w:val="008D5BB2"/>
    <w:rsid w:val="008D5CC2"/>
    <w:rsid w:val="008D60AC"/>
    <w:rsid w:val="008D6321"/>
    <w:rsid w:val="008D6445"/>
    <w:rsid w:val="008D68A1"/>
    <w:rsid w:val="008D6AF9"/>
    <w:rsid w:val="008D6DBE"/>
    <w:rsid w:val="008D6E1A"/>
    <w:rsid w:val="008D6F66"/>
    <w:rsid w:val="008D706B"/>
    <w:rsid w:val="008D732B"/>
    <w:rsid w:val="008D73F0"/>
    <w:rsid w:val="008D76C9"/>
    <w:rsid w:val="008D771D"/>
    <w:rsid w:val="008D7E74"/>
    <w:rsid w:val="008E01C6"/>
    <w:rsid w:val="008E06BD"/>
    <w:rsid w:val="008E071E"/>
    <w:rsid w:val="008E08BF"/>
    <w:rsid w:val="008E0C06"/>
    <w:rsid w:val="008E0C85"/>
    <w:rsid w:val="008E0DB8"/>
    <w:rsid w:val="008E1263"/>
    <w:rsid w:val="008E1464"/>
    <w:rsid w:val="008E16C5"/>
    <w:rsid w:val="008E16E2"/>
    <w:rsid w:val="008E1BA1"/>
    <w:rsid w:val="008E1BA3"/>
    <w:rsid w:val="008E1E3B"/>
    <w:rsid w:val="008E2503"/>
    <w:rsid w:val="008E266B"/>
    <w:rsid w:val="008E28A2"/>
    <w:rsid w:val="008E2944"/>
    <w:rsid w:val="008E2A23"/>
    <w:rsid w:val="008E31CB"/>
    <w:rsid w:val="008E32D4"/>
    <w:rsid w:val="008E33C1"/>
    <w:rsid w:val="008E3713"/>
    <w:rsid w:val="008E3860"/>
    <w:rsid w:val="008E3A70"/>
    <w:rsid w:val="008E3C62"/>
    <w:rsid w:val="008E3FB0"/>
    <w:rsid w:val="008E4370"/>
    <w:rsid w:val="008E438A"/>
    <w:rsid w:val="008E4A57"/>
    <w:rsid w:val="008E4B48"/>
    <w:rsid w:val="008E50A1"/>
    <w:rsid w:val="008E5226"/>
    <w:rsid w:val="008E5229"/>
    <w:rsid w:val="008E532F"/>
    <w:rsid w:val="008E571C"/>
    <w:rsid w:val="008E58DA"/>
    <w:rsid w:val="008E58F7"/>
    <w:rsid w:val="008E5F85"/>
    <w:rsid w:val="008E644C"/>
    <w:rsid w:val="008E64C8"/>
    <w:rsid w:val="008E6579"/>
    <w:rsid w:val="008E6786"/>
    <w:rsid w:val="008E6C3E"/>
    <w:rsid w:val="008E6CF2"/>
    <w:rsid w:val="008E6D62"/>
    <w:rsid w:val="008E6DBD"/>
    <w:rsid w:val="008E72F1"/>
    <w:rsid w:val="008E7505"/>
    <w:rsid w:val="008E788B"/>
    <w:rsid w:val="008E7A73"/>
    <w:rsid w:val="008E7A9F"/>
    <w:rsid w:val="008E7AF1"/>
    <w:rsid w:val="008F00D0"/>
    <w:rsid w:val="008F00F2"/>
    <w:rsid w:val="008F0169"/>
    <w:rsid w:val="008F02A8"/>
    <w:rsid w:val="008F0C55"/>
    <w:rsid w:val="008F1662"/>
    <w:rsid w:val="008F1699"/>
    <w:rsid w:val="008F1935"/>
    <w:rsid w:val="008F1967"/>
    <w:rsid w:val="008F1CA2"/>
    <w:rsid w:val="008F1F03"/>
    <w:rsid w:val="008F216D"/>
    <w:rsid w:val="008F22A3"/>
    <w:rsid w:val="008F241F"/>
    <w:rsid w:val="008F252D"/>
    <w:rsid w:val="008F26C2"/>
    <w:rsid w:val="008F28EE"/>
    <w:rsid w:val="008F2A3C"/>
    <w:rsid w:val="008F2ABF"/>
    <w:rsid w:val="008F2B0E"/>
    <w:rsid w:val="008F2BC0"/>
    <w:rsid w:val="008F2DD5"/>
    <w:rsid w:val="008F317C"/>
    <w:rsid w:val="008F3287"/>
    <w:rsid w:val="008F328E"/>
    <w:rsid w:val="008F365A"/>
    <w:rsid w:val="008F3925"/>
    <w:rsid w:val="008F3FDC"/>
    <w:rsid w:val="008F44BB"/>
    <w:rsid w:val="008F4582"/>
    <w:rsid w:val="008F4742"/>
    <w:rsid w:val="008F5233"/>
    <w:rsid w:val="008F5246"/>
    <w:rsid w:val="008F58F0"/>
    <w:rsid w:val="008F592D"/>
    <w:rsid w:val="008F5BCE"/>
    <w:rsid w:val="008F5F82"/>
    <w:rsid w:val="008F63B3"/>
    <w:rsid w:val="008F642A"/>
    <w:rsid w:val="008F6A4F"/>
    <w:rsid w:val="008F6BF7"/>
    <w:rsid w:val="008F6F23"/>
    <w:rsid w:val="008F716E"/>
    <w:rsid w:val="008F7A73"/>
    <w:rsid w:val="008F7D5C"/>
    <w:rsid w:val="008F7ED1"/>
    <w:rsid w:val="00901224"/>
    <w:rsid w:val="009012A0"/>
    <w:rsid w:val="009017B6"/>
    <w:rsid w:val="00901B9F"/>
    <w:rsid w:val="00901BD3"/>
    <w:rsid w:val="00901C7E"/>
    <w:rsid w:val="00901CFA"/>
    <w:rsid w:val="00901E73"/>
    <w:rsid w:val="009022FE"/>
    <w:rsid w:val="009025C0"/>
    <w:rsid w:val="00903399"/>
    <w:rsid w:val="00903415"/>
    <w:rsid w:val="00903541"/>
    <w:rsid w:val="0090392C"/>
    <w:rsid w:val="00903FD4"/>
    <w:rsid w:val="00904073"/>
    <w:rsid w:val="00904232"/>
    <w:rsid w:val="009043D6"/>
    <w:rsid w:val="00904E2A"/>
    <w:rsid w:val="0090533F"/>
    <w:rsid w:val="00905933"/>
    <w:rsid w:val="0090594A"/>
    <w:rsid w:val="00905998"/>
    <w:rsid w:val="00905ABD"/>
    <w:rsid w:val="00905B45"/>
    <w:rsid w:val="0090609F"/>
    <w:rsid w:val="00906283"/>
    <w:rsid w:val="009062A5"/>
    <w:rsid w:val="009066C2"/>
    <w:rsid w:val="009066E7"/>
    <w:rsid w:val="009068E1"/>
    <w:rsid w:val="00907608"/>
    <w:rsid w:val="00907666"/>
    <w:rsid w:val="00907BC2"/>
    <w:rsid w:val="00907D9E"/>
    <w:rsid w:val="00910349"/>
    <w:rsid w:val="00910606"/>
    <w:rsid w:val="00910FDF"/>
    <w:rsid w:val="00911375"/>
    <w:rsid w:val="0091141E"/>
    <w:rsid w:val="00911CCB"/>
    <w:rsid w:val="00911D34"/>
    <w:rsid w:val="0091291C"/>
    <w:rsid w:val="00912A3F"/>
    <w:rsid w:val="00912AEA"/>
    <w:rsid w:val="00912C2E"/>
    <w:rsid w:val="00912F91"/>
    <w:rsid w:val="0091320E"/>
    <w:rsid w:val="0091331B"/>
    <w:rsid w:val="009133F4"/>
    <w:rsid w:val="00913569"/>
    <w:rsid w:val="00913DDE"/>
    <w:rsid w:val="00914233"/>
    <w:rsid w:val="009142F1"/>
    <w:rsid w:val="00914751"/>
    <w:rsid w:val="009147EE"/>
    <w:rsid w:val="009149EC"/>
    <w:rsid w:val="009149F3"/>
    <w:rsid w:val="00914AAE"/>
    <w:rsid w:val="00914B6A"/>
    <w:rsid w:val="00914B6E"/>
    <w:rsid w:val="00915153"/>
    <w:rsid w:val="00915982"/>
    <w:rsid w:val="00915C5F"/>
    <w:rsid w:val="00915C91"/>
    <w:rsid w:val="00915EEF"/>
    <w:rsid w:val="009162C0"/>
    <w:rsid w:val="0091646B"/>
    <w:rsid w:val="0091697F"/>
    <w:rsid w:val="00916F21"/>
    <w:rsid w:val="00916F7B"/>
    <w:rsid w:val="00917524"/>
    <w:rsid w:val="009175DA"/>
    <w:rsid w:val="00917965"/>
    <w:rsid w:val="00917B40"/>
    <w:rsid w:val="00917D51"/>
    <w:rsid w:val="00917EE1"/>
    <w:rsid w:val="0092011D"/>
    <w:rsid w:val="009201DC"/>
    <w:rsid w:val="009202F9"/>
    <w:rsid w:val="00920584"/>
    <w:rsid w:val="00920A1D"/>
    <w:rsid w:val="00920AF3"/>
    <w:rsid w:val="0092124B"/>
    <w:rsid w:val="00921395"/>
    <w:rsid w:val="00921E37"/>
    <w:rsid w:val="0092264A"/>
    <w:rsid w:val="009228FB"/>
    <w:rsid w:val="009229EA"/>
    <w:rsid w:val="00922B0E"/>
    <w:rsid w:val="00922DAA"/>
    <w:rsid w:val="00923371"/>
    <w:rsid w:val="00923BCB"/>
    <w:rsid w:val="0092450C"/>
    <w:rsid w:val="0092475A"/>
    <w:rsid w:val="00924982"/>
    <w:rsid w:val="009249EF"/>
    <w:rsid w:val="0092524C"/>
    <w:rsid w:val="00925B30"/>
    <w:rsid w:val="00925B6D"/>
    <w:rsid w:val="00925C19"/>
    <w:rsid w:val="00925E7C"/>
    <w:rsid w:val="0092612D"/>
    <w:rsid w:val="009261AF"/>
    <w:rsid w:val="00926882"/>
    <w:rsid w:val="00926D90"/>
    <w:rsid w:val="009270C8"/>
    <w:rsid w:val="009277AB"/>
    <w:rsid w:val="009278FB"/>
    <w:rsid w:val="009279BA"/>
    <w:rsid w:val="00927C97"/>
    <w:rsid w:val="0093008E"/>
    <w:rsid w:val="009301BB"/>
    <w:rsid w:val="00930474"/>
    <w:rsid w:val="00930487"/>
    <w:rsid w:val="00930926"/>
    <w:rsid w:val="00930F1D"/>
    <w:rsid w:val="009310B1"/>
    <w:rsid w:val="009316A9"/>
    <w:rsid w:val="00931E1F"/>
    <w:rsid w:val="00932268"/>
    <w:rsid w:val="009322EE"/>
    <w:rsid w:val="00932401"/>
    <w:rsid w:val="009324CF"/>
    <w:rsid w:val="00932B8E"/>
    <w:rsid w:val="0093326D"/>
    <w:rsid w:val="00933AD2"/>
    <w:rsid w:val="00933BEC"/>
    <w:rsid w:val="00933CB6"/>
    <w:rsid w:val="00933E8C"/>
    <w:rsid w:val="00933FAB"/>
    <w:rsid w:val="0093405D"/>
    <w:rsid w:val="009344DC"/>
    <w:rsid w:val="0093481F"/>
    <w:rsid w:val="009348AC"/>
    <w:rsid w:val="00934BD6"/>
    <w:rsid w:val="00934E97"/>
    <w:rsid w:val="00934F97"/>
    <w:rsid w:val="00934FEE"/>
    <w:rsid w:val="009353A0"/>
    <w:rsid w:val="0093575B"/>
    <w:rsid w:val="009357BB"/>
    <w:rsid w:val="0093595D"/>
    <w:rsid w:val="00936816"/>
    <w:rsid w:val="00936C95"/>
    <w:rsid w:val="00936D99"/>
    <w:rsid w:val="009370E9"/>
    <w:rsid w:val="00937313"/>
    <w:rsid w:val="00937512"/>
    <w:rsid w:val="009375AC"/>
    <w:rsid w:val="009375AE"/>
    <w:rsid w:val="0093768B"/>
    <w:rsid w:val="00937DC0"/>
    <w:rsid w:val="00937F33"/>
    <w:rsid w:val="0094017D"/>
    <w:rsid w:val="009402D5"/>
    <w:rsid w:val="00940317"/>
    <w:rsid w:val="0094091F"/>
    <w:rsid w:val="00940C4D"/>
    <w:rsid w:val="00940D6D"/>
    <w:rsid w:val="00940F7F"/>
    <w:rsid w:val="009411C0"/>
    <w:rsid w:val="009412A6"/>
    <w:rsid w:val="00941364"/>
    <w:rsid w:val="00941481"/>
    <w:rsid w:val="00941525"/>
    <w:rsid w:val="00941542"/>
    <w:rsid w:val="00941752"/>
    <w:rsid w:val="00941B05"/>
    <w:rsid w:val="00941E05"/>
    <w:rsid w:val="0094203C"/>
    <w:rsid w:val="00942388"/>
    <w:rsid w:val="009423F7"/>
    <w:rsid w:val="00942691"/>
    <w:rsid w:val="00942780"/>
    <w:rsid w:val="009428E7"/>
    <w:rsid w:val="00942D92"/>
    <w:rsid w:val="00942DFB"/>
    <w:rsid w:val="00942E1C"/>
    <w:rsid w:val="00942F0B"/>
    <w:rsid w:val="00943768"/>
    <w:rsid w:val="00943ACE"/>
    <w:rsid w:val="00943D9C"/>
    <w:rsid w:val="00944090"/>
    <w:rsid w:val="00944546"/>
    <w:rsid w:val="009447FE"/>
    <w:rsid w:val="00944922"/>
    <w:rsid w:val="00944E35"/>
    <w:rsid w:val="00945963"/>
    <w:rsid w:val="00945DFB"/>
    <w:rsid w:val="00945FFC"/>
    <w:rsid w:val="009468DF"/>
    <w:rsid w:val="00946A54"/>
    <w:rsid w:val="00946B0F"/>
    <w:rsid w:val="00946BEF"/>
    <w:rsid w:val="009471E4"/>
    <w:rsid w:val="0094724E"/>
    <w:rsid w:val="009476EE"/>
    <w:rsid w:val="00947C93"/>
    <w:rsid w:val="00947F16"/>
    <w:rsid w:val="00950AF3"/>
    <w:rsid w:val="00951010"/>
    <w:rsid w:val="00951173"/>
    <w:rsid w:val="00951FEB"/>
    <w:rsid w:val="00952593"/>
    <w:rsid w:val="00952617"/>
    <w:rsid w:val="00952D04"/>
    <w:rsid w:val="00952D74"/>
    <w:rsid w:val="00952EDD"/>
    <w:rsid w:val="00953741"/>
    <w:rsid w:val="00953928"/>
    <w:rsid w:val="00953951"/>
    <w:rsid w:val="00953B31"/>
    <w:rsid w:val="00953E7E"/>
    <w:rsid w:val="00953F0B"/>
    <w:rsid w:val="00953F6B"/>
    <w:rsid w:val="00953FCA"/>
    <w:rsid w:val="00954218"/>
    <w:rsid w:val="0095442C"/>
    <w:rsid w:val="00954554"/>
    <w:rsid w:val="00954631"/>
    <w:rsid w:val="0095466F"/>
    <w:rsid w:val="0095477F"/>
    <w:rsid w:val="00954F8B"/>
    <w:rsid w:val="00954FE4"/>
    <w:rsid w:val="00955194"/>
    <w:rsid w:val="0095541C"/>
    <w:rsid w:val="00955703"/>
    <w:rsid w:val="009558D2"/>
    <w:rsid w:val="00956052"/>
    <w:rsid w:val="0095618C"/>
    <w:rsid w:val="009561E7"/>
    <w:rsid w:val="009563E1"/>
    <w:rsid w:val="0095671A"/>
    <w:rsid w:val="0095683F"/>
    <w:rsid w:val="00956A84"/>
    <w:rsid w:val="00956AB0"/>
    <w:rsid w:val="00956CFB"/>
    <w:rsid w:val="009574D5"/>
    <w:rsid w:val="009574DE"/>
    <w:rsid w:val="00957B8D"/>
    <w:rsid w:val="00957FBD"/>
    <w:rsid w:val="0096089C"/>
    <w:rsid w:val="00960911"/>
    <w:rsid w:val="00960D9E"/>
    <w:rsid w:val="0096133D"/>
    <w:rsid w:val="009613DD"/>
    <w:rsid w:val="009619B6"/>
    <w:rsid w:val="00961A0F"/>
    <w:rsid w:val="00961C5A"/>
    <w:rsid w:val="009622AE"/>
    <w:rsid w:val="00962E12"/>
    <w:rsid w:val="00962EDF"/>
    <w:rsid w:val="009630F3"/>
    <w:rsid w:val="00963DE4"/>
    <w:rsid w:val="00963F0F"/>
    <w:rsid w:val="00964638"/>
    <w:rsid w:val="00964C74"/>
    <w:rsid w:val="00964FF5"/>
    <w:rsid w:val="00965115"/>
    <w:rsid w:val="00965352"/>
    <w:rsid w:val="009653F7"/>
    <w:rsid w:val="00965C0A"/>
    <w:rsid w:val="00965D1D"/>
    <w:rsid w:val="0096648E"/>
    <w:rsid w:val="00966DFC"/>
    <w:rsid w:val="00967218"/>
    <w:rsid w:val="009673BE"/>
    <w:rsid w:val="009674EE"/>
    <w:rsid w:val="00967732"/>
    <w:rsid w:val="00967CC8"/>
    <w:rsid w:val="009700FC"/>
    <w:rsid w:val="0097049F"/>
    <w:rsid w:val="0097055C"/>
    <w:rsid w:val="0097102F"/>
    <w:rsid w:val="009712A2"/>
    <w:rsid w:val="00971337"/>
    <w:rsid w:val="0097167E"/>
    <w:rsid w:val="00971854"/>
    <w:rsid w:val="00971A23"/>
    <w:rsid w:val="00971E57"/>
    <w:rsid w:val="00972A61"/>
    <w:rsid w:val="00972D59"/>
    <w:rsid w:val="00973179"/>
    <w:rsid w:val="00973285"/>
    <w:rsid w:val="00973465"/>
    <w:rsid w:val="00973AF5"/>
    <w:rsid w:val="00973C92"/>
    <w:rsid w:val="009742F8"/>
    <w:rsid w:val="00974CE1"/>
    <w:rsid w:val="00974D24"/>
    <w:rsid w:val="00975419"/>
    <w:rsid w:val="009755CF"/>
    <w:rsid w:val="009755E2"/>
    <w:rsid w:val="0097590B"/>
    <w:rsid w:val="00975A8E"/>
    <w:rsid w:val="00976505"/>
    <w:rsid w:val="009765A0"/>
    <w:rsid w:val="009768E8"/>
    <w:rsid w:val="00976E1A"/>
    <w:rsid w:val="009775C7"/>
    <w:rsid w:val="009777D6"/>
    <w:rsid w:val="00977920"/>
    <w:rsid w:val="00977A00"/>
    <w:rsid w:val="00977B0C"/>
    <w:rsid w:val="00977C69"/>
    <w:rsid w:val="00977DB8"/>
    <w:rsid w:val="00980CC1"/>
    <w:rsid w:val="00980DF7"/>
    <w:rsid w:val="00981245"/>
    <w:rsid w:val="009813A2"/>
    <w:rsid w:val="009817F8"/>
    <w:rsid w:val="009819D0"/>
    <w:rsid w:val="00981B29"/>
    <w:rsid w:val="00982213"/>
    <w:rsid w:val="00982229"/>
    <w:rsid w:val="0098281C"/>
    <w:rsid w:val="00982E35"/>
    <w:rsid w:val="0098308C"/>
    <w:rsid w:val="00983146"/>
    <w:rsid w:val="009831B8"/>
    <w:rsid w:val="00983212"/>
    <w:rsid w:val="00983674"/>
    <w:rsid w:val="00983766"/>
    <w:rsid w:val="009837FD"/>
    <w:rsid w:val="00983811"/>
    <w:rsid w:val="0098392C"/>
    <w:rsid w:val="009839D6"/>
    <w:rsid w:val="00983BD9"/>
    <w:rsid w:val="00983DD0"/>
    <w:rsid w:val="00983F9C"/>
    <w:rsid w:val="0098491C"/>
    <w:rsid w:val="00984E5A"/>
    <w:rsid w:val="00985787"/>
    <w:rsid w:val="00985B18"/>
    <w:rsid w:val="00985CD0"/>
    <w:rsid w:val="00985EE9"/>
    <w:rsid w:val="00985FBF"/>
    <w:rsid w:val="00985FE9"/>
    <w:rsid w:val="009860E0"/>
    <w:rsid w:val="009862F6"/>
    <w:rsid w:val="00986BE3"/>
    <w:rsid w:val="00986E8D"/>
    <w:rsid w:val="009871FD"/>
    <w:rsid w:val="0098730C"/>
    <w:rsid w:val="0098737A"/>
    <w:rsid w:val="009877DC"/>
    <w:rsid w:val="009878CD"/>
    <w:rsid w:val="00987A9C"/>
    <w:rsid w:val="00987CCB"/>
    <w:rsid w:val="00987FAB"/>
    <w:rsid w:val="0099070D"/>
    <w:rsid w:val="009907A7"/>
    <w:rsid w:val="009910F1"/>
    <w:rsid w:val="00991388"/>
    <w:rsid w:val="009913B6"/>
    <w:rsid w:val="0099157E"/>
    <w:rsid w:val="00991811"/>
    <w:rsid w:val="00991BC6"/>
    <w:rsid w:val="00991E35"/>
    <w:rsid w:val="00992086"/>
    <w:rsid w:val="00992120"/>
    <w:rsid w:val="0099274A"/>
    <w:rsid w:val="00992932"/>
    <w:rsid w:val="00992AA6"/>
    <w:rsid w:val="00992B26"/>
    <w:rsid w:val="00992E29"/>
    <w:rsid w:val="009932AC"/>
    <w:rsid w:val="009932E2"/>
    <w:rsid w:val="00993970"/>
    <w:rsid w:val="00993991"/>
    <w:rsid w:val="009941E0"/>
    <w:rsid w:val="0099491C"/>
    <w:rsid w:val="00994A2A"/>
    <w:rsid w:val="009950F9"/>
    <w:rsid w:val="0099511E"/>
    <w:rsid w:val="009952F1"/>
    <w:rsid w:val="00995353"/>
    <w:rsid w:val="00995484"/>
    <w:rsid w:val="009970C0"/>
    <w:rsid w:val="009973D3"/>
    <w:rsid w:val="0099754D"/>
    <w:rsid w:val="009975A9"/>
    <w:rsid w:val="009976A1"/>
    <w:rsid w:val="00997A1E"/>
    <w:rsid w:val="00997A67"/>
    <w:rsid w:val="00997DDD"/>
    <w:rsid w:val="009A07AE"/>
    <w:rsid w:val="009A0B92"/>
    <w:rsid w:val="009A0E6B"/>
    <w:rsid w:val="009A114A"/>
    <w:rsid w:val="009A1313"/>
    <w:rsid w:val="009A160A"/>
    <w:rsid w:val="009A1C2D"/>
    <w:rsid w:val="009A1C7C"/>
    <w:rsid w:val="009A1F79"/>
    <w:rsid w:val="009A1FDD"/>
    <w:rsid w:val="009A20EC"/>
    <w:rsid w:val="009A25D2"/>
    <w:rsid w:val="009A2965"/>
    <w:rsid w:val="009A2CA1"/>
    <w:rsid w:val="009A2D16"/>
    <w:rsid w:val="009A2D95"/>
    <w:rsid w:val="009A2E28"/>
    <w:rsid w:val="009A3251"/>
    <w:rsid w:val="009A334F"/>
    <w:rsid w:val="009A3B69"/>
    <w:rsid w:val="009A3E06"/>
    <w:rsid w:val="009A3F46"/>
    <w:rsid w:val="009A3F95"/>
    <w:rsid w:val="009A41BD"/>
    <w:rsid w:val="009A48AF"/>
    <w:rsid w:val="009A4B0D"/>
    <w:rsid w:val="009A4D24"/>
    <w:rsid w:val="009A4EAE"/>
    <w:rsid w:val="009A4FEA"/>
    <w:rsid w:val="009A5021"/>
    <w:rsid w:val="009A52DB"/>
    <w:rsid w:val="009A5445"/>
    <w:rsid w:val="009A5773"/>
    <w:rsid w:val="009A5BA6"/>
    <w:rsid w:val="009A6CC8"/>
    <w:rsid w:val="009A6F48"/>
    <w:rsid w:val="009A70EB"/>
    <w:rsid w:val="009A7227"/>
    <w:rsid w:val="009A7859"/>
    <w:rsid w:val="009A7986"/>
    <w:rsid w:val="009A7A24"/>
    <w:rsid w:val="009A7C6B"/>
    <w:rsid w:val="009B0143"/>
    <w:rsid w:val="009B056C"/>
    <w:rsid w:val="009B0765"/>
    <w:rsid w:val="009B0B4C"/>
    <w:rsid w:val="009B0C8D"/>
    <w:rsid w:val="009B0D08"/>
    <w:rsid w:val="009B1258"/>
    <w:rsid w:val="009B13C9"/>
    <w:rsid w:val="009B1572"/>
    <w:rsid w:val="009B212E"/>
    <w:rsid w:val="009B218D"/>
    <w:rsid w:val="009B2CFE"/>
    <w:rsid w:val="009B2D57"/>
    <w:rsid w:val="009B3BF5"/>
    <w:rsid w:val="009B3EDF"/>
    <w:rsid w:val="009B4378"/>
    <w:rsid w:val="009B481B"/>
    <w:rsid w:val="009B4E30"/>
    <w:rsid w:val="009B4E39"/>
    <w:rsid w:val="009B4E72"/>
    <w:rsid w:val="009B4FBA"/>
    <w:rsid w:val="009B55D3"/>
    <w:rsid w:val="009B5705"/>
    <w:rsid w:val="009B5852"/>
    <w:rsid w:val="009B5959"/>
    <w:rsid w:val="009B59A8"/>
    <w:rsid w:val="009B5B47"/>
    <w:rsid w:val="009B5F1C"/>
    <w:rsid w:val="009B60AC"/>
    <w:rsid w:val="009B60AD"/>
    <w:rsid w:val="009B65D7"/>
    <w:rsid w:val="009B6835"/>
    <w:rsid w:val="009B6B5E"/>
    <w:rsid w:val="009B6CB0"/>
    <w:rsid w:val="009B7452"/>
    <w:rsid w:val="009B78B9"/>
    <w:rsid w:val="009B7C42"/>
    <w:rsid w:val="009B7E8C"/>
    <w:rsid w:val="009C04F0"/>
    <w:rsid w:val="009C0599"/>
    <w:rsid w:val="009C06E8"/>
    <w:rsid w:val="009C095B"/>
    <w:rsid w:val="009C0A96"/>
    <w:rsid w:val="009C0E04"/>
    <w:rsid w:val="009C10AA"/>
    <w:rsid w:val="009C122C"/>
    <w:rsid w:val="009C1312"/>
    <w:rsid w:val="009C1325"/>
    <w:rsid w:val="009C1BC9"/>
    <w:rsid w:val="009C212F"/>
    <w:rsid w:val="009C27E5"/>
    <w:rsid w:val="009C2C9E"/>
    <w:rsid w:val="009C30D4"/>
    <w:rsid w:val="009C32C7"/>
    <w:rsid w:val="009C3330"/>
    <w:rsid w:val="009C3668"/>
    <w:rsid w:val="009C38B9"/>
    <w:rsid w:val="009C3D0F"/>
    <w:rsid w:val="009C505B"/>
    <w:rsid w:val="009C527F"/>
    <w:rsid w:val="009C5894"/>
    <w:rsid w:val="009C5977"/>
    <w:rsid w:val="009C5B58"/>
    <w:rsid w:val="009C5EFD"/>
    <w:rsid w:val="009C6820"/>
    <w:rsid w:val="009C6DF0"/>
    <w:rsid w:val="009C6F35"/>
    <w:rsid w:val="009C6F9E"/>
    <w:rsid w:val="009C6FD6"/>
    <w:rsid w:val="009C70AA"/>
    <w:rsid w:val="009C70EC"/>
    <w:rsid w:val="009C744B"/>
    <w:rsid w:val="009C7D8A"/>
    <w:rsid w:val="009D0010"/>
    <w:rsid w:val="009D0422"/>
    <w:rsid w:val="009D0CF0"/>
    <w:rsid w:val="009D0EE7"/>
    <w:rsid w:val="009D10CB"/>
    <w:rsid w:val="009D1656"/>
    <w:rsid w:val="009D17C9"/>
    <w:rsid w:val="009D17E7"/>
    <w:rsid w:val="009D19A8"/>
    <w:rsid w:val="009D19D5"/>
    <w:rsid w:val="009D20E4"/>
    <w:rsid w:val="009D26BD"/>
    <w:rsid w:val="009D2A52"/>
    <w:rsid w:val="009D2C4F"/>
    <w:rsid w:val="009D30D0"/>
    <w:rsid w:val="009D333F"/>
    <w:rsid w:val="009D3398"/>
    <w:rsid w:val="009D35BD"/>
    <w:rsid w:val="009D3722"/>
    <w:rsid w:val="009D3A3C"/>
    <w:rsid w:val="009D3A87"/>
    <w:rsid w:val="009D3B0C"/>
    <w:rsid w:val="009D3D21"/>
    <w:rsid w:val="009D3F54"/>
    <w:rsid w:val="009D4261"/>
    <w:rsid w:val="009D4876"/>
    <w:rsid w:val="009D49ED"/>
    <w:rsid w:val="009D4CBE"/>
    <w:rsid w:val="009D4F06"/>
    <w:rsid w:val="009D4F2C"/>
    <w:rsid w:val="009D50B1"/>
    <w:rsid w:val="009D53E5"/>
    <w:rsid w:val="009D5535"/>
    <w:rsid w:val="009D56DF"/>
    <w:rsid w:val="009D5968"/>
    <w:rsid w:val="009D61F8"/>
    <w:rsid w:val="009D74BF"/>
    <w:rsid w:val="009D795F"/>
    <w:rsid w:val="009D7DA1"/>
    <w:rsid w:val="009E0386"/>
    <w:rsid w:val="009E04D4"/>
    <w:rsid w:val="009E06DF"/>
    <w:rsid w:val="009E099E"/>
    <w:rsid w:val="009E09D2"/>
    <w:rsid w:val="009E1E7E"/>
    <w:rsid w:val="009E23A3"/>
    <w:rsid w:val="009E2BC4"/>
    <w:rsid w:val="009E32A3"/>
    <w:rsid w:val="009E33DF"/>
    <w:rsid w:val="009E3585"/>
    <w:rsid w:val="009E36A4"/>
    <w:rsid w:val="009E3DDA"/>
    <w:rsid w:val="009E3F7A"/>
    <w:rsid w:val="009E4075"/>
    <w:rsid w:val="009E4390"/>
    <w:rsid w:val="009E43F4"/>
    <w:rsid w:val="009E52E4"/>
    <w:rsid w:val="009E535D"/>
    <w:rsid w:val="009E53B6"/>
    <w:rsid w:val="009E53EB"/>
    <w:rsid w:val="009E5B70"/>
    <w:rsid w:val="009E5BA3"/>
    <w:rsid w:val="009E5BCE"/>
    <w:rsid w:val="009E5D5B"/>
    <w:rsid w:val="009E5E7B"/>
    <w:rsid w:val="009E5F75"/>
    <w:rsid w:val="009E5FF3"/>
    <w:rsid w:val="009E6245"/>
    <w:rsid w:val="009E65A3"/>
    <w:rsid w:val="009E65C1"/>
    <w:rsid w:val="009E67DC"/>
    <w:rsid w:val="009E69A1"/>
    <w:rsid w:val="009E69E5"/>
    <w:rsid w:val="009E7012"/>
    <w:rsid w:val="009E7AF7"/>
    <w:rsid w:val="009E7BCC"/>
    <w:rsid w:val="009E7D24"/>
    <w:rsid w:val="009F06D3"/>
    <w:rsid w:val="009F088D"/>
    <w:rsid w:val="009F0E1D"/>
    <w:rsid w:val="009F130B"/>
    <w:rsid w:val="009F1427"/>
    <w:rsid w:val="009F1509"/>
    <w:rsid w:val="009F1513"/>
    <w:rsid w:val="009F1E1B"/>
    <w:rsid w:val="009F1FC2"/>
    <w:rsid w:val="009F2097"/>
    <w:rsid w:val="009F2973"/>
    <w:rsid w:val="009F29EC"/>
    <w:rsid w:val="009F3028"/>
    <w:rsid w:val="009F30B6"/>
    <w:rsid w:val="009F333A"/>
    <w:rsid w:val="009F3390"/>
    <w:rsid w:val="009F3814"/>
    <w:rsid w:val="009F3972"/>
    <w:rsid w:val="009F3AD1"/>
    <w:rsid w:val="009F3F66"/>
    <w:rsid w:val="009F4077"/>
    <w:rsid w:val="009F4914"/>
    <w:rsid w:val="009F4FE1"/>
    <w:rsid w:val="009F5262"/>
    <w:rsid w:val="009F52F1"/>
    <w:rsid w:val="009F53EA"/>
    <w:rsid w:val="009F54FB"/>
    <w:rsid w:val="009F57AA"/>
    <w:rsid w:val="009F5B3D"/>
    <w:rsid w:val="009F653B"/>
    <w:rsid w:val="009F66A0"/>
    <w:rsid w:val="009F67D2"/>
    <w:rsid w:val="009F6AF9"/>
    <w:rsid w:val="009F6F94"/>
    <w:rsid w:val="009F7719"/>
    <w:rsid w:val="009F77F1"/>
    <w:rsid w:val="009F7A4C"/>
    <w:rsid w:val="009F7B01"/>
    <w:rsid w:val="009F7B65"/>
    <w:rsid w:val="009F7C29"/>
    <w:rsid w:val="00A0015C"/>
    <w:rsid w:val="00A004FA"/>
    <w:rsid w:val="00A00B58"/>
    <w:rsid w:val="00A011E8"/>
    <w:rsid w:val="00A01884"/>
    <w:rsid w:val="00A01AEA"/>
    <w:rsid w:val="00A01F1F"/>
    <w:rsid w:val="00A01F96"/>
    <w:rsid w:val="00A0203F"/>
    <w:rsid w:val="00A02044"/>
    <w:rsid w:val="00A021EC"/>
    <w:rsid w:val="00A023D8"/>
    <w:rsid w:val="00A02986"/>
    <w:rsid w:val="00A02DBC"/>
    <w:rsid w:val="00A031CB"/>
    <w:rsid w:val="00A03246"/>
    <w:rsid w:val="00A0337E"/>
    <w:rsid w:val="00A033DE"/>
    <w:rsid w:val="00A03776"/>
    <w:rsid w:val="00A038D6"/>
    <w:rsid w:val="00A039C7"/>
    <w:rsid w:val="00A03B94"/>
    <w:rsid w:val="00A03BC5"/>
    <w:rsid w:val="00A03BF8"/>
    <w:rsid w:val="00A03D5D"/>
    <w:rsid w:val="00A03D88"/>
    <w:rsid w:val="00A03FE7"/>
    <w:rsid w:val="00A04536"/>
    <w:rsid w:val="00A04537"/>
    <w:rsid w:val="00A0478E"/>
    <w:rsid w:val="00A051A0"/>
    <w:rsid w:val="00A051F8"/>
    <w:rsid w:val="00A05329"/>
    <w:rsid w:val="00A05354"/>
    <w:rsid w:val="00A05454"/>
    <w:rsid w:val="00A05466"/>
    <w:rsid w:val="00A056F7"/>
    <w:rsid w:val="00A0595D"/>
    <w:rsid w:val="00A05F3B"/>
    <w:rsid w:val="00A06364"/>
    <w:rsid w:val="00A064F2"/>
    <w:rsid w:val="00A066E2"/>
    <w:rsid w:val="00A06881"/>
    <w:rsid w:val="00A068E4"/>
    <w:rsid w:val="00A07129"/>
    <w:rsid w:val="00A07349"/>
    <w:rsid w:val="00A07436"/>
    <w:rsid w:val="00A07D66"/>
    <w:rsid w:val="00A07EED"/>
    <w:rsid w:val="00A10782"/>
    <w:rsid w:val="00A10C5D"/>
    <w:rsid w:val="00A10C5E"/>
    <w:rsid w:val="00A10E81"/>
    <w:rsid w:val="00A11747"/>
    <w:rsid w:val="00A119EC"/>
    <w:rsid w:val="00A11ADB"/>
    <w:rsid w:val="00A11D3A"/>
    <w:rsid w:val="00A11E1D"/>
    <w:rsid w:val="00A12249"/>
    <w:rsid w:val="00A122AB"/>
    <w:rsid w:val="00A12B73"/>
    <w:rsid w:val="00A12FD6"/>
    <w:rsid w:val="00A132FF"/>
    <w:rsid w:val="00A133CB"/>
    <w:rsid w:val="00A139ED"/>
    <w:rsid w:val="00A13AC5"/>
    <w:rsid w:val="00A13EE9"/>
    <w:rsid w:val="00A14893"/>
    <w:rsid w:val="00A14BF5"/>
    <w:rsid w:val="00A14D0F"/>
    <w:rsid w:val="00A14F0E"/>
    <w:rsid w:val="00A15066"/>
    <w:rsid w:val="00A150A7"/>
    <w:rsid w:val="00A15436"/>
    <w:rsid w:val="00A157F3"/>
    <w:rsid w:val="00A158DC"/>
    <w:rsid w:val="00A15A06"/>
    <w:rsid w:val="00A15C77"/>
    <w:rsid w:val="00A15D6B"/>
    <w:rsid w:val="00A15F1F"/>
    <w:rsid w:val="00A16455"/>
    <w:rsid w:val="00A164FD"/>
    <w:rsid w:val="00A166E2"/>
    <w:rsid w:val="00A16BE6"/>
    <w:rsid w:val="00A16C49"/>
    <w:rsid w:val="00A16D2F"/>
    <w:rsid w:val="00A16F20"/>
    <w:rsid w:val="00A16F88"/>
    <w:rsid w:val="00A16F92"/>
    <w:rsid w:val="00A170C5"/>
    <w:rsid w:val="00A1775E"/>
    <w:rsid w:val="00A177E9"/>
    <w:rsid w:val="00A17891"/>
    <w:rsid w:val="00A17C55"/>
    <w:rsid w:val="00A17E36"/>
    <w:rsid w:val="00A20196"/>
    <w:rsid w:val="00A202E7"/>
    <w:rsid w:val="00A2050F"/>
    <w:rsid w:val="00A205A8"/>
    <w:rsid w:val="00A20679"/>
    <w:rsid w:val="00A20A6A"/>
    <w:rsid w:val="00A20BD8"/>
    <w:rsid w:val="00A20C96"/>
    <w:rsid w:val="00A2103B"/>
    <w:rsid w:val="00A212A0"/>
    <w:rsid w:val="00A215BC"/>
    <w:rsid w:val="00A21C3D"/>
    <w:rsid w:val="00A21CC4"/>
    <w:rsid w:val="00A21CC7"/>
    <w:rsid w:val="00A22344"/>
    <w:rsid w:val="00A2242E"/>
    <w:rsid w:val="00A22AB5"/>
    <w:rsid w:val="00A22FF5"/>
    <w:rsid w:val="00A23442"/>
    <w:rsid w:val="00A23B2F"/>
    <w:rsid w:val="00A23F63"/>
    <w:rsid w:val="00A24354"/>
    <w:rsid w:val="00A243B7"/>
    <w:rsid w:val="00A24664"/>
    <w:rsid w:val="00A24757"/>
    <w:rsid w:val="00A249A9"/>
    <w:rsid w:val="00A24A60"/>
    <w:rsid w:val="00A24DE9"/>
    <w:rsid w:val="00A25406"/>
    <w:rsid w:val="00A2563B"/>
    <w:rsid w:val="00A25667"/>
    <w:rsid w:val="00A2599E"/>
    <w:rsid w:val="00A25A41"/>
    <w:rsid w:val="00A25B47"/>
    <w:rsid w:val="00A262C9"/>
    <w:rsid w:val="00A26599"/>
    <w:rsid w:val="00A26ECF"/>
    <w:rsid w:val="00A26FC4"/>
    <w:rsid w:val="00A2743E"/>
    <w:rsid w:val="00A27527"/>
    <w:rsid w:val="00A27A5C"/>
    <w:rsid w:val="00A27B21"/>
    <w:rsid w:val="00A27F46"/>
    <w:rsid w:val="00A30408"/>
    <w:rsid w:val="00A3056D"/>
    <w:rsid w:val="00A309BE"/>
    <w:rsid w:val="00A30ABF"/>
    <w:rsid w:val="00A30EFC"/>
    <w:rsid w:val="00A31551"/>
    <w:rsid w:val="00A3160F"/>
    <w:rsid w:val="00A319D2"/>
    <w:rsid w:val="00A31C44"/>
    <w:rsid w:val="00A32867"/>
    <w:rsid w:val="00A32A3F"/>
    <w:rsid w:val="00A32CDF"/>
    <w:rsid w:val="00A33033"/>
    <w:rsid w:val="00A3408F"/>
    <w:rsid w:val="00A34133"/>
    <w:rsid w:val="00A342FF"/>
    <w:rsid w:val="00A34675"/>
    <w:rsid w:val="00A34881"/>
    <w:rsid w:val="00A34B65"/>
    <w:rsid w:val="00A34D3C"/>
    <w:rsid w:val="00A34F91"/>
    <w:rsid w:val="00A35C9D"/>
    <w:rsid w:val="00A35DEA"/>
    <w:rsid w:val="00A361C1"/>
    <w:rsid w:val="00A367DB"/>
    <w:rsid w:val="00A36892"/>
    <w:rsid w:val="00A36974"/>
    <w:rsid w:val="00A36A60"/>
    <w:rsid w:val="00A36AB3"/>
    <w:rsid w:val="00A36C3F"/>
    <w:rsid w:val="00A37308"/>
    <w:rsid w:val="00A376A3"/>
    <w:rsid w:val="00A37802"/>
    <w:rsid w:val="00A37831"/>
    <w:rsid w:val="00A37B5A"/>
    <w:rsid w:val="00A37C8D"/>
    <w:rsid w:val="00A401B5"/>
    <w:rsid w:val="00A40731"/>
    <w:rsid w:val="00A40B5B"/>
    <w:rsid w:val="00A41E79"/>
    <w:rsid w:val="00A42114"/>
    <w:rsid w:val="00A42584"/>
    <w:rsid w:val="00A42D3A"/>
    <w:rsid w:val="00A42E35"/>
    <w:rsid w:val="00A435E1"/>
    <w:rsid w:val="00A43A73"/>
    <w:rsid w:val="00A43B56"/>
    <w:rsid w:val="00A43BBF"/>
    <w:rsid w:val="00A43C55"/>
    <w:rsid w:val="00A44120"/>
    <w:rsid w:val="00A44506"/>
    <w:rsid w:val="00A44697"/>
    <w:rsid w:val="00A4538D"/>
    <w:rsid w:val="00A4549E"/>
    <w:rsid w:val="00A455EC"/>
    <w:rsid w:val="00A45D0A"/>
    <w:rsid w:val="00A45D2F"/>
    <w:rsid w:val="00A45D64"/>
    <w:rsid w:val="00A461AA"/>
    <w:rsid w:val="00A461DD"/>
    <w:rsid w:val="00A46291"/>
    <w:rsid w:val="00A46463"/>
    <w:rsid w:val="00A46896"/>
    <w:rsid w:val="00A46A37"/>
    <w:rsid w:val="00A46CEB"/>
    <w:rsid w:val="00A47121"/>
    <w:rsid w:val="00A4716B"/>
    <w:rsid w:val="00A4718E"/>
    <w:rsid w:val="00A471BD"/>
    <w:rsid w:val="00A47325"/>
    <w:rsid w:val="00A47A81"/>
    <w:rsid w:val="00A47AEB"/>
    <w:rsid w:val="00A47B41"/>
    <w:rsid w:val="00A47CAE"/>
    <w:rsid w:val="00A47CF0"/>
    <w:rsid w:val="00A50091"/>
    <w:rsid w:val="00A508B5"/>
    <w:rsid w:val="00A50A32"/>
    <w:rsid w:val="00A50D54"/>
    <w:rsid w:val="00A50E92"/>
    <w:rsid w:val="00A510D2"/>
    <w:rsid w:val="00A51140"/>
    <w:rsid w:val="00A513ED"/>
    <w:rsid w:val="00A51951"/>
    <w:rsid w:val="00A51FEE"/>
    <w:rsid w:val="00A521DA"/>
    <w:rsid w:val="00A52380"/>
    <w:rsid w:val="00A526C0"/>
    <w:rsid w:val="00A52747"/>
    <w:rsid w:val="00A52B74"/>
    <w:rsid w:val="00A52D7A"/>
    <w:rsid w:val="00A52FBD"/>
    <w:rsid w:val="00A5359C"/>
    <w:rsid w:val="00A53805"/>
    <w:rsid w:val="00A54201"/>
    <w:rsid w:val="00A54361"/>
    <w:rsid w:val="00A54F26"/>
    <w:rsid w:val="00A55D59"/>
    <w:rsid w:val="00A55FB0"/>
    <w:rsid w:val="00A55FBE"/>
    <w:rsid w:val="00A561EE"/>
    <w:rsid w:val="00A5688F"/>
    <w:rsid w:val="00A56AA9"/>
    <w:rsid w:val="00A56CA3"/>
    <w:rsid w:val="00A57071"/>
    <w:rsid w:val="00A5771D"/>
    <w:rsid w:val="00A57773"/>
    <w:rsid w:val="00A57916"/>
    <w:rsid w:val="00A57948"/>
    <w:rsid w:val="00A57E11"/>
    <w:rsid w:val="00A57E1F"/>
    <w:rsid w:val="00A57FDD"/>
    <w:rsid w:val="00A600ED"/>
    <w:rsid w:val="00A60450"/>
    <w:rsid w:val="00A6071C"/>
    <w:rsid w:val="00A6085A"/>
    <w:rsid w:val="00A60C71"/>
    <w:rsid w:val="00A60ED3"/>
    <w:rsid w:val="00A60FFD"/>
    <w:rsid w:val="00A61B11"/>
    <w:rsid w:val="00A61E8F"/>
    <w:rsid w:val="00A61F1B"/>
    <w:rsid w:val="00A6256F"/>
    <w:rsid w:val="00A62ADF"/>
    <w:rsid w:val="00A62C1B"/>
    <w:rsid w:val="00A62DBC"/>
    <w:rsid w:val="00A62E6B"/>
    <w:rsid w:val="00A630DB"/>
    <w:rsid w:val="00A639BC"/>
    <w:rsid w:val="00A63FC9"/>
    <w:rsid w:val="00A6411F"/>
    <w:rsid w:val="00A6458B"/>
    <w:rsid w:val="00A648B3"/>
    <w:rsid w:val="00A64C4F"/>
    <w:rsid w:val="00A64CBD"/>
    <w:rsid w:val="00A64DBB"/>
    <w:rsid w:val="00A65955"/>
    <w:rsid w:val="00A65FFE"/>
    <w:rsid w:val="00A6627C"/>
    <w:rsid w:val="00A66682"/>
    <w:rsid w:val="00A666EC"/>
    <w:rsid w:val="00A66CD6"/>
    <w:rsid w:val="00A6758B"/>
    <w:rsid w:val="00A6767B"/>
    <w:rsid w:val="00A676E5"/>
    <w:rsid w:val="00A677CF"/>
    <w:rsid w:val="00A678CF"/>
    <w:rsid w:val="00A67D49"/>
    <w:rsid w:val="00A703A0"/>
    <w:rsid w:val="00A706D5"/>
    <w:rsid w:val="00A709DF"/>
    <w:rsid w:val="00A70B13"/>
    <w:rsid w:val="00A70C8D"/>
    <w:rsid w:val="00A70DC3"/>
    <w:rsid w:val="00A717D7"/>
    <w:rsid w:val="00A71C9F"/>
    <w:rsid w:val="00A72550"/>
    <w:rsid w:val="00A729FC"/>
    <w:rsid w:val="00A7300D"/>
    <w:rsid w:val="00A73E99"/>
    <w:rsid w:val="00A73EC0"/>
    <w:rsid w:val="00A73FD1"/>
    <w:rsid w:val="00A74D7C"/>
    <w:rsid w:val="00A7523E"/>
    <w:rsid w:val="00A75833"/>
    <w:rsid w:val="00A75916"/>
    <w:rsid w:val="00A75B20"/>
    <w:rsid w:val="00A765BA"/>
    <w:rsid w:val="00A76B3A"/>
    <w:rsid w:val="00A772CA"/>
    <w:rsid w:val="00A774C6"/>
    <w:rsid w:val="00A774FA"/>
    <w:rsid w:val="00A77C2E"/>
    <w:rsid w:val="00A77CF1"/>
    <w:rsid w:val="00A77E90"/>
    <w:rsid w:val="00A77F5C"/>
    <w:rsid w:val="00A80355"/>
    <w:rsid w:val="00A80952"/>
    <w:rsid w:val="00A8097C"/>
    <w:rsid w:val="00A80DF0"/>
    <w:rsid w:val="00A80F44"/>
    <w:rsid w:val="00A80FFA"/>
    <w:rsid w:val="00A818A4"/>
    <w:rsid w:val="00A81E2D"/>
    <w:rsid w:val="00A81F80"/>
    <w:rsid w:val="00A824E5"/>
    <w:rsid w:val="00A82520"/>
    <w:rsid w:val="00A82B41"/>
    <w:rsid w:val="00A832B5"/>
    <w:rsid w:val="00A83497"/>
    <w:rsid w:val="00A8370C"/>
    <w:rsid w:val="00A83791"/>
    <w:rsid w:val="00A83AEB"/>
    <w:rsid w:val="00A83BD7"/>
    <w:rsid w:val="00A83C0B"/>
    <w:rsid w:val="00A83D68"/>
    <w:rsid w:val="00A84017"/>
    <w:rsid w:val="00A8410F"/>
    <w:rsid w:val="00A84195"/>
    <w:rsid w:val="00A84248"/>
    <w:rsid w:val="00A8455A"/>
    <w:rsid w:val="00A84633"/>
    <w:rsid w:val="00A8484A"/>
    <w:rsid w:val="00A848F3"/>
    <w:rsid w:val="00A84F4A"/>
    <w:rsid w:val="00A851ED"/>
    <w:rsid w:val="00A85762"/>
    <w:rsid w:val="00A857F8"/>
    <w:rsid w:val="00A85C84"/>
    <w:rsid w:val="00A85E52"/>
    <w:rsid w:val="00A85EEB"/>
    <w:rsid w:val="00A8612A"/>
    <w:rsid w:val="00A864E2"/>
    <w:rsid w:val="00A8666A"/>
    <w:rsid w:val="00A869BE"/>
    <w:rsid w:val="00A86FE2"/>
    <w:rsid w:val="00A87090"/>
    <w:rsid w:val="00A8709F"/>
    <w:rsid w:val="00A87325"/>
    <w:rsid w:val="00A873D8"/>
    <w:rsid w:val="00A87521"/>
    <w:rsid w:val="00A87808"/>
    <w:rsid w:val="00A90870"/>
    <w:rsid w:val="00A912C3"/>
    <w:rsid w:val="00A913A5"/>
    <w:rsid w:val="00A91728"/>
    <w:rsid w:val="00A9205D"/>
    <w:rsid w:val="00A9237C"/>
    <w:rsid w:val="00A92780"/>
    <w:rsid w:val="00A92A76"/>
    <w:rsid w:val="00A92AC8"/>
    <w:rsid w:val="00A92ECB"/>
    <w:rsid w:val="00A93179"/>
    <w:rsid w:val="00A9349F"/>
    <w:rsid w:val="00A93706"/>
    <w:rsid w:val="00A93BC7"/>
    <w:rsid w:val="00A93DAB"/>
    <w:rsid w:val="00A93FFA"/>
    <w:rsid w:val="00A94056"/>
    <w:rsid w:val="00A940E7"/>
    <w:rsid w:val="00A94775"/>
    <w:rsid w:val="00A948FC"/>
    <w:rsid w:val="00A9497D"/>
    <w:rsid w:val="00A9583A"/>
    <w:rsid w:val="00A958C9"/>
    <w:rsid w:val="00A95CB1"/>
    <w:rsid w:val="00A95DD4"/>
    <w:rsid w:val="00A96989"/>
    <w:rsid w:val="00A96C22"/>
    <w:rsid w:val="00A972C0"/>
    <w:rsid w:val="00A974F3"/>
    <w:rsid w:val="00A975F6"/>
    <w:rsid w:val="00A9761B"/>
    <w:rsid w:val="00A97AC0"/>
    <w:rsid w:val="00AA003E"/>
    <w:rsid w:val="00AA0117"/>
    <w:rsid w:val="00AA012F"/>
    <w:rsid w:val="00AA0154"/>
    <w:rsid w:val="00AA06CD"/>
    <w:rsid w:val="00AA081B"/>
    <w:rsid w:val="00AA0A64"/>
    <w:rsid w:val="00AA0B1C"/>
    <w:rsid w:val="00AA10D8"/>
    <w:rsid w:val="00AA13F8"/>
    <w:rsid w:val="00AA16B4"/>
    <w:rsid w:val="00AA2465"/>
    <w:rsid w:val="00AA24F4"/>
    <w:rsid w:val="00AA2A27"/>
    <w:rsid w:val="00AA2B83"/>
    <w:rsid w:val="00AA2FC4"/>
    <w:rsid w:val="00AA3110"/>
    <w:rsid w:val="00AA3629"/>
    <w:rsid w:val="00AA436C"/>
    <w:rsid w:val="00AA441A"/>
    <w:rsid w:val="00AA4499"/>
    <w:rsid w:val="00AA4A54"/>
    <w:rsid w:val="00AA4D34"/>
    <w:rsid w:val="00AA4DB8"/>
    <w:rsid w:val="00AA511C"/>
    <w:rsid w:val="00AA53A7"/>
    <w:rsid w:val="00AA562F"/>
    <w:rsid w:val="00AA5A2B"/>
    <w:rsid w:val="00AA5BFD"/>
    <w:rsid w:val="00AA5C3A"/>
    <w:rsid w:val="00AA5E35"/>
    <w:rsid w:val="00AA6774"/>
    <w:rsid w:val="00AA6AA9"/>
    <w:rsid w:val="00AA77FA"/>
    <w:rsid w:val="00AA781C"/>
    <w:rsid w:val="00AA7AAC"/>
    <w:rsid w:val="00AA7D67"/>
    <w:rsid w:val="00AB043C"/>
    <w:rsid w:val="00AB07CB"/>
    <w:rsid w:val="00AB0861"/>
    <w:rsid w:val="00AB0CF6"/>
    <w:rsid w:val="00AB0DAD"/>
    <w:rsid w:val="00AB135F"/>
    <w:rsid w:val="00AB1582"/>
    <w:rsid w:val="00AB1655"/>
    <w:rsid w:val="00AB16FB"/>
    <w:rsid w:val="00AB1830"/>
    <w:rsid w:val="00AB18DB"/>
    <w:rsid w:val="00AB1A83"/>
    <w:rsid w:val="00AB2212"/>
    <w:rsid w:val="00AB224F"/>
    <w:rsid w:val="00AB259D"/>
    <w:rsid w:val="00AB30A0"/>
    <w:rsid w:val="00AB3543"/>
    <w:rsid w:val="00AB3BB0"/>
    <w:rsid w:val="00AB3D4F"/>
    <w:rsid w:val="00AB3F74"/>
    <w:rsid w:val="00AB3F79"/>
    <w:rsid w:val="00AB44FD"/>
    <w:rsid w:val="00AB4812"/>
    <w:rsid w:val="00AB49EF"/>
    <w:rsid w:val="00AB531E"/>
    <w:rsid w:val="00AB5653"/>
    <w:rsid w:val="00AB572E"/>
    <w:rsid w:val="00AB582F"/>
    <w:rsid w:val="00AB5A5F"/>
    <w:rsid w:val="00AB5BC9"/>
    <w:rsid w:val="00AB5BFD"/>
    <w:rsid w:val="00AB608D"/>
    <w:rsid w:val="00AB6426"/>
    <w:rsid w:val="00AB65D4"/>
    <w:rsid w:val="00AB663D"/>
    <w:rsid w:val="00AB6717"/>
    <w:rsid w:val="00AB6BB6"/>
    <w:rsid w:val="00AB6DF5"/>
    <w:rsid w:val="00AB6E18"/>
    <w:rsid w:val="00AB6E80"/>
    <w:rsid w:val="00AB7340"/>
    <w:rsid w:val="00AB7479"/>
    <w:rsid w:val="00AB7810"/>
    <w:rsid w:val="00AB785E"/>
    <w:rsid w:val="00AB79B8"/>
    <w:rsid w:val="00AB79BB"/>
    <w:rsid w:val="00AB7BF5"/>
    <w:rsid w:val="00AB7C15"/>
    <w:rsid w:val="00AB7C2E"/>
    <w:rsid w:val="00AB7F6D"/>
    <w:rsid w:val="00AC0587"/>
    <w:rsid w:val="00AC05CC"/>
    <w:rsid w:val="00AC07D8"/>
    <w:rsid w:val="00AC0968"/>
    <w:rsid w:val="00AC0AA8"/>
    <w:rsid w:val="00AC0B2F"/>
    <w:rsid w:val="00AC0E25"/>
    <w:rsid w:val="00AC1030"/>
    <w:rsid w:val="00AC187B"/>
    <w:rsid w:val="00AC1E4B"/>
    <w:rsid w:val="00AC1EF9"/>
    <w:rsid w:val="00AC2014"/>
    <w:rsid w:val="00AC2035"/>
    <w:rsid w:val="00AC2065"/>
    <w:rsid w:val="00AC2981"/>
    <w:rsid w:val="00AC2FD9"/>
    <w:rsid w:val="00AC31AE"/>
    <w:rsid w:val="00AC379F"/>
    <w:rsid w:val="00AC3A15"/>
    <w:rsid w:val="00AC3BA5"/>
    <w:rsid w:val="00AC3C08"/>
    <w:rsid w:val="00AC3EC9"/>
    <w:rsid w:val="00AC41BA"/>
    <w:rsid w:val="00AC4284"/>
    <w:rsid w:val="00AC4321"/>
    <w:rsid w:val="00AC4A1A"/>
    <w:rsid w:val="00AC4D37"/>
    <w:rsid w:val="00AC4E8C"/>
    <w:rsid w:val="00AC4FAB"/>
    <w:rsid w:val="00AC4FC1"/>
    <w:rsid w:val="00AC530A"/>
    <w:rsid w:val="00AC546B"/>
    <w:rsid w:val="00AC5991"/>
    <w:rsid w:val="00AC6287"/>
    <w:rsid w:val="00AC64CB"/>
    <w:rsid w:val="00AC6573"/>
    <w:rsid w:val="00AC6858"/>
    <w:rsid w:val="00AC69B9"/>
    <w:rsid w:val="00AC6E9E"/>
    <w:rsid w:val="00AC7150"/>
    <w:rsid w:val="00AC76EA"/>
    <w:rsid w:val="00AC7A2C"/>
    <w:rsid w:val="00AC7C67"/>
    <w:rsid w:val="00AC7E91"/>
    <w:rsid w:val="00AC7F71"/>
    <w:rsid w:val="00AD057A"/>
    <w:rsid w:val="00AD07AE"/>
    <w:rsid w:val="00AD1213"/>
    <w:rsid w:val="00AD1326"/>
    <w:rsid w:val="00AD1A40"/>
    <w:rsid w:val="00AD1AD3"/>
    <w:rsid w:val="00AD1D0A"/>
    <w:rsid w:val="00AD1D93"/>
    <w:rsid w:val="00AD26B9"/>
    <w:rsid w:val="00AD2926"/>
    <w:rsid w:val="00AD297F"/>
    <w:rsid w:val="00AD2A64"/>
    <w:rsid w:val="00AD2D23"/>
    <w:rsid w:val="00AD2E65"/>
    <w:rsid w:val="00AD2F18"/>
    <w:rsid w:val="00AD2FD9"/>
    <w:rsid w:val="00AD343B"/>
    <w:rsid w:val="00AD357A"/>
    <w:rsid w:val="00AD392D"/>
    <w:rsid w:val="00AD3E3D"/>
    <w:rsid w:val="00AD51F1"/>
    <w:rsid w:val="00AD55CE"/>
    <w:rsid w:val="00AD563E"/>
    <w:rsid w:val="00AD57B1"/>
    <w:rsid w:val="00AD57C7"/>
    <w:rsid w:val="00AD5CB8"/>
    <w:rsid w:val="00AD60C0"/>
    <w:rsid w:val="00AD625E"/>
    <w:rsid w:val="00AD6BE0"/>
    <w:rsid w:val="00AD6D5A"/>
    <w:rsid w:val="00AD7240"/>
    <w:rsid w:val="00AD727F"/>
    <w:rsid w:val="00AD7DEC"/>
    <w:rsid w:val="00AE07C0"/>
    <w:rsid w:val="00AE113E"/>
    <w:rsid w:val="00AE1337"/>
    <w:rsid w:val="00AE15A3"/>
    <w:rsid w:val="00AE15FE"/>
    <w:rsid w:val="00AE178D"/>
    <w:rsid w:val="00AE1C12"/>
    <w:rsid w:val="00AE1D1A"/>
    <w:rsid w:val="00AE2951"/>
    <w:rsid w:val="00AE2BC5"/>
    <w:rsid w:val="00AE2CB1"/>
    <w:rsid w:val="00AE2E82"/>
    <w:rsid w:val="00AE2F5B"/>
    <w:rsid w:val="00AE30B9"/>
    <w:rsid w:val="00AE3B56"/>
    <w:rsid w:val="00AE3E01"/>
    <w:rsid w:val="00AE43CF"/>
    <w:rsid w:val="00AE4753"/>
    <w:rsid w:val="00AE490C"/>
    <w:rsid w:val="00AE533A"/>
    <w:rsid w:val="00AE58B3"/>
    <w:rsid w:val="00AE5B90"/>
    <w:rsid w:val="00AE613B"/>
    <w:rsid w:val="00AE64B6"/>
    <w:rsid w:val="00AE691C"/>
    <w:rsid w:val="00AE6A11"/>
    <w:rsid w:val="00AE6BC7"/>
    <w:rsid w:val="00AE6BE7"/>
    <w:rsid w:val="00AE6BF2"/>
    <w:rsid w:val="00AF027B"/>
    <w:rsid w:val="00AF0B6F"/>
    <w:rsid w:val="00AF0D09"/>
    <w:rsid w:val="00AF0D31"/>
    <w:rsid w:val="00AF0FD9"/>
    <w:rsid w:val="00AF1FD7"/>
    <w:rsid w:val="00AF1FEC"/>
    <w:rsid w:val="00AF234C"/>
    <w:rsid w:val="00AF2470"/>
    <w:rsid w:val="00AF24A6"/>
    <w:rsid w:val="00AF24CF"/>
    <w:rsid w:val="00AF2CA4"/>
    <w:rsid w:val="00AF2CE2"/>
    <w:rsid w:val="00AF31D5"/>
    <w:rsid w:val="00AF3686"/>
    <w:rsid w:val="00AF3DDE"/>
    <w:rsid w:val="00AF424A"/>
    <w:rsid w:val="00AF4709"/>
    <w:rsid w:val="00AF48DF"/>
    <w:rsid w:val="00AF49FB"/>
    <w:rsid w:val="00AF4A92"/>
    <w:rsid w:val="00AF5676"/>
    <w:rsid w:val="00AF5783"/>
    <w:rsid w:val="00AF5B23"/>
    <w:rsid w:val="00AF5DBE"/>
    <w:rsid w:val="00AF5DDB"/>
    <w:rsid w:val="00AF6651"/>
    <w:rsid w:val="00AF6744"/>
    <w:rsid w:val="00AF68E3"/>
    <w:rsid w:val="00AF69DF"/>
    <w:rsid w:val="00AF6B7C"/>
    <w:rsid w:val="00AF7290"/>
    <w:rsid w:val="00AF7470"/>
    <w:rsid w:val="00AF748E"/>
    <w:rsid w:val="00AF7642"/>
    <w:rsid w:val="00AF7729"/>
    <w:rsid w:val="00AF779C"/>
    <w:rsid w:val="00AF7E1C"/>
    <w:rsid w:val="00AF7EFD"/>
    <w:rsid w:val="00B0025B"/>
    <w:rsid w:val="00B006B5"/>
    <w:rsid w:val="00B00A0A"/>
    <w:rsid w:val="00B00C1B"/>
    <w:rsid w:val="00B00F0A"/>
    <w:rsid w:val="00B0103E"/>
    <w:rsid w:val="00B016BC"/>
    <w:rsid w:val="00B0201E"/>
    <w:rsid w:val="00B0255B"/>
    <w:rsid w:val="00B028CD"/>
    <w:rsid w:val="00B02AB9"/>
    <w:rsid w:val="00B02E2C"/>
    <w:rsid w:val="00B03145"/>
    <w:rsid w:val="00B032A5"/>
    <w:rsid w:val="00B0337D"/>
    <w:rsid w:val="00B03968"/>
    <w:rsid w:val="00B0424A"/>
    <w:rsid w:val="00B04391"/>
    <w:rsid w:val="00B04423"/>
    <w:rsid w:val="00B04545"/>
    <w:rsid w:val="00B0476C"/>
    <w:rsid w:val="00B04BC0"/>
    <w:rsid w:val="00B04D70"/>
    <w:rsid w:val="00B04E63"/>
    <w:rsid w:val="00B05097"/>
    <w:rsid w:val="00B0562B"/>
    <w:rsid w:val="00B0563E"/>
    <w:rsid w:val="00B05B48"/>
    <w:rsid w:val="00B05F83"/>
    <w:rsid w:val="00B06232"/>
    <w:rsid w:val="00B0624C"/>
    <w:rsid w:val="00B064F8"/>
    <w:rsid w:val="00B06625"/>
    <w:rsid w:val="00B0679F"/>
    <w:rsid w:val="00B06BF9"/>
    <w:rsid w:val="00B06F57"/>
    <w:rsid w:val="00B07054"/>
    <w:rsid w:val="00B07A2C"/>
    <w:rsid w:val="00B07C41"/>
    <w:rsid w:val="00B1008D"/>
    <w:rsid w:val="00B10097"/>
    <w:rsid w:val="00B10179"/>
    <w:rsid w:val="00B101E3"/>
    <w:rsid w:val="00B10347"/>
    <w:rsid w:val="00B10674"/>
    <w:rsid w:val="00B106AF"/>
    <w:rsid w:val="00B1147E"/>
    <w:rsid w:val="00B1167F"/>
    <w:rsid w:val="00B117BB"/>
    <w:rsid w:val="00B12074"/>
    <w:rsid w:val="00B12121"/>
    <w:rsid w:val="00B1235F"/>
    <w:rsid w:val="00B12385"/>
    <w:rsid w:val="00B1250B"/>
    <w:rsid w:val="00B127E8"/>
    <w:rsid w:val="00B134EE"/>
    <w:rsid w:val="00B137B9"/>
    <w:rsid w:val="00B13DF1"/>
    <w:rsid w:val="00B14129"/>
    <w:rsid w:val="00B14AEF"/>
    <w:rsid w:val="00B14CAC"/>
    <w:rsid w:val="00B15036"/>
    <w:rsid w:val="00B1521F"/>
    <w:rsid w:val="00B159A1"/>
    <w:rsid w:val="00B15AF7"/>
    <w:rsid w:val="00B160C5"/>
    <w:rsid w:val="00B1639A"/>
    <w:rsid w:val="00B165B1"/>
    <w:rsid w:val="00B166D1"/>
    <w:rsid w:val="00B1684C"/>
    <w:rsid w:val="00B16B25"/>
    <w:rsid w:val="00B16C9D"/>
    <w:rsid w:val="00B16DBA"/>
    <w:rsid w:val="00B16FE1"/>
    <w:rsid w:val="00B173B0"/>
    <w:rsid w:val="00B1784A"/>
    <w:rsid w:val="00B17D34"/>
    <w:rsid w:val="00B205A1"/>
    <w:rsid w:val="00B2068E"/>
    <w:rsid w:val="00B2072E"/>
    <w:rsid w:val="00B207CC"/>
    <w:rsid w:val="00B20903"/>
    <w:rsid w:val="00B21835"/>
    <w:rsid w:val="00B21E93"/>
    <w:rsid w:val="00B220A6"/>
    <w:rsid w:val="00B22830"/>
    <w:rsid w:val="00B228DE"/>
    <w:rsid w:val="00B23477"/>
    <w:rsid w:val="00B23872"/>
    <w:rsid w:val="00B23A26"/>
    <w:rsid w:val="00B23C26"/>
    <w:rsid w:val="00B23EFF"/>
    <w:rsid w:val="00B24221"/>
    <w:rsid w:val="00B244A5"/>
    <w:rsid w:val="00B2473B"/>
    <w:rsid w:val="00B24C2B"/>
    <w:rsid w:val="00B2567D"/>
    <w:rsid w:val="00B263BD"/>
    <w:rsid w:val="00B2675A"/>
    <w:rsid w:val="00B2694F"/>
    <w:rsid w:val="00B26D76"/>
    <w:rsid w:val="00B26DE7"/>
    <w:rsid w:val="00B27A5D"/>
    <w:rsid w:val="00B27D48"/>
    <w:rsid w:val="00B3007F"/>
    <w:rsid w:val="00B30C45"/>
    <w:rsid w:val="00B30E6C"/>
    <w:rsid w:val="00B31021"/>
    <w:rsid w:val="00B314BE"/>
    <w:rsid w:val="00B31515"/>
    <w:rsid w:val="00B319FD"/>
    <w:rsid w:val="00B31B51"/>
    <w:rsid w:val="00B31CFA"/>
    <w:rsid w:val="00B3293F"/>
    <w:rsid w:val="00B32DAD"/>
    <w:rsid w:val="00B33931"/>
    <w:rsid w:val="00B33998"/>
    <w:rsid w:val="00B33CFA"/>
    <w:rsid w:val="00B33F14"/>
    <w:rsid w:val="00B34027"/>
    <w:rsid w:val="00B34481"/>
    <w:rsid w:val="00B348CB"/>
    <w:rsid w:val="00B3494B"/>
    <w:rsid w:val="00B349FE"/>
    <w:rsid w:val="00B34A66"/>
    <w:rsid w:val="00B34F27"/>
    <w:rsid w:val="00B34FDA"/>
    <w:rsid w:val="00B35018"/>
    <w:rsid w:val="00B3537C"/>
    <w:rsid w:val="00B35727"/>
    <w:rsid w:val="00B359F0"/>
    <w:rsid w:val="00B35A38"/>
    <w:rsid w:val="00B35A62"/>
    <w:rsid w:val="00B35C19"/>
    <w:rsid w:val="00B35DA9"/>
    <w:rsid w:val="00B36277"/>
    <w:rsid w:val="00B363FE"/>
    <w:rsid w:val="00B3657B"/>
    <w:rsid w:val="00B367F6"/>
    <w:rsid w:val="00B368E1"/>
    <w:rsid w:val="00B36A96"/>
    <w:rsid w:val="00B36D90"/>
    <w:rsid w:val="00B36E5A"/>
    <w:rsid w:val="00B3742B"/>
    <w:rsid w:val="00B378D1"/>
    <w:rsid w:val="00B37EAC"/>
    <w:rsid w:val="00B37F74"/>
    <w:rsid w:val="00B4028C"/>
    <w:rsid w:val="00B4073A"/>
    <w:rsid w:val="00B40D7B"/>
    <w:rsid w:val="00B40EBF"/>
    <w:rsid w:val="00B40F82"/>
    <w:rsid w:val="00B414AC"/>
    <w:rsid w:val="00B421A1"/>
    <w:rsid w:val="00B42683"/>
    <w:rsid w:val="00B427CD"/>
    <w:rsid w:val="00B42C45"/>
    <w:rsid w:val="00B42DC9"/>
    <w:rsid w:val="00B42F79"/>
    <w:rsid w:val="00B42FA5"/>
    <w:rsid w:val="00B42FB3"/>
    <w:rsid w:val="00B430EA"/>
    <w:rsid w:val="00B4318F"/>
    <w:rsid w:val="00B432F3"/>
    <w:rsid w:val="00B43457"/>
    <w:rsid w:val="00B43DC9"/>
    <w:rsid w:val="00B443F9"/>
    <w:rsid w:val="00B44486"/>
    <w:rsid w:val="00B44923"/>
    <w:rsid w:val="00B45A99"/>
    <w:rsid w:val="00B45AE2"/>
    <w:rsid w:val="00B45EE3"/>
    <w:rsid w:val="00B45F34"/>
    <w:rsid w:val="00B46568"/>
    <w:rsid w:val="00B46D98"/>
    <w:rsid w:val="00B477F2"/>
    <w:rsid w:val="00B47938"/>
    <w:rsid w:val="00B47DCC"/>
    <w:rsid w:val="00B505B5"/>
    <w:rsid w:val="00B50AD8"/>
    <w:rsid w:val="00B50E87"/>
    <w:rsid w:val="00B5155C"/>
    <w:rsid w:val="00B515DD"/>
    <w:rsid w:val="00B51A0C"/>
    <w:rsid w:val="00B51FAA"/>
    <w:rsid w:val="00B520C1"/>
    <w:rsid w:val="00B52916"/>
    <w:rsid w:val="00B52A68"/>
    <w:rsid w:val="00B52FB9"/>
    <w:rsid w:val="00B53142"/>
    <w:rsid w:val="00B538B9"/>
    <w:rsid w:val="00B539C0"/>
    <w:rsid w:val="00B53B2F"/>
    <w:rsid w:val="00B53C0C"/>
    <w:rsid w:val="00B54401"/>
    <w:rsid w:val="00B5487C"/>
    <w:rsid w:val="00B548C5"/>
    <w:rsid w:val="00B54B50"/>
    <w:rsid w:val="00B54C9B"/>
    <w:rsid w:val="00B55691"/>
    <w:rsid w:val="00B556E6"/>
    <w:rsid w:val="00B557B1"/>
    <w:rsid w:val="00B557B3"/>
    <w:rsid w:val="00B5587A"/>
    <w:rsid w:val="00B55D72"/>
    <w:rsid w:val="00B566C5"/>
    <w:rsid w:val="00B5696E"/>
    <w:rsid w:val="00B56B73"/>
    <w:rsid w:val="00B56C6A"/>
    <w:rsid w:val="00B57554"/>
    <w:rsid w:val="00B5774F"/>
    <w:rsid w:val="00B57AE6"/>
    <w:rsid w:val="00B57BE5"/>
    <w:rsid w:val="00B57D62"/>
    <w:rsid w:val="00B601A3"/>
    <w:rsid w:val="00B6057D"/>
    <w:rsid w:val="00B6070D"/>
    <w:rsid w:val="00B607E9"/>
    <w:rsid w:val="00B60BDB"/>
    <w:rsid w:val="00B60C49"/>
    <w:rsid w:val="00B60F40"/>
    <w:rsid w:val="00B617CA"/>
    <w:rsid w:val="00B61867"/>
    <w:rsid w:val="00B61A84"/>
    <w:rsid w:val="00B61E53"/>
    <w:rsid w:val="00B6253B"/>
    <w:rsid w:val="00B625F7"/>
    <w:rsid w:val="00B62664"/>
    <w:rsid w:val="00B629AA"/>
    <w:rsid w:val="00B62C4B"/>
    <w:rsid w:val="00B62EEE"/>
    <w:rsid w:val="00B63444"/>
    <w:rsid w:val="00B63D00"/>
    <w:rsid w:val="00B64024"/>
    <w:rsid w:val="00B645F0"/>
    <w:rsid w:val="00B64BB5"/>
    <w:rsid w:val="00B651B9"/>
    <w:rsid w:val="00B654D6"/>
    <w:rsid w:val="00B655BD"/>
    <w:rsid w:val="00B65894"/>
    <w:rsid w:val="00B6589F"/>
    <w:rsid w:val="00B65E8C"/>
    <w:rsid w:val="00B66004"/>
    <w:rsid w:val="00B6633C"/>
    <w:rsid w:val="00B6668C"/>
    <w:rsid w:val="00B66818"/>
    <w:rsid w:val="00B66C5F"/>
    <w:rsid w:val="00B66CCD"/>
    <w:rsid w:val="00B66D3C"/>
    <w:rsid w:val="00B6700A"/>
    <w:rsid w:val="00B672FC"/>
    <w:rsid w:val="00B67528"/>
    <w:rsid w:val="00B67888"/>
    <w:rsid w:val="00B70045"/>
    <w:rsid w:val="00B702AF"/>
    <w:rsid w:val="00B705F7"/>
    <w:rsid w:val="00B70C4D"/>
    <w:rsid w:val="00B712B2"/>
    <w:rsid w:val="00B71424"/>
    <w:rsid w:val="00B71706"/>
    <w:rsid w:val="00B718FE"/>
    <w:rsid w:val="00B71B38"/>
    <w:rsid w:val="00B72038"/>
    <w:rsid w:val="00B7218A"/>
    <w:rsid w:val="00B7234F"/>
    <w:rsid w:val="00B727A4"/>
    <w:rsid w:val="00B72940"/>
    <w:rsid w:val="00B72E8F"/>
    <w:rsid w:val="00B733D7"/>
    <w:rsid w:val="00B7346D"/>
    <w:rsid w:val="00B7349A"/>
    <w:rsid w:val="00B736A3"/>
    <w:rsid w:val="00B73822"/>
    <w:rsid w:val="00B739BD"/>
    <w:rsid w:val="00B73AD3"/>
    <w:rsid w:val="00B73CC6"/>
    <w:rsid w:val="00B73E27"/>
    <w:rsid w:val="00B73F69"/>
    <w:rsid w:val="00B744F5"/>
    <w:rsid w:val="00B7576A"/>
    <w:rsid w:val="00B75773"/>
    <w:rsid w:val="00B757E3"/>
    <w:rsid w:val="00B7603D"/>
    <w:rsid w:val="00B760CD"/>
    <w:rsid w:val="00B7613C"/>
    <w:rsid w:val="00B76181"/>
    <w:rsid w:val="00B761A6"/>
    <w:rsid w:val="00B76BEF"/>
    <w:rsid w:val="00B76D28"/>
    <w:rsid w:val="00B77197"/>
    <w:rsid w:val="00B77365"/>
    <w:rsid w:val="00B774DD"/>
    <w:rsid w:val="00B80376"/>
    <w:rsid w:val="00B80667"/>
    <w:rsid w:val="00B80C74"/>
    <w:rsid w:val="00B80D43"/>
    <w:rsid w:val="00B8102F"/>
    <w:rsid w:val="00B81208"/>
    <w:rsid w:val="00B8137A"/>
    <w:rsid w:val="00B81634"/>
    <w:rsid w:val="00B819EA"/>
    <w:rsid w:val="00B81D06"/>
    <w:rsid w:val="00B81D9D"/>
    <w:rsid w:val="00B81EAA"/>
    <w:rsid w:val="00B820C9"/>
    <w:rsid w:val="00B82339"/>
    <w:rsid w:val="00B8250E"/>
    <w:rsid w:val="00B826A9"/>
    <w:rsid w:val="00B82F9D"/>
    <w:rsid w:val="00B834AC"/>
    <w:rsid w:val="00B838C7"/>
    <w:rsid w:val="00B839BB"/>
    <w:rsid w:val="00B83A52"/>
    <w:rsid w:val="00B83A91"/>
    <w:rsid w:val="00B83C55"/>
    <w:rsid w:val="00B83FE8"/>
    <w:rsid w:val="00B8409A"/>
    <w:rsid w:val="00B84D07"/>
    <w:rsid w:val="00B84F16"/>
    <w:rsid w:val="00B853A5"/>
    <w:rsid w:val="00B85466"/>
    <w:rsid w:val="00B856E8"/>
    <w:rsid w:val="00B85703"/>
    <w:rsid w:val="00B85C5B"/>
    <w:rsid w:val="00B85D4B"/>
    <w:rsid w:val="00B85E50"/>
    <w:rsid w:val="00B863C1"/>
    <w:rsid w:val="00B866EF"/>
    <w:rsid w:val="00B86A12"/>
    <w:rsid w:val="00B86B62"/>
    <w:rsid w:val="00B86E59"/>
    <w:rsid w:val="00B86E7F"/>
    <w:rsid w:val="00B86F64"/>
    <w:rsid w:val="00B871F6"/>
    <w:rsid w:val="00B87591"/>
    <w:rsid w:val="00B87830"/>
    <w:rsid w:val="00B87A6F"/>
    <w:rsid w:val="00B87B40"/>
    <w:rsid w:val="00B90239"/>
    <w:rsid w:val="00B90468"/>
    <w:rsid w:val="00B90B39"/>
    <w:rsid w:val="00B915F7"/>
    <w:rsid w:val="00B91684"/>
    <w:rsid w:val="00B91803"/>
    <w:rsid w:val="00B91D40"/>
    <w:rsid w:val="00B920A7"/>
    <w:rsid w:val="00B92127"/>
    <w:rsid w:val="00B92322"/>
    <w:rsid w:val="00B92950"/>
    <w:rsid w:val="00B92E44"/>
    <w:rsid w:val="00B92E74"/>
    <w:rsid w:val="00B92FA1"/>
    <w:rsid w:val="00B9311B"/>
    <w:rsid w:val="00B93510"/>
    <w:rsid w:val="00B93E65"/>
    <w:rsid w:val="00B940C8"/>
    <w:rsid w:val="00B942DA"/>
    <w:rsid w:val="00B9460A"/>
    <w:rsid w:val="00B94A9C"/>
    <w:rsid w:val="00B94BAB"/>
    <w:rsid w:val="00B94CA3"/>
    <w:rsid w:val="00B95B4D"/>
    <w:rsid w:val="00B95E5A"/>
    <w:rsid w:val="00B96076"/>
    <w:rsid w:val="00B962CE"/>
    <w:rsid w:val="00B97436"/>
    <w:rsid w:val="00B97F60"/>
    <w:rsid w:val="00BA02C2"/>
    <w:rsid w:val="00BA0392"/>
    <w:rsid w:val="00BA07E6"/>
    <w:rsid w:val="00BA080B"/>
    <w:rsid w:val="00BA0823"/>
    <w:rsid w:val="00BA083C"/>
    <w:rsid w:val="00BA08C2"/>
    <w:rsid w:val="00BA0A63"/>
    <w:rsid w:val="00BA0F90"/>
    <w:rsid w:val="00BA1328"/>
    <w:rsid w:val="00BA1E9D"/>
    <w:rsid w:val="00BA1F68"/>
    <w:rsid w:val="00BA203C"/>
    <w:rsid w:val="00BA2074"/>
    <w:rsid w:val="00BA20F9"/>
    <w:rsid w:val="00BA2922"/>
    <w:rsid w:val="00BA2A5D"/>
    <w:rsid w:val="00BA2A60"/>
    <w:rsid w:val="00BA2C9D"/>
    <w:rsid w:val="00BA33B8"/>
    <w:rsid w:val="00BA33E9"/>
    <w:rsid w:val="00BA389F"/>
    <w:rsid w:val="00BA3932"/>
    <w:rsid w:val="00BA3A1C"/>
    <w:rsid w:val="00BA3D33"/>
    <w:rsid w:val="00BA42D0"/>
    <w:rsid w:val="00BA4EC8"/>
    <w:rsid w:val="00BA54C5"/>
    <w:rsid w:val="00BA5855"/>
    <w:rsid w:val="00BA599D"/>
    <w:rsid w:val="00BA5D6B"/>
    <w:rsid w:val="00BA5EE9"/>
    <w:rsid w:val="00BA618A"/>
    <w:rsid w:val="00BA7012"/>
    <w:rsid w:val="00BA70C9"/>
    <w:rsid w:val="00BA73FA"/>
    <w:rsid w:val="00BA7899"/>
    <w:rsid w:val="00BA78FD"/>
    <w:rsid w:val="00BA7E52"/>
    <w:rsid w:val="00BB037A"/>
    <w:rsid w:val="00BB0441"/>
    <w:rsid w:val="00BB0527"/>
    <w:rsid w:val="00BB0778"/>
    <w:rsid w:val="00BB0A0B"/>
    <w:rsid w:val="00BB0A6D"/>
    <w:rsid w:val="00BB1017"/>
    <w:rsid w:val="00BB108E"/>
    <w:rsid w:val="00BB119E"/>
    <w:rsid w:val="00BB1B55"/>
    <w:rsid w:val="00BB1E50"/>
    <w:rsid w:val="00BB21DA"/>
    <w:rsid w:val="00BB238B"/>
    <w:rsid w:val="00BB260A"/>
    <w:rsid w:val="00BB2A8B"/>
    <w:rsid w:val="00BB31DA"/>
    <w:rsid w:val="00BB35B9"/>
    <w:rsid w:val="00BB3D2C"/>
    <w:rsid w:val="00BB4028"/>
    <w:rsid w:val="00BB49E8"/>
    <w:rsid w:val="00BB4B23"/>
    <w:rsid w:val="00BB4BA8"/>
    <w:rsid w:val="00BB4C7D"/>
    <w:rsid w:val="00BB4FDF"/>
    <w:rsid w:val="00BB511F"/>
    <w:rsid w:val="00BB5FC7"/>
    <w:rsid w:val="00BB61C9"/>
    <w:rsid w:val="00BB6255"/>
    <w:rsid w:val="00BB63DC"/>
    <w:rsid w:val="00BB64F1"/>
    <w:rsid w:val="00BB67E0"/>
    <w:rsid w:val="00BB6AD1"/>
    <w:rsid w:val="00BB6DED"/>
    <w:rsid w:val="00BB74B4"/>
    <w:rsid w:val="00BB7585"/>
    <w:rsid w:val="00BB7C65"/>
    <w:rsid w:val="00BC005C"/>
    <w:rsid w:val="00BC1B0D"/>
    <w:rsid w:val="00BC1CEC"/>
    <w:rsid w:val="00BC1F1F"/>
    <w:rsid w:val="00BC24A7"/>
    <w:rsid w:val="00BC25A7"/>
    <w:rsid w:val="00BC26B0"/>
    <w:rsid w:val="00BC2B44"/>
    <w:rsid w:val="00BC2E3D"/>
    <w:rsid w:val="00BC316B"/>
    <w:rsid w:val="00BC3310"/>
    <w:rsid w:val="00BC3312"/>
    <w:rsid w:val="00BC3416"/>
    <w:rsid w:val="00BC368C"/>
    <w:rsid w:val="00BC3755"/>
    <w:rsid w:val="00BC3854"/>
    <w:rsid w:val="00BC3D07"/>
    <w:rsid w:val="00BC3F3A"/>
    <w:rsid w:val="00BC424F"/>
    <w:rsid w:val="00BC43C4"/>
    <w:rsid w:val="00BC43CA"/>
    <w:rsid w:val="00BC4A4A"/>
    <w:rsid w:val="00BC5409"/>
    <w:rsid w:val="00BC5429"/>
    <w:rsid w:val="00BC581D"/>
    <w:rsid w:val="00BC5C93"/>
    <w:rsid w:val="00BC5CB1"/>
    <w:rsid w:val="00BC5FDB"/>
    <w:rsid w:val="00BC65A6"/>
    <w:rsid w:val="00BC6B13"/>
    <w:rsid w:val="00BC7184"/>
    <w:rsid w:val="00BC746E"/>
    <w:rsid w:val="00BC76C4"/>
    <w:rsid w:val="00BC77B9"/>
    <w:rsid w:val="00BC78D1"/>
    <w:rsid w:val="00BC7957"/>
    <w:rsid w:val="00BC7DC6"/>
    <w:rsid w:val="00BD0171"/>
    <w:rsid w:val="00BD045C"/>
    <w:rsid w:val="00BD07C0"/>
    <w:rsid w:val="00BD0811"/>
    <w:rsid w:val="00BD09B4"/>
    <w:rsid w:val="00BD0B80"/>
    <w:rsid w:val="00BD0D2B"/>
    <w:rsid w:val="00BD0D33"/>
    <w:rsid w:val="00BD1683"/>
    <w:rsid w:val="00BD1796"/>
    <w:rsid w:val="00BD1A54"/>
    <w:rsid w:val="00BD1AE6"/>
    <w:rsid w:val="00BD2065"/>
    <w:rsid w:val="00BD2660"/>
    <w:rsid w:val="00BD2F75"/>
    <w:rsid w:val="00BD30F8"/>
    <w:rsid w:val="00BD32D2"/>
    <w:rsid w:val="00BD331C"/>
    <w:rsid w:val="00BD38B2"/>
    <w:rsid w:val="00BD3A64"/>
    <w:rsid w:val="00BD3C98"/>
    <w:rsid w:val="00BD450E"/>
    <w:rsid w:val="00BD48FF"/>
    <w:rsid w:val="00BD4C55"/>
    <w:rsid w:val="00BD4F36"/>
    <w:rsid w:val="00BD4F52"/>
    <w:rsid w:val="00BD518E"/>
    <w:rsid w:val="00BD55A0"/>
    <w:rsid w:val="00BD55AB"/>
    <w:rsid w:val="00BD5679"/>
    <w:rsid w:val="00BD5C33"/>
    <w:rsid w:val="00BD68E5"/>
    <w:rsid w:val="00BD6CFE"/>
    <w:rsid w:val="00BD6EB4"/>
    <w:rsid w:val="00BD6F72"/>
    <w:rsid w:val="00BD6FA0"/>
    <w:rsid w:val="00BD752D"/>
    <w:rsid w:val="00BD7594"/>
    <w:rsid w:val="00BD7738"/>
    <w:rsid w:val="00BE0986"/>
    <w:rsid w:val="00BE0A9E"/>
    <w:rsid w:val="00BE0D68"/>
    <w:rsid w:val="00BE119A"/>
    <w:rsid w:val="00BE1290"/>
    <w:rsid w:val="00BE13DF"/>
    <w:rsid w:val="00BE1614"/>
    <w:rsid w:val="00BE1ECD"/>
    <w:rsid w:val="00BE2318"/>
    <w:rsid w:val="00BE2393"/>
    <w:rsid w:val="00BE23D9"/>
    <w:rsid w:val="00BE2FAE"/>
    <w:rsid w:val="00BE3327"/>
    <w:rsid w:val="00BE33CF"/>
    <w:rsid w:val="00BE365F"/>
    <w:rsid w:val="00BE385F"/>
    <w:rsid w:val="00BE3BD5"/>
    <w:rsid w:val="00BE3F54"/>
    <w:rsid w:val="00BE40A0"/>
    <w:rsid w:val="00BE41F3"/>
    <w:rsid w:val="00BE4B68"/>
    <w:rsid w:val="00BE57CA"/>
    <w:rsid w:val="00BE5ACB"/>
    <w:rsid w:val="00BE5B89"/>
    <w:rsid w:val="00BE5C3A"/>
    <w:rsid w:val="00BE5FE0"/>
    <w:rsid w:val="00BE6116"/>
    <w:rsid w:val="00BE65D1"/>
    <w:rsid w:val="00BE70B0"/>
    <w:rsid w:val="00BE73EC"/>
    <w:rsid w:val="00BE7490"/>
    <w:rsid w:val="00BE77A6"/>
    <w:rsid w:val="00BE79DB"/>
    <w:rsid w:val="00BE7C4B"/>
    <w:rsid w:val="00BE7EE6"/>
    <w:rsid w:val="00BF08B7"/>
    <w:rsid w:val="00BF09A4"/>
    <w:rsid w:val="00BF0A1F"/>
    <w:rsid w:val="00BF0DCA"/>
    <w:rsid w:val="00BF20DB"/>
    <w:rsid w:val="00BF2203"/>
    <w:rsid w:val="00BF27D3"/>
    <w:rsid w:val="00BF2A87"/>
    <w:rsid w:val="00BF2AB2"/>
    <w:rsid w:val="00BF2DAF"/>
    <w:rsid w:val="00BF3062"/>
    <w:rsid w:val="00BF3142"/>
    <w:rsid w:val="00BF33A5"/>
    <w:rsid w:val="00BF3636"/>
    <w:rsid w:val="00BF4A57"/>
    <w:rsid w:val="00BF4BD6"/>
    <w:rsid w:val="00BF51BF"/>
    <w:rsid w:val="00BF5AC0"/>
    <w:rsid w:val="00BF5C4E"/>
    <w:rsid w:val="00BF6369"/>
    <w:rsid w:val="00BF6398"/>
    <w:rsid w:val="00BF63BB"/>
    <w:rsid w:val="00BF6489"/>
    <w:rsid w:val="00BF7411"/>
    <w:rsid w:val="00BF76A0"/>
    <w:rsid w:val="00BF79A1"/>
    <w:rsid w:val="00BF79FB"/>
    <w:rsid w:val="00C0035B"/>
    <w:rsid w:val="00C00667"/>
    <w:rsid w:val="00C00926"/>
    <w:rsid w:val="00C009CA"/>
    <w:rsid w:val="00C010B1"/>
    <w:rsid w:val="00C01255"/>
    <w:rsid w:val="00C0148C"/>
    <w:rsid w:val="00C01743"/>
    <w:rsid w:val="00C019CF"/>
    <w:rsid w:val="00C02483"/>
    <w:rsid w:val="00C0256E"/>
    <w:rsid w:val="00C0296E"/>
    <w:rsid w:val="00C02A35"/>
    <w:rsid w:val="00C02D5A"/>
    <w:rsid w:val="00C03106"/>
    <w:rsid w:val="00C0331C"/>
    <w:rsid w:val="00C03538"/>
    <w:rsid w:val="00C036A4"/>
    <w:rsid w:val="00C03911"/>
    <w:rsid w:val="00C03B87"/>
    <w:rsid w:val="00C03BC6"/>
    <w:rsid w:val="00C03E3D"/>
    <w:rsid w:val="00C0414C"/>
    <w:rsid w:val="00C04266"/>
    <w:rsid w:val="00C04475"/>
    <w:rsid w:val="00C0454C"/>
    <w:rsid w:val="00C05126"/>
    <w:rsid w:val="00C05935"/>
    <w:rsid w:val="00C05DE0"/>
    <w:rsid w:val="00C05FEF"/>
    <w:rsid w:val="00C06120"/>
    <w:rsid w:val="00C0639B"/>
    <w:rsid w:val="00C065C6"/>
    <w:rsid w:val="00C067AC"/>
    <w:rsid w:val="00C06BE4"/>
    <w:rsid w:val="00C06D55"/>
    <w:rsid w:val="00C072FA"/>
    <w:rsid w:val="00C07398"/>
    <w:rsid w:val="00C07558"/>
    <w:rsid w:val="00C07702"/>
    <w:rsid w:val="00C07AED"/>
    <w:rsid w:val="00C07BD7"/>
    <w:rsid w:val="00C105B9"/>
    <w:rsid w:val="00C108CA"/>
    <w:rsid w:val="00C10C80"/>
    <w:rsid w:val="00C10C98"/>
    <w:rsid w:val="00C10DD5"/>
    <w:rsid w:val="00C113BF"/>
    <w:rsid w:val="00C1152B"/>
    <w:rsid w:val="00C1165D"/>
    <w:rsid w:val="00C117BC"/>
    <w:rsid w:val="00C11AF0"/>
    <w:rsid w:val="00C121CB"/>
    <w:rsid w:val="00C123A1"/>
    <w:rsid w:val="00C12446"/>
    <w:rsid w:val="00C124A8"/>
    <w:rsid w:val="00C126DA"/>
    <w:rsid w:val="00C127E5"/>
    <w:rsid w:val="00C12ED5"/>
    <w:rsid w:val="00C12F3E"/>
    <w:rsid w:val="00C13188"/>
    <w:rsid w:val="00C13223"/>
    <w:rsid w:val="00C13288"/>
    <w:rsid w:val="00C13434"/>
    <w:rsid w:val="00C13842"/>
    <w:rsid w:val="00C13FE8"/>
    <w:rsid w:val="00C14331"/>
    <w:rsid w:val="00C1438F"/>
    <w:rsid w:val="00C14431"/>
    <w:rsid w:val="00C149F9"/>
    <w:rsid w:val="00C14E81"/>
    <w:rsid w:val="00C1515A"/>
    <w:rsid w:val="00C1532B"/>
    <w:rsid w:val="00C156D3"/>
    <w:rsid w:val="00C157A9"/>
    <w:rsid w:val="00C159E2"/>
    <w:rsid w:val="00C16567"/>
    <w:rsid w:val="00C168F9"/>
    <w:rsid w:val="00C16A9A"/>
    <w:rsid w:val="00C16D1E"/>
    <w:rsid w:val="00C17256"/>
    <w:rsid w:val="00C173C6"/>
    <w:rsid w:val="00C17444"/>
    <w:rsid w:val="00C17465"/>
    <w:rsid w:val="00C17481"/>
    <w:rsid w:val="00C175BA"/>
    <w:rsid w:val="00C17646"/>
    <w:rsid w:val="00C176BD"/>
    <w:rsid w:val="00C176D6"/>
    <w:rsid w:val="00C17D1E"/>
    <w:rsid w:val="00C17E1E"/>
    <w:rsid w:val="00C200F8"/>
    <w:rsid w:val="00C201C9"/>
    <w:rsid w:val="00C20275"/>
    <w:rsid w:val="00C20472"/>
    <w:rsid w:val="00C205CF"/>
    <w:rsid w:val="00C20985"/>
    <w:rsid w:val="00C20C2E"/>
    <w:rsid w:val="00C20E10"/>
    <w:rsid w:val="00C21936"/>
    <w:rsid w:val="00C21D65"/>
    <w:rsid w:val="00C21E01"/>
    <w:rsid w:val="00C22370"/>
    <w:rsid w:val="00C2265E"/>
    <w:rsid w:val="00C22FD9"/>
    <w:rsid w:val="00C2311D"/>
    <w:rsid w:val="00C23944"/>
    <w:rsid w:val="00C23B9F"/>
    <w:rsid w:val="00C2422A"/>
    <w:rsid w:val="00C24253"/>
    <w:rsid w:val="00C24330"/>
    <w:rsid w:val="00C248CD"/>
    <w:rsid w:val="00C24AB1"/>
    <w:rsid w:val="00C24AFD"/>
    <w:rsid w:val="00C24B3D"/>
    <w:rsid w:val="00C2551D"/>
    <w:rsid w:val="00C25626"/>
    <w:rsid w:val="00C25AC4"/>
    <w:rsid w:val="00C261F8"/>
    <w:rsid w:val="00C26336"/>
    <w:rsid w:val="00C2653A"/>
    <w:rsid w:val="00C267A2"/>
    <w:rsid w:val="00C26BF5"/>
    <w:rsid w:val="00C26F36"/>
    <w:rsid w:val="00C26FE6"/>
    <w:rsid w:val="00C270C6"/>
    <w:rsid w:val="00C27361"/>
    <w:rsid w:val="00C273EB"/>
    <w:rsid w:val="00C2742E"/>
    <w:rsid w:val="00C27558"/>
    <w:rsid w:val="00C2773C"/>
    <w:rsid w:val="00C2786A"/>
    <w:rsid w:val="00C2789C"/>
    <w:rsid w:val="00C27A05"/>
    <w:rsid w:val="00C27D2E"/>
    <w:rsid w:val="00C30261"/>
    <w:rsid w:val="00C304E4"/>
    <w:rsid w:val="00C309A0"/>
    <w:rsid w:val="00C30AD8"/>
    <w:rsid w:val="00C310CA"/>
    <w:rsid w:val="00C31BB7"/>
    <w:rsid w:val="00C31BF2"/>
    <w:rsid w:val="00C31D64"/>
    <w:rsid w:val="00C31DED"/>
    <w:rsid w:val="00C324AC"/>
    <w:rsid w:val="00C32582"/>
    <w:rsid w:val="00C3275D"/>
    <w:rsid w:val="00C328F9"/>
    <w:rsid w:val="00C329E8"/>
    <w:rsid w:val="00C32B45"/>
    <w:rsid w:val="00C32B4C"/>
    <w:rsid w:val="00C32DC3"/>
    <w:rsid w:val="00C3325D"/>
    <w:rsid w:val="00C337CA"/>
    <w:rsid w:val="00C33C80"/>
    <w:rsid w:val="00C341D9"/>
    <w:rsid w:val="00C3464B"/>
    <w:rsid w:val="00C3464E"/>
    <w:rsid w:val="00C34929"/>
    <w:rsid w:val="00C34A48"/>
    <w:rsid w:val="00C34AA3"/>
    <w:rsid w:val="00C351B2"/>
    <w:rsid w:val="00C354A3"/>
    <w:rsid w:val="00C3568A"/>
    <w:rsid w:val="00C35762"/>
    <w:rsid w:val="00C357EF"/>
    <w:rsid w:val="00C35CB5"/>
    <w:rsid w:val="00C35F0E"/>
    <w:rsid w:val="00C3621D"/>
    <w:rsid w:val="00C36412"/>
    <w:rsid w:val="00C365EB"/>
    <w:rsid w:val="00C366CF"/>
    <w:rsid w:val="00C36763"/>
    <w:rsid w:val="00C368AB"/>
    <w:rsid w:val="00C36D36"/>
    <w:rsid w:val="00C36F1A"/>
    <w:rsid w:val="00C37023"/>
    <w:rsid w:val="00C370F2"/>
    <w:rsid w:val="00C374AA"/>
    <w:rsid w:val="00C3760E"/>
    <w:rsid w:val="00C37A6D"/>
    <w:rsid w:val="00C37AD3"/>
    <w:rsid w:val="00C37DE0"/>
    <w:rsid w:val="00C37E85"/>
    <w:rsid w:val="00C40007"/>
    <w:rsid w:val="00C40613"/>
    <w:rsid w:val="00C41297"/>
    <w:rsid w:val="00C41447"/>
    <w:rsid w:val="00C41580"/>
    <w:rsid w:val="00C4183A"/>
    <w:rsid w:val="00C41E44"/>
    <w:rsid w:val="00C41E75"/>
    <w:rsid w:val="00C4214A"/>
    <w:rsid w:val="00C421A1"/>
    <w:rsid w:val="00C421C9"/>
    <w:rsid w:val="00C421D8"/>
    <w:rsid w:val="00C4268A"/>
    <w:rsid w:val="00C426EA"/>
    <w:rsid w:val="00C42CBB"/>
    <w:rsid w:val="00C42DCD"/>
    <w:rsid w:val="00C42EDD"/>
    <w:rsid w:val="00C42F1E"/>
    <w:rsid w:val="00C4383E"/>
    <w:rsid w:val="00C43B1F"/>
    <w:rsid w:val="00C43B9D"/>
    <w:rsid w:val="00C44044"/>
    <w:rsid w:val="00C443D8"/>
    <w:rsid w:val="00C44596"/>
    <w:rsid w:val="00C445C9"/>
    <w:rsid w:val="00C44A17"/>
    <w:rsid w:val="00C44BA7"/>
    <w:rsid w:val="00C44FF8"/>
    <w:rsid w:val="00C45830"/>
    <w:rsid w:val="00C45989"/>
    <w:rsid w:val="00C45CF8"/>
    <w:rsid w:val="00C4620D"/>
    <w:rsid w:val="00C46256"/>
    <w:rsid w:val="00C462B3"/>
    <w:rsid w:val="00C4678E"/>
    <w:rsid w:val="00C46F3A"/>
    <w:rsid w:val="00C47078"/>
    <w:rsid w:val="00C47528"/>
    <w:rsid w:val="00C47611"/>
    <w:rsid w:val="00C476F8"/>
    <w:rsid w:val="00C478EA"/>
    <w:rsid w:val="00C47D74"/>
    <w:rsid w:val="00C47DD5"/>
    <w:rsid w:val="00C5079C"/>
    <w:rsid w:val="00C507DE"/>
    <w:rsid w:val="00C507ED"/>
    <w:rsid w:val="00C508E1"/>
    <w:rsid w:val="00C50D5A"/>
    <w:rsid w:val="00C5122A"/>
    <w:rsid w:val="00C51481"/>
    <w:rsid w:val="00C5155E"/>
    <w:rsid w:val="00C516B4"/>
    <w:rsid w:val="00C518B2"/>
    <w:rsid w:val="00C520C0"/>
    <w:rsid w:val="00C5266F"/>
    <w:rsid w:val="00C528AF"/>
    <w:rsid w:val="00C5290D"/>
    <w:rsid w:val="00C52A85"/>
    <w:rsid w:val="00C52CD0"/>
    <w:rsid w:val="00C52EE4"/>
    <w:rsid w:val="00C5328B"/>
    <w:rsid w:val="00C5331B"/>
    <w:rsid w:val="00C534D8"/>
    <w:rsid w:val="00C53782"/>
    <w:rsid w:val="00C53804"/>
    <w:rsid w:val="00C538CF"/>
    <w:rsid w:val="00C53D0F"/>
    <w:rsid w:val="00C53EEB"/>
    <w:rsid w:val="00C53F5E"/>
    <w:rsid w:val="00C540B7"/>
    <w:rsid w:val="00C540FD"/>
    <w:rsid w:val="00C5414D"/>
    <w:rsid w:val="00C541C9"/>
    <w:rsid w:val="00C54265"/>
    <w:rsid w:val="00C54816"/>
    <w:rsid w:val="00C549B3"/>
    <w:rsid w:val="00C55504"/>
    <w:rsid w:val="00C55513"/>
    <w:rsid w:val="00C55910"/>
    <w:rsid w:val="00C55917"/>
    <w:rsid w:val="00C55D44"/>
    <w:rsid w:val="00C55E8C"/>
    <w:rsid w:val="00C55FD0"/>
    <w:rsid w:val="00C5679A"/>
    <w:rsid w:val="00C56961"/>
    <w:rsid w:val="00C56D6B"/>
    <w:rsid w:val="00C56F33"/>
    <w:rsid w:val="00C57652"/>
    <w:rsid w:val="00C5766C"/>
    <w:rsid w:val="00C5772C"/>
    <w:rsid w:val="00C577C6"/>
    <w:rsid w:val="00C57AB2"/>
    <w:rsid w:val="00C57C58"/>
    <w:rsid w:val="00C57FF7"/>
    <w:rsid w:val="00C60481"/>
    <w:rsid w:val="00C60FE6"/>
    <w:rsid w:val="00C6170E"/>
    <w:rsid w:val="00C617DB"/>
    <w:rsid w:val="00C61950"/>
    <w:rsid w:val="00C61A5F"/>
    <w:rsid w:val="00C61CC0"/>
    <w:rsid w:val="00C61F5B"/>
    <w:rsid w:val="00C6215B"/>
    <w:rsid w:val="00C62381"/>
    <w:rsid w:val="00C629D4"/>
    <w:rsid w:val="00C62B22"/>
    <w:rsid w:val="00C62E68"/>
    <w:rsid w:val="00C6304D"/>
    <w:rsid w:val="00C642CE"/>
    <w:rsid w:val="00C649B1"/>
    <w:rsid w:val="00C64CA0"/>
    <w:rsid w:val="00C64F3E"/>
    <w:rsid w:val="00C65227"/>
    <w:rsid w:val="00C65461"/>
    <w:rsid w:val="00C65578"/>
    <w:rsid w:val="00C655EC"/>
    <w:rsid w:val="00C65841"/>
    <w:rsid w:val="00C65BE8"/>
    <w:rsid w:val="00C65C6C"/>
    <w:rsid w:val="00C663DB"/>
    <w:rsid w:val="00C66405"/>
    <w:rsid w:val="00C66445"/>
    <w:rsid w:val="00C66959"/>
    <w:rsid w:val="00C66ABD"/>
    <w:rsid w:val="00C66B75"/>
    <w:rsid w:val="00C67382"/>
    <w:rsid w:val="00C6784C"/>
    <w:rsid w:val="00C67BB1"/>
    <w:rsid w:val="00C67BF3"/>
    <w:rsid w:val="00C67D3F"/>
    <w:rsid w:val="00C700A3"/>
    <w:rsid w:val="00C7010A"/>
    <w:rsid w:val="00C70343"/>
    <w:rsid w:val="00C703DA"/>
    <w:rsid w:val="00C70B2C"/>
    <w:rsid w:val="00C70BE9"/>
    <w:rsid w:val="00C71216"/>
    <w:rsid w:val="00C71567"/>
    <w:rsid w:val="00C7167A"/>
    <w:rsid w:val="00C71705"/>
    <w:rsid w:val="00C717C1"/>
    <w:rsid w:val="00C719DB"/>
    <w:rsid w:val="00C71CAF"/>
    <w:rsid w:val="00C71FFA"/>
    <w:rsid w:val="00C720CD"/>
    <w:rsid w:val="00C72A29"/>
    <w:rsid w:val="00C72DDC"/>
    <w:rsid w:val="00C735F5"/>
    <w:rsid w:val="00C73845"/>
    <w:rsid w:val="00C73E3E"/>
    <w:rsid w:val="00C74381"/>
    <w:rsid w:val="00C74408"/>
    <w:rsid w:val="00C74739"/>
    <w:rsid w:val="00C7582D"/>
    <w:rsid w:val="00C759B4"/>
    <w:rsid w:val="00C75A5E"/>
    <w:rsid w:val="00C75CC1"/>
    <w:rsid w:val="00C75E0F"/>
    <w:rsid w:val="00C7781F"/>
    <w:rsid w:val="00C77E1F"/>
    <w:rsid w:val="00C77EB8"/>
    <w:rsid w:val="00C801EB"/>
    <w:rsid w:val="00C8060A"/>
    <w:rsid w:val="00C80699"/>
    <w:rsid w:val="00C80758"/>
    <w:rsid w:val="00C808FA"/>
    <w:rsid w:val="00C81682"/>
    <w:rsid w:val="00C81751"/>
    <w:rsid w:val="00C819D7"/>
    <w:rsid w:val="00C81AA2"/>
    <w:rsid w:val="00C82221"/>
    <w:rsid w:val="00C82644"/>
    <w:rsid w:val="00C82647"/>
    <w:rsid w:val="00C82992"/>
    <w:rsid w:val="00C82C3A"/>
    <w:rsid w:val="00C82CD8"/>
    <w:rsid w:val="00C8313A"/>
    <w:rsid w:val="00C833F8"/>
    <w:rsid w:val="00C83BC7"/>
    <w:rsid w:val="00C83C2F"/>
    <w:rsid w:val="00C83C9F"/>
    <w:rsid w:val="00C83E73"/>
    <w:rsid w:val="00C842D0"/>
    <w:rsid w:val="00C84510"/>
    <w:rsid w:val="00C850CF"/>
    <w:rsid w:val="00C85E4E"/>
    <w:rsid w:val="00C85F7F"/>
    <w:rsid w:val="00C860A7"/>
    <w:rsid w:val="00C860AB"/>
    <w:rsid w:val="00C861A4"/>
    <w:rsid w:val="00C86564"/>
    <w:rsid w:val="00C868CA"/>
    <w:rsid w:val="00C8690C"/>
    <w:rsid w:val="00C86AB6"/>
    <w:rsid w:val="00C86C33"/>
    <w:rsid w:val="00C86F50"/>
    <w:rsid w:val="00C87048"/>
    <w:rsid w:val="00C87286"/>
    <w:rsid w:val="00C8739B"/>
    <w:rsid w:val="00C8774A"/>
    <w:rsid w:val="00C87E9A"/>
    <w:rsid w:val="00C90092"/>
    <w:rsid w:val="00C90197"/>
    <w:rsid w:val="00C90AE0"/>
    <w:rsid w:val="00C90F32"/>
    <w:rsid w:val="00C9104C"/>
    <w:rsid w:val="00C91645"/>
    <w:rsid w:val="00C916BF"/>
    <w:rsid w:val="00C91F10"/>
    <w:rsid w:val="00C9201D"/>
    <w:rsid w:val="00C9219D"/>
    <w:rsid w:val="00C92294"/>
    <w:rsid w:val="00C9231F"/>
    <w:rsid w:val="00C925F5"/>
    <w:rsid w:val="00C92892"/>
    <w:rsid w:val="00C92C2A"/>
    <w:rsid w:val="00C93330"/>
    <w:rsid w:val="00C9389B"/>
    <w:rsid w:val="00C93E4C"/>
    <w:rsid w:val="00C93EC7"/>
    <w:rsid w:val="00C9424D"/>
    <w:rsid w:val="00C94273"/>
    <w:rsid w:val="00C94C30"/>
    <w:rsid w:val="00C95561"/>
    <w:rsid w:val="00C95AD9"/>
    <w:rsid w:val="00C95CB3"/>
    <w:rsid w:val="00C968A5"/>
    <w:rsid w:val="00C968FD"/>
    <w:rsid w:val="00C9696C"/>
    <w:rsid w:val="00C96B3B"/>
    <w:rsid w:val="00C96DDE"/>
    <w:rsid w:val="00C96FC3"/>
    <w:rsid w:val="00C978BE"/>
    <w:rsid w:val="00C97AFA"/>
    <w:rsid w:val="00C97CA8"/>
    <w:rsid w:val="00C97F19"/>
    <w:rsid w:val="00CA0055"/>
    <w:rsid w:val="00CA0314"/>
    <w:rsid w:val="00CA0748"/>
    <w:rsid w:val="00CA0A91"/>
    <w:rsid w:val="00CA0DB3"/>
    <w:rsid w:val="00CA0E94"/>
    <w:rsid w:val="00CA0FCC"/>
    <w:rsid w:val="00CA1B9F"/>
    <w:rsid w:val="00CA21FA"/>
    <w:rsid w:val="00CA2A57"/>
    <w:rsid w:val="00CA2C29"/>
    <w:rsid w:val="00CA2DE0"/>
    <w:rsid w:val="00CA3535"/>
    <w:rsid w:val="00CA3635"/>
    <w:rsid w:val="00CA3857"/>
    <w:rsid w:val="00CA38A3"/>
    <w:rsid w:val="00CA3A43"/>
    <w:rsid w:val="00CA4401"/>
    <w:rsid w:val="00CA469A"/>
    <w:rsid w:val="00CA46AB"/>
    <w:rsid w:val="00CA49AA"/>
    <w:rsid w:val="00CA4C67"/>
    <w:rsid w:val="00CA4CD0"/>
    <w:rsid w:val="00CA4EB2"/>
    <w:rsid w:val="00CA60ED"/>
    <w:rsid w:val="00CA662C"/>
    <w:rsid w:val="00CA6E0C"/>
    <w:rsid w:val="00CA6EE9"/>
    <w:rsid w:val="00CA6F93"/>
    <w:rsid w:val="00CA6FC4"/>
    <w:rsid w:val="00CA6FF8"/>
    <w:rsid w:val="00CA79B2"/>
    <w:rsid w:val="00CA7F09"/>
    <w:rsid w:val="00CB0726"/>
    <w:rsid w:val="00CB0933"/>
    <w:rsid w:val="00CB0CA7"/>
    <w:rsid w:val="00CB14CD"/>
    <w:rsid w:val="00CB15CA"/>
    <w:rsid w:val="00CB1F94"/>
    <w:rsid w:val="00CB29AD"/>
    <w:rsid w:val="00CB2A03"/>
    <w:rsid w:val="00CB2AEE"/>
    <w:rsid w:val="00CB3C4D"/>
    <w:rsid w:val="00CB400C"/>
    <w:rsid w:val="00CB434E"/>
    <w:rsid w:val="00CB43A0"/>
    <w:rsid w:val="00CB473A"/>
    <w:rsid w:val="00CB4CBA"/>
    <w:rsid w:val="00CB4DAF"/>
    <w:rsid w:val="00CB5164"/>
    <w:rsid w:val="00CB51F3"/>
    <w:rsid w:val="00CB53B1"/>
    <w:rsid w:val="00CB5606"/>
    <w:rsid w:val="00CB5834"/>
    <w:rsid w:val="00CB5C7A"/>
    <w:rsid w:val="00CB5D01"/>
    <w:rsid w:val="00CB619B"/>
    <w:rsid w:val="00CB619E"/>
    <w:rsid w:val="00CB6457"/>
    <w:rsid w:val="00CB64B2"/>
    <w:rsid w:val="00CB6AFB"/>
    <w:rsid w:val="00CB731D"/>
    <w:rsid w:val="00CB75D6"/>
    <w:rsid w:val="00CB7649"/>
    <w:rsid w:val="00CB767D"/>
    <w:rsid w:val="00CB78C9"/>
    <w:rsid w:val="00CB7AEE"/>
    <w:rsid w:val="00CC0064"/>
    <w:rsid w:val="00CC0704"/>
    <w:rsid w:val="00CC0C1D"/>
    <w:rsid w:val="00CC0D01"/>
    <w:rsid w:val="00CC0DA8"/>
    <w:rsid w:val="00CC1237"/>
    <w:rsid w:val="00CC1376"/>
    <w:rsid w:val="00CC1603"/>
    <w:rsid w:val="00CC19F8"/>
    <w:rsid w:val="00CC1A2E"/>
    <w:rsid w:val="00CC1AFB"/>
    <w:rsid w:val="00CC1D78"/>
    <w:rsid w:val="00CC20DA"/>
    <w:rsid w:val="00CC24B7"/>
    <w:rsid w:val="00CC2B55"/>
    <w:rsid w:val="00CC2CA3"/>
    <w:rsid w:val="00CC2DCA"/>
    <w:rsid w:val="00CC2F79"/>
    <w:rsid w:val="00CC2FC5"/>
    <w:rsid w:val="00CC3514"/>
    <w:rsid w:val="00CC3623"/>
    <w:rsid w:val="00CC3791"/>
    <w:rsid w:val="00CC39EE"/>
    <w:rsid w:val="00CC3B4E"/>
    <w:rsid w:val="00CC3EC5"/>
    <w:rsid w:val="00CC3FB8"/>
    <w:rsid w:val="00CC404A"/>
    <w:rsid w:val="00CC41F7"/>
    <w:rsid w:val="00CC426F"/>
    <w:rsid w:val="00CC45D5"/>
    <w:rsid w:val="00CC4C34"/>
    <w:rsid w:val="00CC4E01"/>
    <w:rsid w:val="00CC51AC"/>
    <w:rsid w:val="00CC51DA"/>
    <w:rsid w:val="00CC574F"/>
    <w:rsid w:val="00CC575F"/>
    <w:rsid w:val="00CC5A83"/>
    <w:rsid w:val="00CC5B7A"/>
    <w:rsid w:val="00CC5BC0"/>
    <w:rsid w:val="00CC5CA9"/>
    <w:rsid w:val="00CC61DB"/>
    <w:rsid w:val="00CC62DB"/>
    <w:rsid w:val="00CC64F0"/>
    <w:rsid w:val="00CC689C"/>
    <w:rsid w:val="00CC73DC"/>
    <w:rsid w:val="00CC757D"/>
    <w:rsid w:val="00CC7AF3"/>
    <w:rsid w:val="00CC7F39"/>
    <w:rsid w:val="00CD0151"/>
    <w:rsid w:val="00CD0558"/>
    <w:rsid w:val="00CD055A"/>
    <w:rsid w:val="00CD05B6"/>
    <w:rsid w:val="00CD0B0D"/>
    <w:rsid w:val="00CD0DFC"/>
    <w:rsid w:val="00CD1029"/>
    <w:rsid w:val="00CD12AA"/>
    <w:rsid w:val="00CD20D8"/>
    <w:rsid w:val="00CD29B9"/>
    <w:rsid w:val="00CD2BDB"/>
    <w:rsid w:val="00CD2C12"/>
    <w:rsid w:val="00CD2DED"/>
    <w:rsid w:val="00CD30A8"/>
    <w:rsid w:val="00CD32C2"/>
    <w:rsid w:val="00CD3520"/>
    <w:rsid w:val="00CD36DF"/>
    <w:rsid w:val="00CD3B6A"/>
    <w:rsid w:val="00CD3F67"/>
    <w:rsid w:val="00CD475A"/>
    <w:rsid w:val="00CD59A6"/>
    <w:rsid w:val="00CD6840"/>
    <w:rsid w:val="00CD6BDF"/>
    <w:rsid w:val="00CD6FE1"/>
    <w:rsid w:val="00CD7005"/>
    <w:rsid w:val="00CD7220"/>
    <w:rsid w:val="00CD7373"/>
    <w:rsid w:val="00CD75FE"/>
    <w:rsid w:val="00CD7847"/>
    <w:rsid w:val="00CD7902"/>
    <w:rsid w:val="00CD7AA5"/>
    <w:rsid w:val="00CD7CE1"/>
    <w:rsid w:val="00CE00FA"/>
    <w:rsid w:val="00CE01D4"/>
    <w:rsid w:val="00CE07FA"/>
    <w:rsid w:val="00CE0858"/>
    <w:rsid w:val="00CE0BEA"/>
    <w:rsid w:val="00CE1276"/>
    <w:rsid w:val="00CE15A6"/>
    <w:rsid w:val="00CE1600"/>
    <w:rsid w:val="00CE1807"/>
    <w:rsid w:val="00CE19D2"/>
    <w:rsid w:val="00CE1BA3"/>
    <w:rsid w:val="00CE1C79"/>
    <w:rsid w:val="00CE1D8D"/>
    <w:rsid w:val="00CE249B"/>
    <w:rsid w:val="00CE2610"/>
    <w:rsid w:val="00CE2784"/>
    <w:rsid w:val="00CE2907"/>
    <w:rsid w:val="00CE33B9"/>
    <w:rsid w:val="00CE3A74"/>
    <w:rsid w:val="00CE3B4A"/>
    <w:rsid w:val="00CE3BA0"/>
    <w:rsid w:val="00CE3F60"/>
    <w:rsid w:val="00CE450C"/>
    <w:rsid w:val="00CE46E8"/>
    <w:rsid w:val="00CE4790"/>
    <w:rsid w:val="00CE4C7E"/>
    <w:rsid w:val="00CE4EF1"/>
    <w:rsid w:val="00CE4FD2"/>
    <w:rsid w:val="00CE559F"/>
    <w:rsid w:val="00CE5D86"/>
    <w:rsid w:val="00CE6372"/>
    <w:rsid w:val="00CE6534"/>
    <w:rsid w:val="00CE65A3"/>
    <w:rsid w:val="00CE66FC"/>
    <w:rsid w:val="00CE6801"/>
    <w:rsid w:val="00CE68CF"/>
    <w:rsid w:val="00CE6AA2"/>
    <w:rsid w:val="00CE6E9A"/>
    <w:rsid w:val="00CE6EDD"/>
    <w:rsid w:val="00CE7DDC"/>
    <w:rsid w:val="00CF0152"/>
    <w:rsid w:val="00CF0184"/>
    <w:rsid w:val="00CF01EB"/>
    <w:rsid w:val="00CF0405"/>
    <w:rsid w:val="00CF0F14"/>
    <w:rsid w:val="00CF104D"/>
    <w:rsid w:val="00CF108B"/>
    <w:rsid w:val="00CF15EB"/>
    <w:rsid w:val="00CF1677"/>
    <w:rsid w:val="00CF17E7"/>
    <w:rsid w:val="00CF1B7E"/>
    <w:rsid w:val="00CF1B9C"/>
    <w:rsid w:val="00CF1EBB"/>
    <w:rsid w:val="00CF24D0"/>
    <w:rsid w:val="00CF264A"/>
    <w:rsid w:val="00CF26DB"/>
    <w:rsid w:val="00CF2A7F"/>
    <w:rsid w:val="00CF2D84"/>
    <w:rsid w:val="00CF2ED2"/>
    <w:rsid w:val="00CF3122"/>
    <w:rsid w:val="00CF32C8"/>
    <w:rsid w:val="00CF33B2"/>
    <w:rsid w:val="00CF39F6"/>
    <w:rsid w:val="00CF3B4B"/>
    <w:rsid w:val="00CF3EBB"/>
    <w:rsid w:val="00CF44CD"/>
    <w:rsid w:val="00CF44F3"/>
    <w:rsid w:val="00CF464A"/>
    <w:rsid w:val="00CF4A3A"/>
    <w:rsid w:val="00CF4A49"/>
    <w:rsid w:val="00CF520D"/>
    <w:rsid w:val="00CF5253"/>
    <w:rsid w:val="00CF538A"/>
    <w:rsid w:val="00CF53AE"/>
    <w:rsid w:val="00CF54D8"/>
    <w:rsid w:val="00CF54EE"/>
    <w:rsid w:val="00CF5688"/>
    <w:rsid w:val="00CF56A7"/>
    <w:rsid w:val="00CF57B6"/>
    <w:rsid w:val="00CF5B3F"/>
    <w:rsid w:val="00CF6038"/>
    <w:rsid w:val="00CF60AC"/>
    <w:rsid w:val="00CF60AF"/>
    <w:rsid w:val="00CF65CD"/>
    <w:rsid w:val="00CF66B5"/>
    <w:rsid w:val="00CF6ED1"/>
    <w:rsid w:val="00CF6F92"/>
    <w:rsid w:val="00CF6F9E"/>
    <w:rsid w:val="00CF7DCE"/>
    <w:rsid w:val="00CF7DEB"/>
    <w:rsid w:val="00CF7DEC"/>
    <w:rsid w:val="00CF7F20"/>
    <w:rsid w:val="00D000D7"/>
    <w:rsid w:val="00D004CE"/>
    <w:rsid w:val="00D00D8E"/>
    <w:rsid w:val="00D010B7"/>
    <w:rsid w:val="00D013FC"/>
    <w:rsid w:val="00D01753"/>
    <w:rsid w:val="00D01E58"/>
    <w:rsid w:val="00D0263F"/>
    <w:rsid w:val="00D02B81"/>
    <w:rsid w:val="00D02F45"/>
    <w:rsid w:val="00D0342F"/>
    <w:rsid w:val="00D0349B"/>
    <w:rsid w:val="00D03531"/>
    <w:rsid w:val="00D03585"/>
    <w:rsid w:val="00D03A4A"/>
    <w:rsid w:val="00D03A82"/>
    <w:rsid w:val="00D03CEA"/>
    <w:rsid w:val="00D04165"/>
    <w:rsid w:val="00D04350"/>
    <w:rsid w:val="00D0458D"/>
    <w:rsid w:val="00D04675"/>
    <w:rsid w:val="00D04DAF"/>
    <w:rsid w:val="00D04F7B"/>
    <w:rsid w:val="00D0554A"/>
    <w:rsid w:val="00D05698"/>
    <w:rsid w:val="00D056CA"/>
    <w:rsid w:val="00D058FA"/>
    <w:rsid w:val="00D06597"/>
    <w:rsid w:val="00D0662B"/>
    <w:rsid w:val="00D06688"/>
    <w:rsid w:val="00D066C7"/>
    <w:rsid w:val="00D06A16"/>
    <w:rsid w:val="00D07128"/>
    <w:rsid w:val="00D0722B"/>
    <w:rsid w:val="00D077B8"/>
    <w:rsid w:val="00D0791B"/>
    <w:rsid w:val="00D07B3B"/>
    <w:rsid w:val="00D07BAC"/>
    <w:rsid w:val="00D103F4"/>
    <w:rsid w:val="00D106E0"/>
    <w:rsid w:val="00D10A2F"/>
    <w:rsid w:val="00D10B73"/>
    <w:rsid w:val="00D11396"/>
    <w:rsid w:val="00D115DE"/>
    <w:rsid w:val="00D11CB5"/>
    <w:rsid w:val="00D11DF0"/>
    <w:rsid w:val="00D11EA1"/>
    <w:rsid w:val="00D11F70"/>
    <w:rsid w:val="00D12754"/>
    <w:rsid w:val="00D12885"/>
    <w:rsid w:val="00D12F0A"/>
    <w:rsid w:val="00D137CB"/>
    <w:rsid w:val="00D139C7"/>
    <w:rsid w:val="00D13A56"/>
    <w:rsid w:val="00D142AF"/>
    <w:rsid w:val="00D14792"/>
    <w:rsid w:val="00D14A9F"/>
    <w:rsid w:val="00D14EAD"/>
    <w:rsid w:val="00D14F43"/>
    <w:rsid w:val="00D155A9"/>
    <w:rsid w:val="00D16226"/>
    <w:rsid w:val="00D1637C"/>
    <w:rsid w:val="00D165DB"/>
    <w:rsid w:val="00D165E2"/>
    <w:rsid w:val="00D16650"/>
    <w:rsid w:val="00D16813"/>
    <w:rsid w:val="00D16A44"/>
    <w:rsid w:val="00D1760F"/>
    <w:rsid w:val="00D1780C"/>
    <w:rsid w:val="00D17B09"/>
    <w:rsid w:val="00D17BA3"/>
    <w:rsid w:val="00D17E54"/>
    <w:rsid w:val="00D17ED3"/>
    <w:rsid w:val="00D17F00"/>
    <w:rsid w:val="00D202DF"/>
    <w:rsid w:val="00D205CE"/>
    <w:rsid w:val="00D205F9"/>
    <w:rsid w:val="00D20682"/>
    <w:rsid w:val="00D20979"/>
    <w:rsid w:val="00D20B65"/>
    <w:rsid w:val="00D20CF8"/>
    <w:rsid w:val="00D20D21"/>
    <w:rsid w:val="00D21440"/>
    <w:rsid w:val="00D21554"/>
    <w:rsid w:val="00D21779"/>
    <w:rsid w:val="00D218D4"/>
    <w:rsid w:val="00D21F07"/>
    <w:rsid w:val="00D21F0B"/>
    <w:rsid w:val="00D220EF"/>
    <w:rsid w:val="00D22223"/>
    <w:rsid w:val="00D22432"/>
    <w:rsid w:val="00D2260F"/>
    <w:rsid w:val="00D22A57"/>
    <w:rsid w:val="00D238DE"/>
    <w:rsid w:val="00D23949"/>
    <w:rsid w:val="00D23AB3"/>
    <w:rsid w:val="00D23B52"/>
    <w:rsid w:val="00D23CA3"/>
    <w:rsid w:val="00D2499B"/>
    <w:rsid w:val="00D24AA5"/>
    <w:rsid w:val="00D24C99"/>
    <w:rsid w:val="00D24CD7"/>
    <w:rsid w:val="00D24EF7"/>
    <w:rsid w:val="00D25499"/>
    <w:rsid w:val="00D255E0"/>
    <w:rsid w:val="00D25871"/>
    <w:rsid w:val="00D25DD6"/>
    <w:rsid w:val="00D261FB"/>
    <w:rsid w:val="00D2639A"/>
    <w:rsid w:val="00D2642B"/>
    <w:rsid w:val="00D266B4"/>
    <w:rsid w:val="00D268CE"/>
    <w:rsid w:val="00D26E8A"/>
    <w:rsid w:val="00D26EBF"/>
    <w:rsid w:val="00D27265"/>
    <w:rsid w:val="00D27283"/>
    <w:rsid w:val="00D279F5"/>
    <w:rsid w:val="00D30419"/>
    <w:rsid w:val="00D30435"/>
    <w:rsid w:val="00D305B1"/>
    <w:rsid w:val="00D305E9"/>
    <w:rsid w:val="00D30ABE"/>
    <w:rsid w:val="00D3114A"/>
    <w:rsid w:val="00D31693"/>
    <w:rsid w:val="00D317DC"/>
    <w:rsid w:val="00D31930"/>
    <w:rsid w:val="00D31AE9"/>
    <w:rsid w:val="00D31F99"/>
    <w:rsid w:val="00D321C2"/>
    <w:rsid w:val="00D322EB"/>
    <w:rsid w:val="00D32798"/>
    <w:rsid w:val="00D32BB8"/>
    <w:rsid w:val="00D32BC6"/>
    <w:rsid w:val="00D332CA"/>
    <w:rsid w:val="00D3337E"/>
    <w:rsid w:val="00D33B9F"/>
    <w:rsid w:val="00D33E15"/>
    <w:rsid w:val="00D341C9"/>
    <w:rsid w:val="00D34554"/>
    <w:rsid w:val="00D346EC"/>
    <w:rsid w:val="00D34B5A"/>
    <w:rsid w:val="00D34E53"/>
    <w:rsid w:val="00D34E60"/>
    <w:rsid w:val="00D34F6E"/>
    <w:rsid w:val="00D35098"/>
    <w:rsid w:val="00D35118"/>
    <w:rsid w:val="00D35188"/>
    <w:rsid w:val="00D351DC"/>
    <w:rsid w:val="00D3567C"/>
    <w:rsid w:val="00D3569B"/>
    <w:rsid w:val="00D35958"/>
    <w:rsid w:val="00D35AA6"/>
    <w:rsid w:val="00D35BF9"/>
    <w:rsid w:val="00D35C35"/>
    <w:rsid w:val="00D36A30"/>
    <w:rsid w:val="00D36C03"/>
    <w:rsid w:val="00D36C88"/>
    <w:rsid w:val="00D36D11"/>
    <w:rsid w:val="00D372F0"/>
    <w:rsid w:val="00D37343"/>
    <w:rsid w:val="00D37C67"/>
    <w:rsid w:val="00D37C6E"/>
    <w:rsid w:val="00D40020"/>
    <w:rsid w:val="00D4030F"/>
    <w:rsid w:val="00D40415"/>
    <w:rsid w:val="00D4080A"/>
    <w:rsid w:val="00D408B1"/>
    <w:rsid w:val="00D40D7A"/>
    <w:rsid w:val="00D410F8"/>
    <w:rsid w:val="00D418B3"/>
    <w:rsid w:val="00D41DBD"/>
    <w:rsid w:val="00D42459"/>
    <w:rsid w:val="00D42651"/>
    <w:rsid w:val="00D42A33"/>
    <w:rsid w:val="00D432A1"/>
    <w:rsid w:val="00D43409"/>
    <w:rsid w:val="00D43624"/>
    <w:rsid w:val="00D439FD"/>
    <w:rsid w:val="00D43E6F"/>
    <w:rsid w:val="00D44AF3"/>
    <w:rsid w:val="00D44B2E"/>
    <w:rsid w:val="00D44C60"/>
    <w:rsid w:val="00D44E99"/>
    <w:rsid w:val="00D44F7E"/>
    <w:rsid w:val="00D455DB"/>
    <w:rsid w:val="00D456BA"/>
    <w:rsid w:val="00D45D57"/>
    <w:rsid w:val="00D45E21"/>
    <w:rsid w:val="00D45F02"/>
    <w:rsid w:val="00D46387"/>
    <w:rsid w:val="00D46434"/>
    <w:rsid w:val="00D469D4"/>
    <w:rsid w:val="00D47448"/>
    <w:rsid w:val="00D4745A"/>
    <w:rsid w:val="00D479E5"/>
    <w:rsid w:val="00D47A85"/>
    <w:rsid w:val="00D47B26"/>
    <w:rsid w:val="00D47BE5"/>
    <w:rsid w:val="00D47F37"/>
    <w:rsid w:val="00D500D4"/>
    <w:rsid w:val="00D50119"/>
    <w:rsid w:val="00D50133"/>
    <w:rsid w:val="00D5055A"/>
    <w:rsid w:val="00D507D2"/>
    <w:rsid w:val="00D50C20"/>
    <w:rsid w:val="00D50DA3"/>
    <w:rsid w:val="00D511DB"/>
    <w:rsid w:val="00D51378"/>
    <w:rsid w:val="00D514B4"/>
    <w:rsid w:val="00D5174F"/>
    <w:rsid w:val="00D51819"/>
    <w:rsid w:val="00D520B0"/>
    <w:rsid w:val="00D52574"/>
    <w:rsid w:val="00D525D5"/>
    <w:rsid w:val="00D5269E"/>
    <w:rsid w:val="00D52829"/>
    <w:rsid w:val="00D52ABC"/>
    <w:rsid w:val="00D52AC7"/>
    <w:rsid w:val="00D52C72"/>
    <w:rsid w:val="00D52EE4"/>
    <w:rsid w:val="00D53127"/>
    <w:rsid w:val="00D5331F"/>
    <w:rsid w:val="00D5349A"/>
    <w:rsid w:val="00D5356F"/>
    <w:rsid w:val="00D536D5"/>
    <w:rsid w:val="00D53905"/>
    <w:rsid w:val="00D53DFD"/>
    <w:rsid w:val="00D5403B"/>
    <w:rsid w:val="00D54560"/>
    <w:rsid w:val="00D54864"/>
    <w:rsid w:val="00D54CE8"/>
    <w:rsid w:val="00D55379"/>
    <w:rsid w:val="00D554C2"/>
    <w:rsid w:val="00D55634"/>
    <w:rsid w:val="00D55706"/>
    <w:rsid w:val="00D55A21"/>
    <w:rsid w:val="00D55DB5"/>
    <w:rsid w:val="00D55F3D"/>
    <w:rsid w:val="00D56064"/>
    <w:rsid w:val="00D560F2"/>
    <w:rsid w:val="00D5653F"/>
    <w:rsid w:val="00D56878"/>
    <w:rsid w:val="00D568C4"/>
    <w:rsid w:val="00D56F6B"/>
    <w:rsid w:val="00D57796"/>
    <w:rsid w:val="00D57B1C"/>
    <w:rsid w:val="00D57D83"/>
    <w:rsid w:val="00D60170"/>
    <w:rsid w:val="00D604F0"/>
    <w:rsid w:val="00D60614"/>
    <w:rsid w:val="00D6085E"/>
    <w:rsid w:val="00D60ACE"/>
    <w:rsid w:val="00D60CD8"/>
    <w:rsid w:val="00D60D5F"/>
    <w:rsid w:val="00D60EF0"/>
    <w:rsid w:val="00D60F8E"/>
    <w:rsid w:val="00D61527"/>
    <w:rsid w:val="00D6167B"/>
    <w:rsid w:val="00D6195D"/>
    <w:rsid w:val="00D61C80"/>
    <w:rsid w:val="00D62366"/>
    <w:rsid w:val="00D62464"/>
    <w:rsid w:val="00D6270C"/>
    <w:rsid w:val="00D628C2"/>
    <w:rsid w:val="00D62DD4"/>
    <w:rsid w:val="00D62F7E"/>
    <w:rsid w:val="00D6342B"/>
    <w:rsid w:val="00D63600"/>
    <w:rsid w:val="00D636B0"/>
    <w:rsid w:val="00D63825"/>
    <w:rsid w:val="00D638AF"/>
    <w:rsid w:val="00D63B71"/>
    <w:rsid w:val="00D64265"/>
    <w:rsid w:val="00D6455E"/>
    <w:rsid w:val="00D64B4F"/>
    <w:rsid w:val="00D65837"/>
    <w:rsid w:val="00D65ABE"/>
    <w:rsid w:val="00D65C12"/>
    <w:rsid w:val="00D65F16"/>
    <w:rsid w:val="00D66141"/>
    <w:rsid w:val="00D6676C"/>
    <w:rsid w:val="00D668B2"/>
    <w:rsid w:val="00D66C29"/>
    <w:rsid w:val="00D672EC"/>
    <w:rsid w:val="00D67733"/>
    <w:rsid w:val="00D67BF1"/>
    <w:rsid w:val="00D67FE6"/>
    <w:rsid w:val="00D7001B"/>
    <w:rsid w:val="00D70115"/>
    <w:rsid w:val="00D71774"/>
    <w:rsid w:val="00D71C89"/>
    <w:rsid w:val="00D723CF"/>
    <w:rsid w:val="00D724C9"/>
    <w:rsid w:val="00D7277A"/>
    <w:rsid w:val="00D73010"/>
    <w:rsid w:val="00D73DF2"/>
    <w:rsid w:val="00D7430F"/>
    <w:rsid w:val="00D74917"/>
    <w:rsid w:val="00D74AC8"/>
    <w:rsid w:val="00D75336"/>
    <w:rsid w:val="00D75358"/>
    <w:rsid w:val="00D75387"/>
    <w:rsid w:val="00D75C4A"/>
    <w:rsid w:val="00D75D42"/>
    <w:rsid w:val="00D75F9F"/>
    <w:rsid w:val="00D7601F"/>
    <w:rsid w:val="00D762DE"/>
    <w:rsid w:val="00D76592"/>
    <w:rsid w:val="00D767B3"/>
    <w:rsid w:val="00D76C72"/>
    <w:rsid w:val="00D76CEC"/>
    <w:rsid w:val="00D773A9"/>
    <w:rsid w:val="00D773D9"/>
    <w:rsid w:val="00D77A92"/>
    <w:rsid w:val="00D77C61"/>
    <w:rsid w:val="00D77E35"/>
    <w:rsid w:val="00D77FD7"/>
    <w:rsid w:val="00D80088"/>
    <w:rsid w:val="00D8018B"/>
    <w:rsid w:val="00D80647"/>
    <w:rsid w:val="00D80BB5"/>
    <w:rsid w:val="00D80D97"/>
    <w:rsid w:val="00D80F2A"/>
    <w:rsid w:val="00D819BC"/>
    <w:rsid w:val="00D81B60"/>
    <w:rsid w:val="00D82167"/>
    <w:rsid w:val="00D821CE"/>
    <w:rsid w:val="00D821E2"/>
    <w:rsid w:val="00D82632"/>
    <w:rsid w:val="00D8270A"/>
    <w:rsid w:val="00D82D1F"/>
    <w:rsid w:val="00D82DF8"/>
    <w:rsid w:val="00D82E7A"/>
    <w:rsid w:val="00D83200"/>
    <w:rsid w:val="00D8381B"/>
    <w:rsid w:val="00D83FE4"/>
    <w:rsid w:val="00D83FF3"/>
    <w:rsid w:val="00D841E4"/>
    <w:rsid w:val="00D8435B"/>
    <w:rsid w:val="00D84C5C"/>
    <w:rsid w:val="00D851D0"/>
    <w:rsid w:val="00D85519"/>
    <w:rsid w:val="00D8564E"/>
    <w:rsid w:val="00D856CA"/>
    <w:rsid w:val="00D85A13"/>
    <w:rsid w:val="00D85AB5"/>
    <w:rsid w:val="00D85BCF"/>
    <w:rsid w:val="00D85DCB"/>
    <w:rsid w:val="00D85F98"/>
    <w:rsid w:val="00D86557"/>
    <w:rsid w:val="00D8668D"/>
    <w:rsid w:val="00D87196"/>
    <w:rsid w:val="00D875D0"/>
    <w:rsid w:val="00D87839"/>
    <w:rsid w:val="00D8793D"/>
    <w:rsid w:val="00D87A27"/>
    <w:rsid w:val="00D87CF1"/>
    <w:rsid w:val="00D87D02"/>
    <w:rsid w:val="00D904F7"/>
    <w:rsid w:val="00D905C9"/>
    <w:rsid w:val="00D90B90"/>
    <w:rsid w:val="00D911AC"/>
    <w:rsid w:val="00D919FB"/>
    <w:rsid w:val="00D91A72"/>
    <w:rsid w:val="00D91D8F"/>
    <w:rsid w:val="00D91EBB"/>
    <w:rsid w:val="00D920AE"/>
    <w:rsid w:val="00D92183"/>
    <w:rsid w:val="00D923C8"/>
    <w:rsid w:val="00D92B69"/>
    <w:rsid w:val="00D92F46"/>
    <w:rsid w:val="00D9317B"/>
    <w:rsid w:val="00D931D8"/>
    <w:rsid w:val="00D93239"/>
    <w:rsid w:val="00D93725"/>
    <w:rsid w:val="00D93827"/>
    <w:rsid w:val="00D9397A"/>
    <w:rsid w:val="00D93C97"/>
    <w:rsid w:val="00D93DA1"/>
    <w:rsid w:val="00D93F1B"/>
    <w:rsid w:val="00D9421A"/>
    <w:rsid w:val="00D943A4"/>
    <w:rsid w:val="00D945A4"/>
    <w:rsid w:val="00D946C9"/>
    <w:rsid w:val="00D94859"/>
    <w:rsid w:val="00D94AB0"/>
    <w:rsid w:val="00D94E38"/>
    <w:rsid w:val="00D94EFC"/>
    <w:rsid w:val="00D951B6"/>
    <w:rsid w:val="00D952F4"/>
    <w:rsid w:val="00D95A18"/>
    <w:rsid w:val="00D95C36"/>
    <w:rsid w:val="00D96582"/>
    <w:rsid w:val="00D96A0E"/>
    <w:rsid w:val="00D96B23"/>
    <w:rsid w:val="00D973EA"/>
    <w:rsid w:val="00D974B9"/>
    <w:rsid w:val="00D976F2"/>
    <w:rsid w:val="00D9786F"/>
    <w:rsid w:val="00D97AA3"/>
    <w:rsid w:val="00D97C8D"/>
    <w:rsid w:val="00DA01E4"/>
    <w:rsid w:val="00DA0691"/>
    <w:rsid w:val="00DA0716"/>
    <w:rsid w:val="00DA08A5"/>
    <w:rsid w:val="00DA0A56"/>
    <w:rsid w:val="00DA121A"/>
    <w:rsid w:val="00DA121E"/>
    <w:rsid w:val="00DA12DF"/>
    <w:rsid w:val="00DA18FE"/>
    <w:rsid w:val="00DA1B43"/>
    <w:rsid w:val="00DA1DBC"/>
    <w:rsid w:val="00DA1EB9"/>
    <w:rsid w:val="00DA2105"/>
    <w:rsid w:val="00DA23A1"/>
    <w:rsid w:val="00DA25AE"/>
    <w:rsid w:val="00DA260A"/>
    <w:rsid w:val="00DA28E4"/>
    <w:rsid w:val="00DA297A"/>
    <w:rsid w:val="00DA29A2"/>
    <w:rsid w:val="00DA2DD3"/>
    <w:rsid w:val="00DA35BE"/>
    <w:rsid w:val="00DA366C"/>
    <w:rsid w:val="00DA36A6"/>
    <w:rsid w:val="00DA3A20"/>
    <w:rsid w:val="00DA3ADA"/>
    <w:rsid w:val="00DA3BB4"/>
    <w:rsid w:val="00DA4044"/>
    <w:rsid w:val="00DA4929"/>
    <w:rsid w:val="00DA51BD"/>
    <w:rsid w:val="00DA54EC"/>
    <w:rsid w:val="00DA56D8"/>
    <w:rsid w:val="00DA5C06"/>
    <w:rsid w:val="00DA5E1E"/>
    <w:rsid w:val="00DA5EE2"/>
    <w:rsid w:val="00DA6029"/>
    <w:rsid w:val="00DA6F1D"/>
    <w:rsid w:val="00DA705A"/>
    <w:rsid w:val="00DA71AD"/>
    <w:rsid w:val="00DA72C0"/>
    <w:rsid w:val="00DA7673"/>
    <w:rsid w:val="00DA76CF"/>
    <w:rsid w:val="00DA7811"/>
    <w:rsid w:val="00DA79EC"/>
    <w:rsid w:val="00DA7A5F"/>
    <w:rsid w:val="00DB0600"/>
    <w:rsid w:val="00DB09C2"/>
    <w:rsid w:val="00DB0D7D"/>
    <w:rsid w:val="00DB0DC1"/>
    <w:rsid w:val="00DB0DE0"/>
    <w:rsid w:val="00DB1F20"/>
    <w:rsid w:val="00DB213A"/>
    <w:rsid w:val="00DB2530"/>
    <w:rsid w:val="00DB2D11"/>
    <w:rsid w:val="00DB3089"/>
    <w:rsid w:val="00DB3273"/>
    <w:rsid w:val="00DB3474"/>
    <w:rsid w:val="00DB399C"/>
    <w:rsid w:val="00DB3AF7"/>
    <w:rsid w:val="00DB3B26"/>
    <w:rsid w:val="00DB3F22"/>
    <w:rsid w:val="00DB43DA"/>
    <w:rsid w:val="00DB47B0"/>
    <w:rsid w:val="00DB4B9B"/>
    <w:rsid w:val="00DB4EE1"/>
    <w:rsid w:val="00DB4F9B"/>
    <w:rsid w:val="00DB5014"/>
    <w:rsid w:val="00DB5291"/>
    <w:rsid w:val="00DB574E"/>
    <w:rsid w:val="00DB5F61"/>
    <w:rsid w:val="00DB6049"/>
    <w:rsid w:val="00DB61C4"/>
    <w:rsid w:val="00DB6550"/>
    <w:rsid w:val="00DB660F"/>
    <w:rsid w:val="00DB6B12"/>
    <w:rsid w:val="00DB7043"/>
    <w:rsid w:val="00DB7215"/>
    <w:rsid w:val="00DB7230"/>
    <w:rsid w:val="00DB73E2"/>
    <w:rsid w:val="00DB7942"/>
    <w:rsid w:val="00DB7AF0"/>
    <w:rsid w:val="00DB7CA8"/>
    <w:rsid w:val="00DB7F39"/>
    <w:rsid w:val="00DB7F93"/>
    <w:rsid w:val="00DC0821"/>
    <w:rsid w:val="00DC0D1A"/>
    <w:rsid w:val="00DC0E13"/>
    <w:rsid w:val="00DC1066"/>
    <w:rsid w:val="00DC1206"/>
    <w:rsid w:val="00DC172A"/>
    <w:rsid w:val="00DC2684"/>
    <w:rsid w:val="00DC2B4C"/>
    <w:rsid w:val="00DC2D82"/>
    <w:rsid w:val="00DC2D90"/>
    <w:rsid w:val="00DC34FD"/>
    <w:rsid w:val="00DC39DE"/>
    <w:rsid w:val="00DC3A82"/>
    <w:rsid w:val="00DC3E9E"/>
    <w:rsid w:val="00DC4194"/>
    <w:rsid w:val="00DC44AE"/>
    <w:rsid w:val="00DC4554"/>
    <w:rsid w:val="00DC47A7"/>
    <w:rsid w:val="00DC4A5E"/>
    <w:rsid w:val="00DC4C2D"/>
    <w:rsid w:val="00DC4F35"/>
    <w:rsid w:val="00DC506D"/>
    <w:rsid w:val="00DC51F5"/>
    <w:rsid w:val="00DC58D3"/>
    <w:rsid w:val="00DC5C8E"/>
    <w:rsid w:val="00DC5CA0"/>
    <w:rsid w:val="00DC5D14"/>
    <w:rsid w:val="00DC5E40"/>
    <w:rsid w:val="00DC63B6"/>
    <w:rsid w:val="00DC641D"/>
    <w:rsid w:val="00DC65C8"/>
    <w:rsid w:val="00DC72E9"/>
    <w:rsid w:val="00DC730F"/>
    <w:rsid w:val="00DC75E0"/>
    <w:rsid w:val="00DC7644"/>
    <w:rsid w:val="00DC76F6"/>
    <w:rsid w:val="00DC7F4F"/>
    <w:rsid w:val="00DC7FCC"/>
    <w:rsid w:val="00DD032F"/>
    <w:rsid w:val="00DD04B1"/>
    <w:rsid w:val="00DD07C8"/>
    <w:rsid w:val="00DD081C"/>
    <w:rsid w:val="00DD1079"/>
    <w:rsid w:val="00DD1720"/>
    <w:rsid w:val="00DD17A5"/>
    <w:rsid w:val="00DD2030"/>
    <w:rsid w:val="00DD21B4"/>
    <w:rsid w:val="00DD2362"/>
    <w:rsid w:val="00DD2371"/>
    <w:rsid w:val="00DD2802"/>
    <w:rsid w:val="00DD2AAE"/>
    <w:rsid w:val="00DD2C56"/>
    <w:rsid w:val="00DD419F"/>
    <w:rsid w:val="00DD442D"/>
    <w:rsid w:val="00DD4550"/>
    <w:rsid w:val="00DD45C6"/>
    <w:rsid w:val="00DD4775"/>
    <w:rsid w:val="00DD4D33"/>
    <w:rsid w:val="00DD520B"/>
    <w:rsid w:val="00DD53B8"/>
    <w:rsid w:val="00DD57D4"/>
    <w:rsid w:val="00DD5A08"/>
    <w:rsid w:val="00DD5AD1"/>
    <w:rsid w:val="00DD5FDC"/>
    <w:rsid w:val="00DD665E"/>
    <w:rsid w:val="00DD68A9"/>
    <w:rsid w:val="00DD68DC"/>
    <w:rsid w:val="00DD696C"/>
    <w:rsid w:val="00DD6B90"/>
    <w:rsid w:val="00DD6EBE"/>
    <w:rsid w:val="00DD706E"/>
    <w:rsid w:val="00DD72B1"/>
    <w:rsid w:val="00DD751F"/>
    <w:rsid w:val="00DD7E13"/>
    <w:rsid w:val="00DD7F95"/>
    <w:rsid w:val="00DE039D"/>
    <w:rsid w:val="00DE0896"/>
    <w:rsid w:val="00DE09DA"/>
    <w:rsid w:val="00DE0B0A"/>
    <w:rsid w:val="00DE0B28"/>
    <w:rsid w:val="00DE0BF3"/>
    <w:rsid w:val="00DE0DF0"/>
    <w:rsid w:val="00DE0EDE"/>
    <w:rsid w:val="00DE0F72"/>
    <w:rsid w:val="00DE127A"/>
    <w:rsid w:val="00DE1350"/>
    <w:rsid w:val="00DE13B5"/>
    <w:rsid w:val="00DE13DF"/>
    <w:rsid w:val="00DE202E"/>
    <w:rsid w:val="00DE29C6"/>
    <w:rsid w:val="00DE2A83"/>
    <w:rsid w:val="00DE2A99"/>
    <w:rsid w:val="00DE2D35"/>
    <w:rsid w:val="00DE2EB2"/>
    <w:rsid w:val="00DE2F87"/>
    <w:rsid w:val="00DE35D9"/>
    <w:rsid w:val="00DE3679"/>
    <w:rsid w:val="00DE391A"/>
    <w:rsid w:val="00DE39DD"/>
    <w:rsid w:val="00DE3AF8"/>
    <w:rsid w:val="00DE3E8C"/>
    <w:rsid w:val="00DE3ED7"/>
    <w:rsid w:val="00DE4005"/>
    <w:rsid w:val="00DE41DC"/>
    <w:rsid w:val="00DE41DE"/>
    <w:rsid w:val="00DE44EB"/>
    <w:rsid w:val="00DE4565"/>
    <w:rsid w:val="00DE4B61"/>
    <w:rsid w:val="00DE558F"/>
    <w:rsid w:val="00DE563D"/>
    <w:rsid w:val="00DE5814"/>
    <w:rsid w:val="00DE5831"/>
    <w:rsid w:val="00DE5C28"/>
    <w:rsid w:val="00DE5CF2"/>
    <w:rsid w:val="00DE5EA6"/>
    <w:rsid w:val="00DE70E4"/>
    <w:rsid w:val="00DE727C"/>
    <w:rsid w:val="00DE7357"/>
    <w:rsid w:val="00DE746C"/>
    <w:rsid w:val="00DE757B"/>
    <w:rsid w:val="00DE76BA"/>
    <w:rsid w:val="00DE79C2"/>
    <w:rsid w:val="00DE7D5D"/>
    <w:rsid w:val="00DE7F18"/>
    <w:rsid w:val="00DE7F71"/>
    <w:rsid w:val="00DF0A74"/>
    <w:rsid w:val="00DF0C6B"/>
    <w:rsid w:val="00DF15CA"/>
    <w:rsid w:val="00DF181C"/>
    <w:rsid w:val="00DF185E"/>
    <w:rsid w:val="00DF1ADC"/>
    <w:rsid w:val="00DF1BA9"/>
    <w:rsid w:val="00DF1BC2"/>
    <w:rsid w:val="00DF2CA3"/>
    <w:rsid w:val="00DF2DA7"/>
    <w:rsid w:val="00DF2EC2"/>
    <w:rsid w:val="00DF3102"/>
    <w:rsid w:val="00DF3913"/>
    <w:rsid w:val="00DF416E"/>
    <w:rsid w:val="00DF4401"/>
    <w:rsid w:val="00DF441D"/>
    <w:rsid w:val="00DF454E"/>
    <w:rsid w:val="00DF4B74"/>
    <w:rsid w:val="00DF4B97"/>
    <w:rsid w:val="00DF5092"/>
    <w:rsid w:val="00DF51D1"/>
    <w:rsid w:val="00DF53E1"/>
    <w:rsid w:val="00DF5526"/>
    <w:rsid w:val="00DF5801"/>
    <w:rsid w:val="00DF5CB8"/>
    <w:rsid w:val="00DF6337"/>
    <w:rsid w:val="00DF64F7"/>
    <w:rsid w:val="00DF6760"/>
    <w:rsid w:val="00DF6797"/>
    <w:rsid w:val="00DF688C"/>
    <w:rsid w:val="00DF6A99"/>
    <w:rsid w:val="00DF6B54"/>
    <w:rsid w:val="00DF7376"/>
    <w:rsid w:val="00DF7C2D"/>
    <w:rsid w:val="00E0012F"/>
    <w:rsid w:val="00E0049D"/>
    <w:rsid w:val="00E00E00"/>
    <w:rsid w:val="00E00FBA"/>
    <w:rsid w:val="00E010A7"/>
    <w:rsid w:val="00E01700"/>
    <w:rsid w:val="00E01A91"/>
    <w:rsid w:val="00E01D0A"/>
    <w:rsid w:val="00E01F6D"/>
    <w:rsid w:val="00E0218E"/>
    <w:rsid w:val="00E02203"/>
    <w:rsid w:val="00E02D71"/>
    <w:rsid w:val="00E03167"/>
    <w:rsid w:val="00E032EB"/>
    <w:rsid w:val="00E038FB"/>
    <w:rsid w:val="00E03A1E"/>
    <w:rsid w:val="00E0419F"/>
    <w:rsid w:val="00E042CA"/>
    <w:rsid w:val="00E042E9"/>
    <w:rsid w:val="00E0452E"/>
    <w:rsid w:val="00E047A2"/>
    <w:rsid w:val="00E04994"/>
    <w:rsid w:val="00E04C7F"/>
    <w:rsid w:val="00E04F7A"/>
    <w:rsid w:val="00E05AF2"/>
    <w:rsid w:val="00E0606F"/>
    <w:rsid w:val="00E062D8"/>
    <w:rsid w:val="00E066C1"/>
    <w:rsid w:val="00E0692E"/>
    <w:rsid w:val="00E06941"/>
    <w:rsid w:val="00E074A5"/>
    <w:rsid w:val="00E07B6C"/>
    <w:rsid w:val="00E07BF6"/>
    <w:rsid w:val="00E10720"/>
    <w:rsid w:val="00E10977"/>
    <w:rsid w:val="00E109C9"/>
    <w:rsid w:val="00E10AE3"/>
    <w:rsid w:val="00E10BCB"/>
    <w:rsid w:val="00E11010"/>
    <w:rsid w:val="00E1118F"/>
    <w:rsid w:val="00E11198"/>
    <w:rsid w:val="00E1147A"/>
    <w:rsid w:val="00E11641"/>
    <w:rsid w:val="00E117FA"/>
    <w:rsid w:val="00E11A2F"/>
    <w:rsid w:val="00E11A5D"/>
    <w:rsid w:val="00E12102"/>
    <w:rsid w:val="00E126B6"/>
    <w:rsid w:val="00E12B7E"/>
    <w:rsid w:val="00E12D4D"/>
    <w:rsid w:val="00E1323D"/>
    <w:rsid w:val="00E1324C"/>
    <w:rsid w:val="00E13339"/>
    <w:rsid w:val="00E13555"/>
    <w:rsid w:val="00E1367F"/>
    <w:rsid w:val="00E13838"/>
    <w:rsid w:val="00E1393A"/>
    <w:rsid w:val="00E139F4"/>
    <w:rsid w:val="00E13A3A"/>
    <w:rsid w:val="00E13FEB"/>
    <w:rsid w:val="00E143A3"/>
    <w:rsid w:val="00E144FC"/>
    <w:rsid w:val="00E145AC"/>
    <w:rsid w:val="00E148DD"/>
    <w:rsid w:val="00E15616"/>
    <w:rsid w:val="00E156CC"/>
    <w:rsid w:val="00E16185"/>
    <w:rsid w:val="00E16665"/>
    <w:rsid w:val="00E16D5A"/>
    <w:rsid w:val="00E17140"/>
    <w:rsid w:val="00E17144"/>
    <w:rsid w:val="00E1729D"/>
    <w:rsid w:val="00E176E6"/>
    <w:rsid w:val="00E17BFA"/>
    <w:rsid w:val="00E17CF2"/>
    <w:rsid w:val="00E17D4D"/>
    <w:rsid w:val="00E17E41"/>
    <w:rsid w:val="00E17F6D"/>
    <w:rsid w:val="00E203B1"/>
    <w:rsid w:val="00E20AB2"/>
    <w:rsid w:val="00E21678"/>
    <w:rsid w:val="00E217FA"/>
    <w:rsid w:val="00E21934"/>
    <w:rsid w:val="00E219FB"/>
    <w:rsid w:val="00E21B3A"/>
    <w:rsid w:val="00E21D5C"/>
    <w:rsid w:val="00E21F19"/>
    <w:rsid w:val="00E2207C"/>
    <w:rsid w:val="00E223E1"/>
    <w:rsid w:val="00E22600"/>
    <w:rsid w:val="00E228D1"/>
    <w:rsid w:val="00E22A3D"/>
    <w:rsid w:val="00E22FFD"/>
    <w:rsid w:val="00E23202"/>
    <w:rsid w:val="00E23EC6"/>
    <w:rsid w:val="00E24153"/>
    <w:rsid w:val="00E2532D"/>
    <w:rsid w:val="00E25402"/>
    <w:rsid w:val="00E2574A"/>
    <w:rsid w:val="00E259DD"/>
    <w:rsid w:val="00E2609A"/>
    <w:rsid w:val="00E262A0"/>
    <w:rsid w:val="00E26473"/>
    <w:rsid w:val="00E26544"/>
    <w:rsid w:val="00E26545"/>
    <w:rsid w:val="00E26F56"/>
    <w:rsid w:val="00E26F59"/>
    <w:rsid w:val="00E275D2"/>
    <w:rsid w:val="00E279FD"/>
    <w:rsid w:val="00E27B43"/>
    <w:rsid w:val="00E301D2"/>
    <w:rsid w:val="00E302BA"/>
    <w:rsid w:val="00E30394"/>
    <w:rsid w:val="00E30BB7"/>
    <w:rsid w:val="00E30D24"/>
    <w:rsid w:val="00E30D5A"/>
    <w:rsid w:val="00E3114A"/>
    <w:rsid w:val="00E312A7"/>
    <w:rsid w:val="00E317FB"/>
    <w:rsid w:val="00E31A09"/>
    <w:rsid w:val="00E32E65"/>
    <w:rsid w:val="00E32F0E"/>
    <w:rsid w:val="00E332DB"/>
    <w:rsid w:val="00E33C3D"/>
    <w:rsid w:val="00E33E1A"/>
    <w:rsid w:val="00E3456E"/>
    <w:rsid w:val="00E348DF"/>
    <w:rsid w:val="00E3491E"/>
    <w:rsid w:val="00E35843"/>
    <w:rsid w:val="00E35B2E"/>
    <w:rsid w:val="00E35C8F"/>
    <w:rsid w:val="00E35DAE"/>
    <w:rsid w:val="00E3627F"/>
    <w:rsid w:val="00E366A3"/>
    <w:rsid w:val="00E369D1"/>
    <w:rsid w:val="00E36E97"/>
    <w:rsid w:val="00E3732D"/>
    <w:rsid w:val="00E373F7"/>
    <w:rsid w:val="00E374D9"/>
    <w:rsid w:val="00E3755C"/>
    <w:rsid w:val="00E379E6"/>
    <w:rsid w:val="00E37E12"/>
    <w:rsid w:val="00E37F86"/>
    <w:rsid w:val="00E40070"/>
    <w:rsid w:val="00E403D3"/>
    <w:rsid w:val="00E406CC"/>
    <w:rsid w:val="00E40C85"/>
    <w:rsid w:val="00E411F9"/>
    <w:rsid w:val="00E41553"/>
    <w:rsid w:val="00E41FC8"/>
    <w:rsid w:val="00E420AD"/>
    <w:rsid w:val="00E429DB"/>
    <w:rsid w:val="00E42AB8"/>
    <w:rsid w:val="00E42C4C"/>
    <w:rsid w:val="00E42F39"/>
    <w:rsid w:val="00E43824"/>
    <w:rsid w:val="00E43CAE"/>
    <w:rsid w:val="00E44637"/>
    <w:rsid w:val="00E4498C"/>
    <w:rsid w:val="00E44F2A"/>
    <w:rsid w:val="00E45F50"/>
    <w:rsid w:val="00E4631A"/>
    <w:rsid w:val="00E4649C"/>
    <w:rsid w:val="00E466DB"/>
    <w:rsid w:val="00E46B9A"/>
    <w:rsid w:val="00E46DAA"/>
    <w:rsid w:val="00E4779B"/>
    <w:rsid w:val="00E47A8B"/>
    <w:rsid w:val="00E50045"/>
    <w:rsid w:val="00E50136"/>
    <w:rsid w:val="00E5036B"/>
    <w:rsid w:val="00E50694"/>
    <w:rsid w:val="00E50BB4"/>
    <w:rsid w:val="00E50CB8"/>
    <w:rsid w:val="00E50D10"/>
    <w:rsid w:val="00E50D9F"/>
    <w:rsid w:val="00E50E98"/>
    <w:rsid w:val="00E5165A"/>
    <w:rsid w:val="00E518B4"/>
    <w:rsid w:val="00E519B1"/>
    <w:rsid w:val="00E519C4"/>
    <w:rsid w:val="00E52020"/>
    <w:rsid w:val="00E52443"/>
    <w:rsid w:val="00E52C8D"/>
    <w:rsid w:val="00E532C9"/>
    <w:rsid w:val="00E53701"/>
    <w:rsid w:val="00E537AC"/>
    <w:rsid w:val="00E538A8"/>
    <w:rsid w:val="00E53983"/>
    <w:rsid w:val="00E53DE8"/>
    <w:rsid w:val="00E53EF4"/>
    <w:rsid w:val="00E53F6A"/>
    <w:rsid w:val="00E55257"/>
    <w:rsid w:val="00E552BA"/>
    <w:rsid w:val="00E55919"/>
    <w:rsid w:val="00E561EF"/>
    <w:rsid w:val="00E5625A"/>
    <w:rsid w:val="00E5631A"/>
    <w:rsid w:val="00E563BF"/>
    <w:rsid w:val="00E563F2"/>
    <w:rsid w:val="00E5690E"/>
    <w:rsid w:val="00E569B3"/>
    <w:rsid w:val="00E56C31"/>
    <w:rsid w:val="00E56DC2"/>
    <w:rsid w:val="00E571F9"/>
    <w:rsid w:val="00E57539"/>
    <w:rsid w:val="00E60ED6"/>
    <w:rsid w:val="00E610E6"/>
    <w:rsid w:val="00E6111D"/>
    <w:rsid w:val="00E61405"/>
    <w:rsid w:val="00E61C86"/>
    <w:rsid w:val="00E61CE1"/>
    <w:rsid w:val="00E61FB8"/>
    <w:rsid w:val="00E61FBB"/>
    <w:rsid w:val="00E62A5D"/>
    <w:rsid w:val="00E62C8C"/>
    <w:rsid w:val="00E62E3E"/>
    <w:rsid w:val="00E631EA"/>
    <w:rsid w:val="00E63270"/>
    <w:rsid w:val="00E633D9"/>
    <w:rsid w:val="00E63B4A"/>
    <w:rsid w:val="00E63F84"/>
    <w:rsid w:val="00E64D18"/>
    <w:rsid w:val="00E64DA1"/>
    <w:rsid w:val="00E650B9"/>
    <w:rsid w:val="00E65517"/>
    <w:rsid w:val="00E6599B"/>
    <w:rsid w:val="00E65C1B"/>
    <w:rsid w:val="00E65D87"/>
    <w:rsid w:val="00E65E18"/>
    <w:rsid w:val="00E66347"/>
    <w:rsid w:val="00E66385"/>
    <w:rsid w:val="00E667C1"/>
    <w:rsid w:val="00E667E1"/>
    <w:rsid w:val="00E66876"/>
    <w:rsid w:val="00E66AB0"/>
    <w:rsid w:val="00E66C04"/>
    <w:rsid w:val="00E66C7D"/>
    <w:rsid w:val="00E6706A"/>
    <w:rsid w:val="00E670EE"/>
    <w:rsid w:val="00E67408"/>
    <w:rsid w:val="00E6754A"/>
    <w:rsid w:val="00E67862"/>
    <w:rsid w:val="00E6786F"/>
    <w:rsid w:val="00E678B6"/>
    <w:rsid w:val="00E67BA6"/>
    <w:rsid w:val="00E67F9A"/>
    <w:rsid w:val="00E70101"/>
    <w:rsid w:val="00E70332"/>
    <w:rsid w:val="00E70543"/>
    <w:rsid w:val="00E70CF9"/>
    <w:rsid w:val="00E71D60"/>
    <w:rsid w:val="00E72755"/>
    <w:rsid w:val="00E72804"/>
    <w:rsid w:val="00E72CC1"/>
    <w:rsid w:val="00E73417"/>
    <w:rsid w:val="00E73592"/>
    <w:rsid w:val="00E735E7"/>
    <w:rsid w:val="00E741CA"/>
    <w:rsid w:val="00E74813"/>
    <w:rsid w:val="00E74D0D"/>
    <w:rsid w:val="00E75157"/>
    <w:rsid w:val="00E7519C"/>
    <w:rsid w:val="00E75358"/>
    <w:rsid w:val="00E7557A"/>
    <w:rsid w:val="00E75660"/>
    <w:rsid w:val="00E757ED"/>
    <w:rsid w:val="00E75833"/>
    <w:rsid w:val="00E764B2"/>
    <w:rsid w:val="00E7747A"/>
    <w:rsid w:val="00E774DA"/>
    <w:rsid w:val="00E776B1"/>
    <w:rsid w:val="00E77B86"/>
    <w:rsid w:val="00E77CCF"/>
    <w:rsid w:val="00E77D08"/>
    <w:rsid w:val="00E77F91"/>
    <w:rsid w:val="00E77FCA"/>
    <w:rsid w:val="00E8050B"/>
    <w:rsid w:val="00E805B9"/>
    <w:rsid w:val="00E806F9"/>
    <w:rsid w:val="00E80954"/>
    <w:rsid w:val="00E809DD"/>
    <w:rsid w:val="00E80ECE"/>
    <w:rsid w:val="00E81028"/>
    <w:rsid w:val="00E81D64"/>
    <w:rsid w:val="00E821E1"/>
    <w:rsid w:val="00E82236"/>
    <w:rsid w:val="00E8249D"/>
    <w:rsid w:val="00E82566"/>
    <w:rsid w:val="00E82B37"/>
    <w:rsid w:val="00E82D69"/>
    <w:rsid w:val="00E82F6C"/>
    <w:rsid w:val="00E832D0"/>
    <w:rsid w:val="00E8332F"/>
    <w:rsid w:val="00E833E1"/>
    <w:rsid w:val="00E834C0"/>
    <w:rsid w:val="00E83650"/>
    <w:rsid w:val="00E83B13"/>
    <w:rsid w:val="00E8462E"/>
    <w:rsid w:val="00E84F82"/>
    <w:rsid w:val="00E856F5"/>
    <w:rsid w:val="00E85746"/>
    <w:rsid w:val="00E85ADD"/>
    <w:rsid w:val="00E85EEA"/>
    <w:rsid w:val="00E8621F"/>
    <w:rsid w:val="00E86383"/>
    <w:rsid w:val="00E86575"/>
    <w:rsid w:val="00E86582"/>
    <w:rsid w:val="00E8679A"/>
    <w:rsid w:val="00E867BF"/>
    <w:rsid w:val="00E86C7F"/>
    <w:rsid w:val="00E86CA5"/>
    <w:rsid w:val="00E86EAB"/>
    <w:rsid w:val="00E873D5"/>
    <w:rsid w:val="00E87B54"/>
    <w:rsid w:val="00E87C09"/>
    <w:rsid w:val="00E87FCE"/>
    <w:rsid w:val="00E901F6"/>
    <w:rsid w:val="00E90325"/>
    <w:rsid w:val="00E904EA"/>
    <w:rsid w:val="00E90687"/>
    <w:rsid w:val="00E90A59"/>
    <w:rsid w:val="00E913B2"/>
    <w:rsid w:val="00E919C2"/>
    <w:rsid w:val="00E91DA6"/>
    <w:rsid w:val="00E91F7C"/>
    <w:rsid w:val="00E921AF"/>
    <w:rsid w:val="00E922CD"/>
    <w:rsid w:val="00E9279F"/>
    <w:rsid w:val="00E929D2"/>
    <w:rsid w:val="00E92EEA"/>
    <w:rsid w:val="00E92FD3"/>
    <w:rsid w:val="00E933E0"/>
    <w:rsid w:val="00E93515"/>
    <w:rsid w:val="00E93785"/>
    <w:rsid w:val="00E9386C"/>
    <w:rsid w:val="00E939DB"/>
    <w:rsid w:val="00E93A38"/>
    <w:rsid w:val="00E93A93"/>
    <w:rsid w:val="00E93CC9"/>
    <w:rsid w:val="00E93CD1"/>
    <w:rsid w:val="00E93D24"/>
    <w:rsid w:val="00E93E50"/>
    <w:rsid w:val="00E942E8"/>
    <w:rsid w:val="00E94370"/>
    <w:rsid w:val="00E9444E"/>
    <w:rsid w:val="00E944E9"/>
    <w:rsid w:val="00E9473A"/>
    <w:rsid w:val="00E947A5"/>
    <w:rsid w:val="00E947E4"/>
    <w:rsid w:val="00E94859"/>
    <w:rsid w:val="00E949FB"/>
    <w:rsid w:val="00E94CF7"/>
    <w:rsid w:val="00E94E22"/>
    <w:rsid w:val="00E9516D"/>
    <w:rsid w:val="00E956EA"/>
    <w:rsid w:val="00E95771"/>
    <w:rsid w:val="00E95E8B"/>
    <w:rsid w:val="00E95F28"/>
    <w:rsid w:val="00E9643C"/>
    <w:rsid w:val="00E964B5"/>
    <w:rsid w:val="00E96BE0"/>
    <w:rsid w:val="00E96D27"/>
    <w:rsid w:val="00E96F9C"/>
    <w:rsid w:val="00E96FDD"/>
    <w:rsid w:val="00E97751"/>
    <w:rsid w:val="00E977FB"/>
    <w:rsid w:val="00E97B2D"/>
    <w:rsid w:val="00E97EA9"/>
    <w:rsid w:val="00E97F8C"/>
    <w:rsid w:val="00EA0B60"/>
    <w:rsid w:val="00EA0D9A"/>
    <w:rsid w:val="00EA0FAC"/>
    <w:rsid w:val="00EA0FD8"/>
    <w:rsid w:val="00EA1092"/>
    <w:rsid w:val="00EA15C0"/>
    <w:rsid w:val="00EA1740"/>
    <w:rsid w:val="00EA1C0F"/>
    <w:rsid w:val="00EA2027"/>
    <w:rsid w:val="00EA23BE"/>
    <w:rsid w:val="00EA2A31"/>
    <w:rsid w:val="00EA341B"/>
    <w:rsid w:val="00EA349B"/>
    <w:rsid w:val="00EA368A"/>
    <w:rsid w:val="00EA3746"/>
    <w:rsid w:val="00EA3C05"/>
    <w:rsid w:val="00EA3FC1"/>
    <w:rsid w:val="00EA4AB6"/>
    <w:rsid w:val="00EA5172"/>
    <w:rsid w:val="00EA54D6"/>
    <w:rsid w:val="00EA55BA"/>
    <w:rsid w:val="00EA586F"/>
    <w:rsid w:val="00EA5E2C"/>
    <w:rsid w:val="00EA5F33"/>
    <w:rsid w:val="00EA6264"/>
    <w:rsid w:val="00EA6575"/>
    <w:rsid w:val="00EA68C4"/>
    <w:rsid w:val="00EA69E7"/>
    <w:rsid w:val="00EA7193"/>
    <w:rsid w:val="00EA73C2"/>
    <w:rsid w:val="00EA7B10"/>
    <w:rsid w:val="00EA7C43"/>
    <w:rsid w:val="00EA7CBE"/>
    <w:rsid w:val="00EB00EC"/>
    <w:rsid w:val="00EB01BF"/>
    <w:rsid w:val="00EB03B8"/>
    <w:rsid w:val="00EB0676"/>
    <w:rsid w:val="00EB06E4"/>
    <w:rsid w:val="00EB0A02"/>
    <w:rsid w:val="00EB0FF1"/>
    <w:rsid w:val="00EB12C5"/>
    <w:rsid w:val="00EB1E76"/>
    <w:rsid w:val="00EB1F23"/>
    <w:rsid w:val="00EB1FBC"/>
    <w:rsid w:val="00EB21D6"/>
    <w:rsid w:val="00EB24F9"/>
    <w:rsid w:val="00EB2A18"/>
    <w:rsid w:val="00EB2A63"/>
    <w:rsid w:val="00EB2ADD"/>
    <w:rsid w:val="00EB3343"/>
    <w:rsid w:val="00EB34D5"/>
    <w:rsid w:val="00EB3B41"/>
    <w:rsid w:val="00EB4313"/>
    <w:rsid w:val="00EB440C"/>
    <w:rsid w:val="00EB4860"/>
    <w:rsid w:val="00EB4B28"/>
    <w:rsid w:val="00EB4CB2"/>
    <w:rsid w:val="00EB508C"/>
    <w:rsid w:val="00EB5468"/>
    <w:rsid w:val="00EB54A0"/>
    <w:rsid w:val="00EB575E"/>
    <w:rsid w:val="00EB5C32"/>
    <w:rsid w:val="00EB5CA8"/>
    <w:rsid w:val="00EB5DE1"/>
    <w:rsid w:val="00EB6249"/>
    <w:rsid w:val="00EB624B"/>
    <w:rsid w:val="00EB64D0"/>
    <w:rsid w:val="00EB67F2"/>
    <w:rsid w:val="00EB6ED8"/>
    <w:rsid w:val="00EB7563"/>
    <w:rsid w:val="00EB762B"/>
    <w:rsid w:val="00EB78C4"/>
    <w:rsid w:val="00EB7991"/>
    <w:rsid w:val="00EB7BBD"/>
    <w:rsid w:val="00EB7CB9"/>
    <w:rsid w:val="00EB7E5E"/>
    <w:rsid w:val="00EB7FC9"/>
    <w:rsid w:val="00EC0557"/>
    <w:rsid w:val="00EC0587"/>
    <w:rsid w:val="00EC07CD"/>
    <w:rsid w:val="00EC0A02"/>
    <w:rsid w:val="00EC0BB4"/>
    <w:rsid w:val="00EC0C2C"/>
    <w:rsid w:val="00EC142B"/>
    <w:rsid w:val="00EC1532"/>
    <w:rsid w:val="00EC1551"/>
    <w:rsid w:val="00EC1B2E"/>
    <w:rsid w:val="00EC1C0E"/>
    <w:rsid w:val="00EC23D0"/>
    <w:rsid w:val="00EC2A61"/>
    <w:rsid w:val="00EC2CBB"/>
    <w:rsid w:val="00EC2EC8"/>
    <w:rsid w:val="00EC3335"/>
    <w:rsid w:val="00EC33CB"/>
    <w:rsid w:val="00EC353A"/>
    <w:rsid w:val="00EC3575"/>
    <w:rsid w:val="00EC370A"/>
    <w:rsid w:val="00EC37DB"/>
    <w:rsid w:val="00EC3D9A"/>
    <w:rsid w:val="00EC45C5"/>
    <w:rsid w:val="00EC4627"/>
    <w:rsid w:val="00EC4CC1"/>
    <w:rsid w:val="00EC4FF1"/>
    <w:rsid w:val="00EC5529"/>
    <w:rsid w:val="00EC556E"/>
    <w:rsid w:val="00EC62E5"/>
    <w:rsid w:val="00EC6CA4"/>
    <w:rsid w:val="00EC6CB1"/>
    <w:rsid w:val="00EC7A9D"/>
    <w:rsid w:val="00ED0ABF"/>
    <w:rsid w:val="00ED0B48"/>
    <w:rsid w:val="00ED0DB0"/>
    <w:rsid w:val="00ED1542"/>
    <w:rsid w:val="00ED16E9"/>
    <w:rsid w:val="00ED1701"/>
    <w:rsid w:val="00ED21D4"/>
    <w:rsid w:val="00ED22C9"/>
    <w:rsid w:val="00ED23B3"/>
    <w:rsid w:val="00ED244A"/>
    <w:rsid w:val="00ED24B5"/>
    <w:rsid w:val="00ED28B7"/>
    <w:rsid w:val="00ED327B"/>
    <w:rsid w:val="00ED32AD"/>
    <w:rsid w:val="00ED32D4"/>
    <w:rsid w:val="00ED37FC"/>
    <w:rsid w:val="00ED3806"/>
    <w:rsid w:val="00ED439F"/>
    <w:rsid w:val="00ED45D2"/>
    <w:rsid w:val="00ED4690"/>
    <w:rsid w:val="00ED4777"/>
    <w:rsid w:val="00ED5257"/>
    <w:rsid w:val="00ED5276"/>
    <w:rsid w:val="00ED54C3"/>
    <w:rsid w:val="00ED54EC"/>
    <w:rsid w:val="00ED56C6"/>
    <w:rsid w:val="00ED56D3"/>
    <w:rsid w:val="00ED5888"/>
    <w:rsid w:val="00ED58E8"/>
    <w:rsid w:val="00ED5B17"/>
    <w:rsid w:val="00ED6854"/>
    <w:rsid w:val="00ED6C4E"/>
    <w:rsid w:val="00ED6C96"/>
    <w:rsid w:val="00ED70A3"/>
    <w:rsid w:val="00ED7C5B"/>
    <w:rsid w:val="00ED7D4D"/>
    <w:rsid w:val="00ED7D61"/>
    <w:rsid w:val="00ED7E3B"/>
    <w:rsid w:val="00EE01FE"/>
    <w:rsid w:val="00EE04E4"/>
    <w:rsid w:val="00EE0652"/>
    <w:rsid w:val="00EE0EB4"/>
    <w:rsid w:val="00EE117A"/>
    <w:rsid w:val="00EE1331"/>
    <w:rsid w:val="00EE14EA"/>
    <w:rsid w:val="00EE17D3"/>
    <w:rsid w:val="00EE1958"/>
    <w:rsid w:val="00EE1BD3"/>
    <w:rsid w:val="00EE1D20"/>
    <w:rsid w:val="00EE27CB"/>
    <w:rsid w:val="00EE2896"/>
    <w:rsid w:val="00EE2D66"/>
    <w:rsid w:val="00EE3014"/>
    <w:rsid w:val="00EE31A8"/>
    <w:rsid w:val="00EE3429"/>
    <w:rsid w:val="00EE3A7D"/>
    <w:rsid w:val="00EE44CD"/>
    <w:rsid w:val="00EE4840"/>
    <w:rsid w:val="00EE49FB"/>
    <w:rsid w:val="00EE4CA2"/>
    <w:rsid w:val="00EE4F1C"/>
    <w:rsid w:val="00EE4FB6"/>
    <w:rsid w:val="00EE51F6"/>
    <w:rsid w:val="00EE523A"/>
    <w:rsid w:val="00EE546F"/>
    <w:rsid w:val="00EE5DB3"/>
    <w:rsid w:val="00EE5E4B"/>
    <w:rsid w:val="00EE68B9"/>
    <w:rsid w:val="00EE6A18"/>
    <w:rsid w:val="00EE6E5F"/>
    <w:rsid w:val="00EE6F34"/>
    <w:rsid w:val="00EE6F93"/>
    <w:rsid w:val="00EE7531"/>
    <w:rsid w:val="00EE77D3"/>
    <w:rsid w:val="00EE7856"/>
    <w:rsid w:val="00EE7C07"/>
    <w:rsid w:val="00EF0265"/>
    <w:rsid w:val="00EF035F"/>
    <w:rsid w:val="00EF05F8"/>
    <w:rsid w:val="00EF08C2"/>
    <w:rsid w:val="00EF0A06"/>
    <w:rsid w:val="00EF0D89"/>
    <w:rsid w:val="00EF0F5A"/>
    <w:rsid w:val="00EF1879"/>
    <w:rsid w:val="00EF1960"/>
    <w:rsid w:val="00EF1B94"/>
    <w:rsid w:val="00EF1C9B"/>
    <w:rsid w:val="00EF1D6B"/>
    <w:rsid w:val="00EF1E6F"/>
    <w:rsid w:val="00EF2281"/>
    <w:rsid w:val="00EF2B83"/>
    <w:rsid w:val="00EF2C90"/>
    <w:rsid w:val="00EF2CA9"/>
    <w:rsid w:val="00EF2EE4"/>
    <w:rsid w:val="00EF2F2B"/>
    <w:rsid w:val="00EF318A"/>
    <w:rsid w:val="00EF355D"/>
    <w:rsid w:val="00EF3623"/>
    <w:rsid w:val="00EF38B4"/>
    <w:rsid w:val="00EF3A07"/>
    <w:rsid w:val="00EF48AE"/>
    <w:rsid w:val="00EF50FC"/>
    <w:rsid w:val="00EF5DDB"/>
    <w:rsid w:val="00EF5ECF"/>
    <w:rsid w:val="00EF6279"/>
    <w:rsid w:val="00EF636B"/>
    <w:rsid w:val="00EF64AE"/>
    <w:rsid w:val="00EF6955"/>
    <w:rsid w:val="00EF69D6"/>
    <w:rsid w:val="00EF6BB0"/>
    <w:rsid w:val="00EF6CA0"/>
    <w:rsid w:val="00EF6F2C"/>
    <w:rsid w:val="00EF70A2"/>
    <w:rsid w:val="00EF718E"/>
    <w:rsid w:val="00EF73C0"/>
    <w:rsid w:val="00EF73CB"/>
    <w:rsid w:val="00EF74E2"/>
    <w:rsid w:val="00EF77E0"/>
    <w:rsid w:val="00EF7B18"/>
    <w:rsid w:val="00EF7BF8"/>
    <w:rsid w:val="00EF7F52"/>
    <w:rsid w:val="00F00277"/>
    <w:rsid w:val="00F00D69"/>
    <w:rsid w:val="00F00DC6"/>
    <w:rsid w:val="00F01132"/>
    <w:rsid w:val="00F01A3D"/>
    <w:rsid w:val="00F01B21"/>
    <w:rsid w:val="00F01D99"/>
    <w:rsid w:val="00F026CA"/>
    <w:rsid w:val="00F02CA3"/>
    <w:rsid w:val="00F02D91"/>
    <w:rsid w:val="00F03118"/>
    <w:rsid w:val="00F0313B"/>
    <w:rsid w:val="00F03519"/>
    <w:rsid w:val="00F038E3"/>
    <w:rsid w:val="00F0427A"/>
    <w:rsid w:val="00F043DF"/>
    <w:rsid w:val="00F044CA"/>
    <w:rsid w:val="00F046B5"/>
    <w:rsid w:val="00F0552D"/>
    <w:rsid w:val="00F05CAC"/>
    <w:rsid w:val="00F0609C"/>
    <w:rsid w:val="00F063FA"/>
    <w:rsid w:val="00F06440"/>
    <w:rsid w:val="00F06683"/>
    <w:rsid w:val="00F07470"/>
    <w:rsid w:val="00F07C2D"/>
    <w:rsid w:val="00F07CD6"/>
    <w:rsid w:val="00F10272"/>
    <w:rsid w:val="00F10674"/>
    <w:rsid w:val="00F10DF9"/>
    <w:rsid w:val="00F11197"/>
    <w:rsid w:val="00F11AF8"/>
    <w:rsid w:val="00F11B36"/>
    <w:rsid w:val="00F128E4"/>
    <w:rsid w:val="00F12EEF"/>
    <w:rsid w:val="00F13425"/>
    <w:rsid w:val="00F1467B"/>
    <w:rsid w:val="00F1470E"/>
    <w:rsid w:val="00F1485A"/>
    <w:rsid w:val="00F14876"/>
    <w:rsid w:val="00F148C7"/>
    <w:rsid w:val="00F14FCA"/>
    <w:rsid w:val="00F14FE3"/>
    <w:rsid w:val="00F15013"/>
    <w:rsid w:val="00F15677"/>
    <w:rsid w:val="00F1573F"/>
    <w:rsid w:val="00F15BE7"/>
    <w:rsid w:val="00F15D21"/>
    <w:rsid w:val="00F15DDD"/>
    <w:rsid w:val="00F16167"/>
    <w:rsid w:val="00F165A9"/>
    <w:rsid w:val="00F16664"/>
    <w:rsid w:val="00F1681A"/>
    <w:rsid w:val="00F16875"/>
    <w:rsid w:val="00F16D0E"/>
    <w:rsid w:val="00F16DA0"/>
    <w:rsid w:val="00F16DA3"/>
    <w:rsid w:val="00F16DBE"/>
    <w:rsid w:val="00F171AA"/>
    <w:rsid w:val="00F173F2"/>
    <w:rsid w:val="00F17996"/>
    <w:rsid w:val="00F2000A"/>
    <w:rsid w:val="00F20061"/>
    <w:rsid w:val="00F203C5"/>
    <w:rsid w:val="00F206AC"/>
    <w:rsid w:val="00F20973"/>
    <w:rsid w:val="00F20B87"/>
    <w:rsid w:val="00F20EF3"/>
    <w:rsid w:val="00F215B1"/>
    <w:rsid w:val="00F2170B"/>
    <w:rsid w:val="00F218B9"/>
    <w:rsid w:val="00F21C5A"/>
    <w:rsid w:val="00F21DEA"/>
    <w:rsid w:val="00F22292"/>
    <w:rsid w:val="00F225CC"/>
    <w:rsid w:val="00F22954"/>
    <w:rsid w:val="00F22CFA"/>
    <w:rsid w:val="00F22DDE"/>
    <w:rsid w:val="00F2300C"/>
    <w:rsid w:val="00F23651"/>
    <w:rsid w:val="00F23861"/>
    <w:rsid w:val="00F23D38"/>
    <w:rsid w:val="00F24524"/>
    <w:rsid w:val="00F24893"/>
    <w:rsid w:val="00F24CE0"/>
    <w:rsid w:val="00F24E41"/>
    <w:rsid w:val="00F25021"/>
    <w:rsid w:val="00F250E0"/>
    <w:rsid w:val="00F25385"/>
    <w:rsid w:val="00F25603"/>
    <w:rsid w:val="00F25A21"/>
    <w:rsid w:val="00F25C02"/>
    <w:rsid w:val="00F25C97"/>
    <w:rsid w:val="00F25F0A"/>
    <w:rsid w:val="00F26438"/>
    <w:rsid w:val="00F266DE"/>
    <w:rsid w:val="00F26B92"/>
    <w:rsid w:val="00F274AA"/>
    <w:rsid w:val="00F27836"/>
    <w:rsid w:val="00F27F9C"/>
    <w:rsid w:val="00F3021F"/>
    <w:rsid w:val="00F304A3"/>
    <w:rsid w:val="00F306A9"/>
    <w:rsid w:val="00F30700"/>
    <w:rsid w:val="00F30742"/>
    <w:rsid w:val="00F30919"/>
    <w:rsid w:val="00F30D15"/>
    <w:rsid w:val="00F31154"/>
    <w:rsid w:val="00F317ED"/>
    <w:rsid w:val="00F31B23"/>
    <w:rsid w:val="00F31B29"/>
    <w:rsid w:val="00F31E23"/>
    <w:rsid w:val="00F32353"/>
    <w:rsid w:val="00F32846"/>
    <w:rsid w:val="00F329E1"/>
    <w:rsid w:val="00F32A3C"/>
    <w:rsid w:val="00F32B13"/>
    <w:rsid w:val="00F33520"/>
    <w:rsid w:val="00F33A0C"/>
    <w:rsid w:val="00F33D25"/>
    <w:rsid w:val="00F340CC"/>
    <w:rsid w:val="00F3412C"/>
    <w:rsid w:val="00F34796"/>
    <w:rsid w:val="00F35813"/>
    <w:rsid w:val="00F3620A"/>
    <w:rsid w:val="00F3652A"/>
    <w:rsid w:val="00F36F2F"/>
    <w:rsid w:val="00F370BA"/>
    <w:rsid w:val="00F37A45"/>
    <w:rsid w:val="00F37AC2"/>
    <w:rsid w:val="00F37CDF"/>
    <w:rsid w:val="00F37FBA"/>
    <w:rsid w:val="00F40018"/>
    <w:rsid w:val="00F401DF"/>
    <w:rsid w:val="00F4054B"/>
    <w:rsid w:val="00F40690"/>
    <w:rsid w:val="00F408BB"/>
    <w:rsid w:val="00F40D8F"/>
    <w:rsid w:val="00F40E50"/>
    <w:rsid w:val="00F41389"/>
    <w:rsid w:val="00F414AF"/>
    <w:rsid w:val="00F41773"/>
    <w:rsid w:val="00F41CAA"/>
    <w:rsid w:val="00F41F4A"/>
    <w:rsid w:val="00F41F9D"/>
    <w:rsid w:val="00F422E2"/>
    <w:rsid w:val="00F42CBA"/>
    <w:rsid w:val="00F42FE6"/>
    <w:rsid w:val="00F435E0"/>
    <w:rsid w:val="00F43684"/>
    <w:rsid w:val="00F437EE"/>
    <w:rsid w:val="00F43B4E"/>
    <w:rsid w:val="00F43C07"/>
    <w:rsid w:val="00F442F1"/>
    <w:rsid w:val="00F4435A"/>
    <w:rsid w:val="00F44521"/>
    <w:rsid w:val="00F446BD"/>
    <w:rsid w:val="00F44977"/>
    <w:rsid w:val="00F44A17"/>
    <w:rsid w:val="00F44AD6"/>
    <w:rsid w:val="00F44BDC"/>
    <w:rsid w:val="00F44E99"/>
    <w:rsid w:val="00F44F97"/>
    <w:rsid w:val="00F450CC"/>
    <w:rsid w:val="00F451A7"/>
    <w:rsid w:val="00F45234"/>
    <w:rsid w:val="00F4595F"/>
    <w:rsid w:val="00F45B5F"/>
    <w:rsid w:val="00F46142"/>
    <w:rsid w:val="00F46227"/>
    <w:rsid w:val="00F46E2A"/>
    <w:rsid w:val="00F474AE"/>
    <w:rsid w:val="00F476F1"/>
    <w:rsid w:val="00F500C4"/>
    <w:rsid w:val="00F502DD"/>
    <w:rsid w:val="00F50843"/>
    <w:rsid w:val="00F50917"/>
    <w:rsid w:val="00F509B7"/>
    <w:rsid w:val="00F50B88"/>
    <w:rsid w:val="00F51002"/>
    <w:rsid w:val="00F511AA"/>
    <w:rsid w:val="00F51577"/>
    <w:rsid w:val="00F51677"/>
    <w:rsid w:val="00F516BF"/>
    <w:rsid w:val="00F51809"/>
    <w:rsid w:val="00F51955"/>
    <w:rsid w:val="00F51BA9"/>
    <w:rsid w:val="00F51DE9"/>
    <w:rsid w:val="00F51E90"/>
    <w:rsid w:val="00F51F11"/>
    <w:rsid w:val="00F52488"/>
    <w:rsid w:val="00F5261D"/>
    <w:rsid w:val="00F52B89"/>
    <w:rsid w:val="00F52C65"/>
    <w:rsid w:val="00F52E48"/>
    <w:rsid w:val="00F52E8C"/>
    <w:rsid w:val="00F52F25"/>
    <w:rsid w:val="00F5306A"/>
    <w:rsid w:val="00F530B6"/>
    <w:rsid w:val="00F53636"/>
    <w:rsid w:val="00F53670"/>
    <w:rsid w:val="00F5368D"/>
    <w:rsid w:val="00F536B5"/>
    <w:rsid w:val="00F53A65"/>
    <w:rsid w:val="00F53D3E"/>
    <w:rsid w:val="00F542FA"/>
    <w:rsid w:val="00F545D8"/>
    <w:rsid w:val="00F54808"/>
    <w:rsid w:val="00F548B4"/>
    <w:rsid w:val="00F5510E"/>
    <w:rsid w:val="00F55B56"/>
    <w:rsid w:val="00F55BE5"/>
    <w:rsid w:val="00F55CA2"/>
    <w:rsid w:val="00F55FDF"/>
    <w:rsid w:val="00F56449"/>
    <w:rsid w:val="00F567AA"/>
    <w:rsid w:val="00F56CFD"/>
    <w:rsid w:val="00F5714F"/>
    <w:rsid w:val="00F571A1"/>
    <w:rsid w:val="00F57213"/>
    <w:rsid w:val="00F5731D"/>
    <w:rsid w:val="00F5768F"/>
    <w:rsid w:val="00F5771A"/>
    <w:rsid w:val="00F57761"/>
    <w:rsid w:val="00F57C3F"/>
    <w:rsid w:val="00F60065"/>
    <w:rsid w:val="00F601DF"/>
    <w:rsid w:val="00F601EB"/>
    <w:rsid w:val="00F6023E"/>
    <w:rsid w:val="00F60C95"/>
    <w:rsid w:val="00F60D37"/>
    <w:rsid w:val="00F615D5"/>
    <w:rsid w:val="00F61D54"/>
    <w:rsid w:val="00F625A2"/>
    <w:rsid w:val="00F62CBB"/>
    <w:rsid w:val="00F63792"/>
    <w:rsid w:val="00F63AAE"/>
    <w:rsid w:val="00F63B74"/>
    <w:rsid w:val="00F63F2D"/>
    <w:rsid w:val="00F63F9C"/>
    <w:rsid w:val="00F64219"/>
    <w:rsid w:val="00F64961"/>
    <w:rsid w:val="00F650D6"/>
    <w:rsid w:val="00F6513E"/>
    <w:rsid w:val="00F651BA"/>
    <w:rsid w:val="00F651C5"/>
    <w:rsid w:val="00F653F7"/>
    <w:rsid w:val="00F654FE"/>
    <w:rsid w:val="00F656D8"/>
    <w:rsid w:val="00F65959"/>
    <w:rsid w:val="00F65DFE"/>
    <w:rsid w:val="00F6604B"/>
    <w:rsid w:val="00F6611A"/>
    <w:rsid w:val="00F66E9C"/>
    <w:rsid w:val="00F66F00"/>
    <w:rsid w:val="00F672AE"/>
    <w:rsid w:val="00F673E7"/>
    <w:rsid w:val="00F67891"/>
    <w:rsid w:val="00F679A4"/>
    <w:rsid w:val="00F67C12"/>
    <w:rsid w:val="00F67D92"/>
    <w:rsid w:val="00F67EC0"/>
    <w:rsid w:val="00F705E0"/>
    <w:rsid w:val="00F70C57"/>
    <w:rsid w:val="00F7101F"/>
    <w:rsid w:val="00F7125A"/>
    <w:rsid w:val="00F71E00"/>
    <w:rsid w:val="00F71ED8"/>
    <w:rsid w:val="00F721C3"/>
    <w:rsid w:val="00F72430"/>
    <w:rsid w:val="00F72D0B"/>
    <w:rsid w:val="00F72D29"/>
    <w:rsid w:val="00F7325C"/>
    <w:rsid w:val="00F732C9"/>
    <w:rsid w:val="00F73479"/>
    <w:rsid w:val="00F73569"/>
    <w:rsid w:val="00F73575"/>
    <w:rsid w:val="00F7369B"/>
    <w:rsid w:val="00F739BA"/>
    <w:rsid w:val="00F73BEE"/>
    <w:rsid w:val="00F73CEC"/>
    <w:rsid w:val="00F73D02"/>
    <w:rsid w:val="00F73D77"/>
    <w:rsid w:val="00F73FB3"/>
    <w:rsid w:val="00F741D0"/>
    <w:rsid w:val="00F74706"/>
    <w:rsid w:val="00F74802"/>
    <w:rsid w:val="00F7499A"/>
    <w:rsid w:val="00F749F0"/>
    <w:rsid w:val="00F74C55"/>
    <w:rsid w:val="00F74D86"/>
    <w:rsid w:val="00F758B2"/>
    <w:rsid w:val="00F75CC8"/>
    <w:rsid w:val="00F77434"/>
    <w:rsid w:val="00F7778D"/>
    <w:rsid w:val="00F7779A"/>
    <w:rsid w:val="00F77A23"/>
    <w:rsid w:val="00F77A9B"/>
    <w:rsid w:val="00F77B46"/>
    <w:rsid w:val="00F80253"/>
    <w:rsid w:val="00F802D8"/>
    <w:rsid w:val="00F80661"/>
    <w:rsid w:val="00F80A60"/>
    <w:rsid w:val="00F812C6"/>
    <w:rsid w:val="00F8146D"/>
    <w:rsid w:val="00F81772"/>
    <w:rsid w:val="00F81B32"/>
    <w:rsid w:val="00F81E79"/>
    <w:rsid w:val="00F820CD"/>
    <w:rsid w:val="00F82237"/>
    <w:rsid w:val="00F8270F"/>
    <w:rsid w:val="00F8304F"/>
    <w:rsid w:val="00F8326D"/>
    <w:rsid w:val="00F83280"/>
    <w:rsid w:val="00F8352E"/>
    <w:rsid w:val="00F83B25"/>
    <w:rsid w:val="00F841CB"/>
    <w:rsid w:val="00F843C3"/>
    <w:rsid w:val="00F844E5"/>
    <w:rsid w:val="00F8483E"/>
    <w:rsid w:val="00F85370"/>
    <w:rsid w:val="00F8543F"/>
    <w:rsid w:val="00F857AC"/>
    <w:rsid w:val="00F85AAE"/>
    <w:rsid w:val="00F85BAE"/>
    <w:rsid w:val="00F86446"/>
    <w:rsid w:val="00F86F1F"/>
    <w:rsid w:val="00F87198"/>
    <w:rsid w:val="00F871CD"/>
    <w:rsid w:val="00F87391"/>
    <w:rsid w:val="00F87547"/>
    <w:rsid w:val="00F87C4D"/>
    <w:rsid w:val="00F87C90"/>
    <w:rsid w:val="00F87F3C"/>
    <w:rsid w:val="00F90620"/>
    <w:rsid w:val="00F906E4"/>
    <w:rsid w:val="00F9104A"/>
    <w:rsid w:val="00F9134E"/>
    <w:rsid w:val="00F913E6"/>
    <w:rsid w:val="00F91A33"/>
    <w:rsid w:val="00F91A8B"/>
    <w:rsid w:val="00F91B6D"/>
    <w:rsid w:val="00F91D34"/>
    <w:rsid w:val="00F91EE5"/>
    <w:rsid w:val="00F92388"/>
    <w:rsid w:val="00F9310C"/>
    <w:rsid w:val="00F93300"/>
    <w:rsid w:val="00F9399E"/>
    <w:rsid w:val="00F93D7F"/>
    <w:rsid w:val="00F93E9B"/>
    <w:rsid w:val="00F944A4"/>
    <w:rsid w:val="00F946F7"/>
    <w:rsid w:val="00F94884"/>
    <w:rsid w:val="00F94BBA"/>
    <w:rsid w:val="00F95087"/>
    <w:rsid w:val="00F95199"/>
    <w:rsid w:val="00F95389"/>
    <w:rsid w:val="00F959A4"/>
    <w:rsid w:val="00F95BC9"/>
    <w:rsid w:val="00F95C7B"/>
    <w:rsid w:val="00F963E1"/>
    <w:rsid w:val="00F9670D"/>
    <w:rsid w:val="00F96AF1"/>
    <w:rsid w:val="00F97873"/>
    <w:rsid w:val="00F979B0"/>
    <w:rsid w:val="00F97A4C"/>
    <w:rsid w:val="00FA0300"/>
    <w:rsid w:val="00FA0354"/>
    <w:rsid w:val="00FA082D"/>
    <w:rsid w:val="00FA0BA1"/>
    <w:rsid w:val="00FA0D98"/>
    <w:rsid w:val="00FA0F62"/>
    <w:rsid w:val="00FA0F8F"/>
    <w:rsid w:val="00FA127B"/>
    <w:rsid w:val="00FA1571"/>
    <w:rsid w:val="00FA1686"/>
    <w:rsid w:val="00FA26FD"/>
    <w:rsid w:val="00FA2884"/>
    <w:rsid w:val="00FA2F1D"/>
    <w:rsid w:val="00FA2F67"/>
    <w:rsid w:val="00FA302B"/>
    <w:rsid w:val="00FA3271"/>
    <w:rsid w:val="00FA3482"/>
    <w:rsid w:val="00FA391C"/>
    <w:rsid w:val="00FA3C01"/>
    <w:rsid w:val="00FA41D8"/>
    <w:rsid w:val="00FA45CA"/>
    <w:rsid w:val="00FA4E73"/>
    <w:rsid w:val="00FA52B3"/>
    <w:rsid w:val="00FA56C9"/>
    <w:rsid w:val="00FA58A9"/>
    <w:rsid w:val="00FA59FC"/>
    <w:rsid w:val="00FA5E92"/>
    <w:rsid w:val="00FA6019"/>
    <w:rsid w:val="00FA6220"/>
    <w:rsid w:val="00FA6235"/>
    <w:rsid w:val="00FA6765"/>
    <w:rsid w:val="00FA6770"/>
    <w:rsid w:val="00FA6773"/>
    <w:rsid w:val="00FA6788"/>
    <w:rsid w:val="00FA7274"/>
    <w:rsid w:val="00FA7A29"/>
    <w:rsid w:val="00FA7C0C"/>
    <w:rsid w:val="00FB066F"/>
    <w:rsid w:val="00FB0E11"/>
    <w:rsid w:val="00FB100F"/>
    <w:rsid w:val="00FB1335"/>
    <w:rsid w:val="00FB149D"/>
    <w:rsid w:val="00FB16CD"/>
    <w:rsid w:val="00FB175B"/>
    <w:rsid w:val="00FB1ADB"/>
    <w:rsid w:val="00FB1B01"/>
    <w:rsid w:val="00FB1B15"/>
    <w:rsid w:val="00FB203B"/>
    <w:rsid w:val="00FB2176"/>
    <w:rsid w:val="00FB22DF"/>
    <w:rsid w:val="00FB3249"/>
    <w:rsid w:val="00FB32CC"/>
    <w:rsid w:val="00FB33D6"/>
    <w:rsid w:val="00FB417B"/>
    <w:rsid w:val="00FB44DB"/>
    <w:rsid w:val="00FB452E"/>
    <w:rsid w:val="00FB4E90"/>
    <w:rsid w:val="00FB527D"/>
    <w:rsid w:val="00FB530C"/>
    <w:rsid w:val="00FB6069"/>
    <w:rsid w:val="00FB6423"/>
    <w:rsid w:val="00FB6550"/>
    <w:rsid w:val="00FB6870"/>
    <w:rsid w:val="00FB6A7F"/>
    <w:rsid w:val="00FB6E05"/>
    <w:rsid w:val="00FB703F"/>
    <w:rsid w:val="00FB71FF"/>
    <w:rsid w:val="00FB73F1"/>
    <w:rsid w:val="00FB74C9"/>
    <w:rsid w:val="00FB7AE8"/>
    <w:rsid w:val="00FB7D81"/>
    <w:rsid w:val="00FC012E"/>
    <w:rsid w:val="00FC01E1"/>
    <w:rsid w:val="00FC0220"/>
    <w:rsid w:val="00FC0279"/>
    <w:rsid w:val="00FC02ED"/>
    <w:rsid w:val="00FC0827"/>
    <w:rsid w:val="00FC0FAF"/>
    <w:rsid w:val="00FC1565"/>
    <w:rsid w:val="00FC181A"/>
    <w:rsid w:val="00FC19ED"/>
    <w:rsid w:val="00FC1C5F"/>
    <w:rsid w:val="00FC1E69"/>
    <w:rsid w:val="00FC1F31"/>
    <w:rsid w:val="00FC2736"/>
    <w:rsid w:val="00FC2A68"/>
    <w:rsid w:val="00FC2AAC"/>
    <w:rsid w:val="00FC2BF2"/>
    <w:rsid w:val="00FC2F3F"/>
    <w:rsid w:val="00FC3001"/>
    <w:rsid w:val="00FC301D"/>
    <w:rsid w:val="00FC3B8E"/>
    <w:rsid w:val="00FC3C19"/>
    <w:rsid w:val="00FC3CFF"/>
    <w:rsid w:val="00FC3D76"/>
    <w:rsid w:val="00FC3E36"/>
    <w:rsid w:val="00FC49FF"/>
    <w:rsid w:val="00FC52C0"/>
    <w:rsid w:val="00FC5554"/>
    <w:rsid w:val="00FC5709"/>
    <w:rsid w:val="00FC573A"/>
    <w:rsid w:val="00FC60E0"/>
    <w:rsid w:val="00FC61C9"/>
    <w:rsid w:val="00FC6216"/>
    <w:rsid w:val="00FC628E"/>
    <w:rsid w:val="00FC62E6"/>
    <w:rsid w:val="00FC665B"/>
    <w:rsid w:val="00FC6C23"/>
    <w:rsid w:val="00FC6EB9"/>
    <w:rsid w:val="00FC719F"/>
    <w:rsid w:val="00FC71B0"/>
    <w:rsid w:val="00FC7522"/>
    <w:rsid w:val="00FC7985"/>
    <w:rsid w:val="00FD00BB"/>
    <w:rsid w:val="00FD0264"/>
    <w:rsid w:val="00FD0B58"/>
    <w:rsid w:val="00FD0DDB"/>
    <w:rsid w:val="00FD1513"/>
    <w:rsid w:val="00FD16DE"/>
    <w:rsid w:val="00FD174B"/>
    <w:rsid w:val="00FD1781"/>
    <w:rsid w:val="00FD182A"/>
    <w:rsid w:val="00FD1ABD"/>
    <w:rsid w:val="00FD209B"/>
    <w:rsid w:val="00FD20D6"/>
    <w:rsid w:val="00FD25A0"/>
    <w:rsid w:val="00FD28EC"/>
    <w:rsid w:val="00FD2900"/>
    <w:rsid w:val="00FD2A4F"/>
    <w:rsid w:val="00FD354F"/>
    <w:rsid w:val="00FD397E"/>
    <w:rsid w:val="00FD3B1C"/>
    <w:rsid w:val="00FD3F07"/>
    <w:rsid w:val="00FD41D1"/>
    <w:rsid w:val="00FD4612"/>
    <w:rsid w:val="00FD46DD"/>
    <w:rsid w:val="00FD474D"/>
    <w:rsid w:val="00FD4AAA"/>
    <w:rsid w:val="00FD4AE3"/>
    <w:rsid w:val="00FD4F23"/>
    <w:rsid w:val="00FD5305"/>
    <w:rsid w:val="00FD5648"/>
    <w:rsid w:val="00FD5D65"/>
    <w:rsid w:val="00FD5EBB"/>
    <w:rsid w:val="00FD5ED0"/>
    <w:rsid w:val="00FD5F85"/>
    <w:rsid w:val="00FD6155"/>
    <w:rsid w:val="00FD64DB"/>
    <w:rsid w:val="00FD6B7F"/>
    <w:rsid w:val="00FD6F20"/>
    <w:rsid w:val="00FD7006"/>
    <w:rsid w:val="00FD77AA"/>
    <w:rsid w:val="00FD79B9"/>
    <w:rsid w:val="00FD7BD3"/>
    <w:rsid w:val="00FD7CA1"/>
    <w:rsid w:val="00FD7CA5"/>
    <w:rsid w:val="00FD7F63"/>
    <w:rsid w:val="00FE090B"/>
    <w:rsid w:val="00FE0AC3"/>
    <w:rsid w:val="00FE0B35"/>
    <w:rsid w:val="00FE0B7F"/>
    <w:rsid w:val="00FE0D3C"/>
    <w:rsid w:val="00FE130A"/>
    <w:rsid w:val="00FE1381"/>
    <w:rsid w:val="00FE17E9"/>
    <w:rsid w:val="00FE1AF5"/>
    <w:rsid w:val="00FE1FDA"/>
    <w:rsid w:val="00FE21A9"/>
    <w:rsid w:val="00FE2319"/>
    <w:rsid w:val="00FE25E4"/>
    <w:rsid w:val="00FE26D9"/>
    <w:rsid w:val="00FE2856"/>
    <w:rsid w:val="00FE28FE"/>
    <w:rsid w:val="00FE290B"/>
    <w:rsid w:val="00FE2C7C"/>
    <w:rsid w:val="00FE2E76"/>
    <w:rsid w:val="00FE335F"/>
    <w:rsid w:val="00FE33FA"/>
    <w:rsid w:val="00FE3901"/>
    <w:rsid w:val="00FE3D91"/>
    <w:rsid w:val="00FE4160"/>
    <w:rsid w:val="00FE4205"/>
    <w:rsid w:val="00FE4352"/>
    <w:rsid w:val="00FE4605"/>
    <w:rsid w:val="00FE463D"/>
    <w:rsid w:val="00FE4642"/>
    <w:rsid w:val="00FE46CD"/>
    <w:rsid w:val="00FE4781"/>
    <w:rsid w:val="00FE52BC"/>
    <w:rsid w:val="00FE5540"/>
    <w:rsid w:val="00FE581E"/>
    <w:rsid w:val="00FE6029"/>
    <w:rsid w:val="00FE609F"/>
    <w:rsid w:val="00FE6234"/>
    <w:rsid w:val="00FE649C"/>
    <w:rsid w:val="00FE67FD"/>
    <w:rsid w:val="00FE6BB6"/>
    <w:rsid w:val="00FE6D6F"/>
    <w:rsid w:val="00FE6D84"/>
    <w:rsid w:val="00FE6E80"/>
    <w:rsid w:val="00FE6F50"/>
    <w:rsid w:val="00FE75AF"/>
    <w:rsid w:val="00FE7FAD"/>
    <w:rsid w:val="00FF0330"/>
    <w:rsid w:val="00FF0655"/>
    <w:rsid w:val="00FF0DA7"/>
    <w:rsid w:val="00FF105E"/>
    <w:rsid w:val="00FF12E3"/>
    <w:rsid w:val="00FF1390"/>
    <w:rsid w:val="00FF1539"/>
    <w:rsid w:val="00FF1688"/>
    <w:rsid w:val="00FF1DB9"/>
    <w:rsid w:val="00FF1E94"/>
    <w:rsid w:val="00FF20B0"/>
    <w:rsid w:val="00FF211E"/>
    <w:rsid w:val="00FF2341"/>
    <w:rsid w:val="00FF303B"/>
    <w:rsid w:val="00FF389D"/>
    <w:rsid w:val="00FF4344"/>
    <w:rsid w:val="00FF46A4"/>
    <w:rsid w:val="00FF4725"/>
    <w:rsid w:val="00FF4C19"/>
    <w:rsid w:val="00FF53F5"/>
    <w:rsid w:val="00FF5D0F"/>
    <w:rsid w:val="00FF6258"/>
    <w:rsid w:val="00FF62FF"/>
    <w:rsid w:val="00FF6767"/>
    <w:rsid w:val="00FF6945"/>
    <w:rsid w:val="00FF77E4"/>
    <w:rsid w:val="00FF78E5"/>
    <w:rsid w:val="00FF7BCD"/>
    <w:rsid w:val="00FF7E7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4082540-EEE3-48BB-8687-EF7B38005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94A"/>
    <w:pPr>
      <w:spacing w:after="0" w:line="360" w:lineRule="auto"/>
      <w:jc w:val="both"/>
    </w:pPr>
    <w:rPr>
      <w:rFonts w:ascii="Times New Roman" w:eastAsia="Times New Roman" w:hAnsi="Times New Roman" w:cs="Times New Roman"/>
      <w:sz w:val="24"/>
      <w:szCs w:val="20"/>
    </w:rPr>
  </w:style>
  <w:style w:type="paragraph" w:styleId="Balk1">
    <w:name w:val="heading 1"/>
    <w:basedOn w:val="Liste2"/>
    <w:next w:val="Normal"/>
    <w:link w:val="Balk1Char"/>
    <w:uiPriority w:val="9"/>
    <w:qFormat/>
    <w:rsid w:val="00B6057D"/>
    <w:pPr>
      <w:keepNext/>
      <w:keepLines/>
      <w:numPr>
        <w:numId w:val="2"/>
      </w:numPr>
      <w:spacing w:before="240"/>
      <w:ind w:left="284" w:hanging="284"/>
      <w:outlineLvl w:val="0"/>
    </w:pPr>
    <w:rPr>
      <w:rFonts w:eastAsiaTheme="majorEastAsia"/>
      <w:b/>
      <w:szCs w:val="24"/>
    </w:rPr>
  </w:style>
  <w:style w:type="paragraph" w:styleId="Balk2">
    <w:name w:val="heading 2"/>
    <w:basedOn w:val="Normal"/>
    <w:next w:val="Normal"/>
    <w:link w:val="Balk2Char"/>
    <w:uiPriority w:val="9"/>
    <w:unhideWhenUsed/>
    <w:qFormat/>
    <w:rsid w:val="005623F9"/>
    <w:pPr>
      <w:numPr>
        <w:ilvl w:val="1"/>
        <w:numId w:val="2"/>
      </w:numPr>
      <w:ind w:left="284" w:hanging="284"/>
      <w:outlineLvl w:val="1"/>
    </w:pPr>
    <w:rPr>
      <w:b/>
    </w:rPr>
  </w:style>
  <w:style w:type="paragraph" w:styleId="Balk3">
    <w:name w:val="heading 3"/>
    <w:basedOn w:val="ListeParagraf"/>
    <w:next w:val="Normal"/>
    <w:link w:val="Balk3Char"/>
    <w:uiPriority w:val="9"/>
    <w:unhideWhenUsed/>
    <w:qFormat/>
    <w:rsid w:val="009F3972"/>
    <w:pPr>
      <w:numPr>
        <w:ilvl w:val="2"/>
        <w:numId w:val="2"/>
      </w:numPr>
      <w:outlineLvl w:val="2"/>
    </w:pPr>
    <w:rPr>
      <w:b/>
    </w:rPr>
  </w:style>
  <w:style w:type="paragraph" w:styleId="Balk4">
    <w:name w:val="heading 4"/>
    <w:basedOn w:val="Normal"/>
    <w:next w:val="Normal"/>
    <w:link w:val="Balk4Char"/>
    <w:uiPriority w:val="9"/>
    <w:unhideWhenUsed/>
    <w:qFormat/>
    <w:rsid w:val="001864A2"/>
    <w:pPr>
      <w:numPr>
        <w:ilvl w:val="3"/>
        <w:numId w:val="2"/>
      </w:numPr>
      <w:ind w:left="720"/>
      <w:outlineLvl w:val="3"/>
    </w:pPr>
    <w:rPr>
      <w:b/>
    </w:rPr>
  </w:style>
  <w:style w:type="paragraph" w:styleId="Balk5">
    <w:name w:val="heading 5"/>
    <w:basedOn w:val="Normal"/>
    <w:next w:val="Normal"/>
    <w:link w:val="Balk5Char"/>
    <w:uiPriority w:val="9"/>
    <w:qFormat/>
    <w:rsid w:val="00C5122A"/>
    <w:pPr>
      <w:keepNext/>
      <w:spacing w:line="240" w:lineRule="auto"/>
      <w:jc w:val="center"/>
      <w:outlineLvl w:val="4"/>
    </w:pPr>
    <w:rPr>
      <w:b/>
      <w:bCs/>
      <w:sz w:val="28"/>
      <w:szCs w:val="24"/>
      <w:lang w:eastAsia="tr-TR"/>
    </w:rPr>
  </w:style>
  <w:style w:type="paragraph" w:styleId="Balk6">
    <w:name w:val="heading 6"/>
    <w:basedOn w:val="Normal"/>
    <w:next w:val="Normal"/>
    <w:link w:val="Balk6Char"/>
    <w:qFormat/>
    <w:rsid w:val="00C5122A"/>
    <w:pPr>
      <w:spacing w:before="240" w:after="60" w:line="240" w:lineRule="auto"/>
      <w:jc w:val="left"/>
      <w:outlineLvl w:val="5"/>
    </w:pPr>
    <w:rPr>
      <w:b/>
      <w:bCs/>
      <w:sz w:val="22"/>
      <w:szCs w:val="22"/>
      <w:lang w:eastAsia="tr-TR"/>
    </w:rPr>
  </w:style>
  <w:style w:type="paragraph" w:styleId="Balk7">
    <w:name w:val="heading 7"/>
    <w:basedOn w:val="Normal"/>
    <w:next w:val="Normal"/>
    <w:link w:val="Balk7Char"/>
    <w:uiPriority w:val="9"/>
    <w:qFormat/>
    <w:rsid w:val="0099754D"/>
    <w:pPr>
      <w:keepNext/>
      <w:spacing w:line="480" w:lineRule="auto"/>
      <w:outlineLvl w:val="6"/>
    </w:pPr>
    <w:rPr>
      <w:u w:val="single"/>
    </w:rPr>
  </w:style>
  <w:style w:type="paragraph" w:styleId="Balk8">
    <w:name w:val="heading 8"/>
    <w:basedOn w:val="Normal"/>
    <w:next w:val="Normal"/>
    <w:link w:val="Balk8Char"/>
    <w:uiPriority w:val="9"/>
    <w:qFormat/>
    <w:rsid w:val="00C5122A"/>
    <w:pPr>
      <w:spacing w:before="240" w:after="60" w:line="240" w:lineRule="auto"/>
      <w:jc w:val="left"/>
      <w:outlineLvl w:val="7"/>
    </w:pPr>
    <w:rPr>
      <w:i/>
      <w:iCs/>
      <w:szCs w:val="24"/>
      <w:lang w:eastAsia="tr-TR"/>
    </w:rPr>
  </w:style>
  <w:style w:type="paragraph" w:styleId="Balk9">
    <w:name w:val="heading 9"/>
    <w:basedOn w:val="Normal"/>
    <w:next w:val="Normal"/>
    <w:link w:val="Balk9Char"/>
    <w:uiPriority w:val="9"/>
    <w:qFormat/>
    <w:rsid w:val="00C5122A"/>
    <w:pPr>
      <w:spacing w:before="240" w:after="60" w:line="240" w:lineRule="auto"/>
      <w:jc w:val="left"/>
      <w:outlineLvl w:val="8"/>
    </w:pPr>
    <w:rPr>
      <w:rFonts w:ascii="Arial" w:hAnsi="Arial" w:cs="Arial"/>
      <w:sz w:val="22"/>
      <w:szCs w:val="22"/>
      <w:lang w:eastAsia="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52DFA"/>
    <w:rPr>
      <w:rFonts w:ascii="Times New Roman" w:eastAsiaTheme="majorEastAsia" w:hAnsi="Times New Roman" w:cs="Times New Roman"/>
      <w:b/>
      <w:sz w:val="24"/>
      <w:szCs w:val="24"/>
    </w:rPr>
  </w:style>
  <w:style w:type="character" w:customStyle="1" w:styleId="Balk2Char">
    <w:name w:val="Başlık 2 Char"/>
    <w:basedOn w:val="VarsaylanParagrafYazTipi"/>
    <w:link w:val="Balk2"/>
    <w:uiPriority w:val="9"/>
    <w:rsid w:val="005623F9"/>
    <w:rPr>
      <w:rFonts w:ascii="Times New Roman" w:eastAsia="Times New Roman" w:hAnsi="Times New Roman" w:cs="Times New Roman"/>
      <w:b/>
      <w:sz w:val="24"/>
      <w:szCs w:val="20"/>
    </w:rPr>
  </w:style>
  <w:style w:type="character" w:customStyle="1" w:styleId="Balk3Char">
    <w:name w:val="Başlık 3 Char"/>
    <w:basedOn w:val="VarsaylanParagrafYazTipi"/>
    <w:link w:val="Balk3"/>
    <w:uiPriority w:val="9"/>
    <w:rsid w:val="009F3972"/>
    <w:rPr>
      <w:rFonts w:ascii="Times New Roman" w:eastAsia="Times New Roman" w:hAnsi="Times New Roman" w:cs="Times New Roman"/>
      <w:b/>
      <w:sz w:val="24"/>
      <w:szCs w:val="20"/>
    </w:rPr>
  </w:style>
  <w:style w:type="character" w:customStyle="1" w:styleId="Balk4Char">
    <w:name w:val="Başlık 4 Char"/>
    <w:basedOn w:val="VarsaylanParagrafYazTipi"/>
    <w:link w:val="Balk4"/>
    <w:uiPriority w:val="9"/>
    <w:rsid w:val="001864A2"/>
    <w:rPr>
      <w:rFonts w:ascii="Times New Roman" w:eastAsia="Times New Roman" w:hAnsi="Times New Roman" w:cs="Times New Roman"/>
      <w:b/>
      <w:sz w:val="24"/>
      <w:szCs w:val="20"/>
    </w:rPr>
  </w:style>
  <w:style w:type="character" w:customStyle="1" w:styleId="Balk7Char">
    <w:name w:val="Başlık 7 Char"/>
    <w:basedOn w:val="VarsaylanParagrafYazTipi"/>
    <w:link w:val="Balk7"/>
    <w:uiPriority w:val="9"/>
    <w:rsid w:val="0099754D"/>
    <w:rPr>
      <w:rFonts w:ascii="Times New Roman" w:eastAsia="Times New Roman" w:hAnsi="Times New Roman" w:cs="Times New Roman"/>
      <w:sz w:val="24"/>
      <w:szCs w:val="20"/>
      <w:u w:val="single"/>
    </w:rPr>
  </w:style>
  <w:style w:type="paragraph" w:styleId="GvdeMetniGirintisi">
    <w:name w:val="Body Text Indent"/>
    <w:basedOn w:val="Normal"/>
    <w:link w:val="GvdeMetniGirintisiChar"/>
    <w:rsid w:val="00393E4D"/>
    <w:pPr>
      <w:ind w:left="360"/>
    </w:pPr>
  </w:style>
  <w:style w:type="character" w:customStyle="1" w:styleId="GvdeMetniGirintisiChar">
    <w:name w:val="Gövde Metni Girintisi Char"/>
    <w:basedOn w:val="VarsaylanParagrafYazTipi"/>
    <w:link w:val="GvdeMetniGirintisi"/>
    <w:rsid w:val="00393E4D"/>
    <w:rPr>
      <w:rFonts w:ascii="Times New Roman" w:eastAsia="Times New Roman" w:hAnsi="Times New Roman" w:cs="Times New Roman"/>
      <w:sz w:val="24"/>
      <w:szCs w:val="20"/>
    </w:rPr>
  </w:style>
  <w:style w:type="paragraph" w:styleId="stBilgi">
    <w:name w:val="header"/>
    <w:basedOn w:val="Normal"/>
    <w:link w:val="stBilgiChar1"/>
    <w:uiPriority w:val="99"/>
    <w:unhideWhenUsed/>
    <w:rsid w:val="00EE4840"/>
    <w:pPr>
      <w:tabs>
        <w:tab w:val="center" w:pos="4536"/>
        <w:tab w:val="right" w:pos="9072"/>
      </w:tabs>
    </w:pPr>
  </w:style>
  <w:style w:type="character" w:customStyle="1" w:styleId="stBilgiChar1">
    <w:name w:val="Üst Bilgi Char1"/>
    <w:basedOn w:val="VarsaylanParagrafYazTipi"/>
    <w:link w:val="stBilgi"/>
    <w:uiPriority w:val="99"/>
    <w:rsid w:val="00EE4840"/>
    <w:rPr>
      <w:rFonts w:ascii="Times New Roman" w:eastAsia="Times New Roman" w:hAnsi="Times New Roman" w:cs="Times New Roman"/>
      <w:sz w:val="20"/>
      <w:szCs w:val="20"/>
    </w:rPr>
  </w:style>
  <w:style w:type="paragraph" w:styleId="AltBilgi">
    <w:name w:val="footer"/>
    <w:basedOn w:val="Normal"/>
    <w:link w:val="AltBilgiChar1"/>
    <w:uiPriority w:val="99"/>
    <w:unhideWhenUsed/>
    <w:rsid w:val="00EE4840"/>
    <w:pPr>
      <w:tabs>
        <w:tab w:val="center" w:pos="4536"/>
        <w:tab w:val="right" w:pos="9072"/>
      </w:tabs>
    </w:pPr>
  </w:style>
  <w:style w:type="character" w:customStyle="1" w:styleId="AltBilgiChar1">
    <w:name w:val="Alt Bilgi Char1"/>
    <w:basedOn w:val="VarsaylanParagrafYazTipi"/>
    <w:link w:val="AltBilgi"/>
    <w:uiPriority w:val="99"/>
    <w:rsid w:val="00EE4840"/>
    <w:rPr>
      <w:rFonts w:ascii="Times New Roman" w:eastAsia="Times New Roman" w:hAnsi="Times New Roman" w:cs="Times New Roman"/>
      <w:sz w:val="20"/>
      <w:szCs w:val="20"/>
    </w:rPr>
  </w:style>
  <w:style w:type="paragraph" w:styleId="GvdeMetni">
    <w:name w:val="Body Text"/>
    <w:basedOn w:val="Normal"/>
    <w:link w:val="GvdeMetniChar"/>
    <w:unhideWhenUsed/>
    <w:rsid w:val="0099754D"/>
    <w:pPr>
      <w:spacing w:after="120"/>
    </w:pPr>
  </w:style>
  <w:style w:type="character" w:customStyle="1" w:styleId="GvdeMetniChar">
    <w:name w:val="Gövde Metni Char"/>
    <w:basedOn w:val="VarsaylanParagrafYazTipi"/>
    <w:link w:val="GvdeMetni"/>
    <w:uiPriority w:val="99"/>
    <w:rsid w:val="0099754D"/>
    <w:rPr>
      <w:rFonts w:ascii="Times New Roman" w:eastAsia="Times New Roman" w:hAnsi="Times New Roman" w:cs="Times New Roman"/>
      <w:sz w:val="20"/>
      <w:szCs w:val="20"/>
    </w:rPr>
  </w:style>
  <w:style w:type="paragraph" w:styleId="GvdeMetni2">
    <w:name w:val="Body Text 2"/>
    <w:basedOn w:val="Normal"/>
    <w:link w:val="GvdeMetni2Char"/>
    <w:unhideWhenUsed/>
    <w:rsid w:val="0099754D"/>
    <w:pPr>
      <w:spacing w:after="120" w:line="480" w:lineRule="auto"/>
    </w:pPr>
  </w:style>
  <w:style w:type="character" w:customStyle="1" w:styleId="GvdeMetni2Char">
    <w:name w:val="Gövde Metni 2 Char"/>
    <w:basedOn w:val="VarsaylanParagrafYazTipi"/>
    <w:link w:val="GvdeMetni2"/>
    <w:rsid w:val="0099754D"/>
    <w:rPr>
      <w:rFonts w:ascii="Times New Roman" w:eastAsia="Times New Roman" w:hAnsi="Times New Roman" w:cs="Times New Roman"/>
      <w:sz w:val="20"/>
      <w:szCs w:val="20"/>
    </w:rPr>
  </w:style>
  <w:style w:type="paragraph" w:customStyle="1" w:styleId="BEU-FBE-zetMetni">
    <w:name w:val="BEU-FBE-Özet Metni"/>
    <w:basedOn w:val="Normal"/>
    <w:link w:val="BEU-FBE-zetMetniChar"/>
    <w:qFormat/>
    <w:rsid w:val="004855DB"/>
    <w:rPr>
      <w:rFonts w:eastAsiaTheme="minorHAnsi"/>
    </w:rPr>
  </w:style>
  <w:style w:type="character" w:customStyle="1" w:styleId="BEU-FBE-zetMetniChar">
    <w:name w:val="BEU-FBE-Özet Metni Char"/>
    <w:basedOn w:val="VarsaylanParagrafYazTipi"/>
    <w:link w:val="BEU-FBE-zetMetni"/>
    <w:rsid w:val="004855DB"/>
    <w:rPr>
      <w:rFonts w:ascii="Times New Roman" w:hAnsi="Times New Roman" w:cs="Times New Roman"/>
      <w:sz w:val="20"/>
      <w:szCs w:val="20"/>
    </w:rPr>
  </w:style>
  <w:style w:type="paragraph" w:styleId="HTMLncedenBiimlendirilmi">
    <w:name w:val="HTML Preformatted"/>
    <w:basedOn w:val="Normal"/>
    <w:link w:val="HTMLncedenBiimlendirilmiChar"/>
    <w:uiPriority w:val="99"/>
    <w:unhideWhenUsed/>
    <w:rsid w:val="00D10B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tr-TR"/>
    </w:rPr>
  </w:style>
  <w:style w:type="character" w:customStyle="1" w:styleId="HTMLncedenBiimlendirilmiChar">
    <w:name w:val="HTML Önceden Biçimlendirilmiş Char"/>
    <w:basedOn w:val="VarsaylanParagrafYazTipi"/>
    <w:link w:val="HTMLncedenBiimlendirilmi"/>
    <w:uiPriority w:val="99"/>
    <w:rsid w:val="00D10B73"/>
    <w:rPr>
      <w:rFonts w:ascii="Courier New" w:eastAsia="Times New Roman" w:hAnsi="Courier New" w:cs="Courier New"/>
      <w:sz w:val="20"/>
      <w:szCs w:val="20"/>
      <w:lang w:eastAsia="tr-TR"/>
    </w:rPr>
  </w:style>
  <w:style w:type="paragraph" w:styleId="BalonMetni">
    <w:name w:val="Balloon Text"/>
    <w:basedOn w:val="Normal"/>
    <w:link w:val="BalonMetniChar"/>
    <w:rsid w:val="00626B0B"/>
    <w:rPr>
      <w:rFonts w:ascii="Tahoma" w:hAnsi="Tahoma"/>
      <w:sz w:val="16"/>
      <w:szCs w:val="16"/>
    </w:rPr>
  </w:style>
  <w:style w:type="character" w:customStyle="1" w:styleId="BalonMetniChar">
    <w:name w:val="Balon Metni Char"/>
    <w:basedOn w:val="VarsaylanParagrafYazTipi"/>
    <w:link w:val="BalonMetni"/>
    <w:rsid w:val="00626B0B"/>
    <w:rPr>
      <w:rFonts w:ascii="Tahoma" w:eastAsia="Times New Roman" w:hAnsi="Tahoma" w:cs="Times New Roman"/>
      <w:sz w:val="16"/>
      <w:szCs w:val="16"/>
    </w:rPr>
  </w:style>
  <w:style w:type="character" w:styleId="Kpr">
    <w:name w:val="Hyperlink"/>
    <w:uiPriority w:val="99"/>
    <w:rsid w:val="00BA3932"/>
    <w:rPr>
      <w:color w:val="0000FF"/>
      <w:u w:val="single"/>
    </w:rPr>
  </w:style>
  <w:style w:type="paragraph" w:styleId="T1">
    <w:name w:val="toc 1"/>
    <w:basedOn w:val="Normal"/>
    <w:next w:val="Normal"/>
    <w:autoRedefine/>
    <w:uiPriority w:val="39"/>
    <w:rsid w:val="004C3866"/>
    <w:pPr>
      <w:tabs>
        <w:tab w:val="left" w:pos="284"/>
        <w:tab w:val="right" w:leader="dot" w:pos="9354"/>
      </w:tabs>
    </w:pPr>
    <w:rPr>
      <w:b/>
    </w:rPr>
  </w:style>
  <w:style w:type="paragraph" w:styleId="T2">
    <w:name w:val="toc 2"/>
    <w:basedOn w:val="Normal"/>
    <w:next w:val="Normal"/>
    <w:autoRedefine/>
    <w:uiPriority w:val="39"/>
    <w:rsid w:val="00434DF6"/>
    <w:pPr>
      <w:tabs>
        <w:tab w:val="left" w:pos="709"/>
        <w:tab w:val="right" w:leader="dot" w:pos="9354"/>
      </w:tabs>
      <w:ind w:left="200"/>
    </w:pPr>
  </w:style>
  <w:style w:type="paragraph" w:styleId="T3">
    <w:name w:val="toc 3"/>
    <w:basedOn w:val="Normal"/>
    <w:next w:val="Normal"/>
    <w:autoRedefine/>
    <w:uiPriority w:val="39"/>
    <w:rsid w:val="00F43B4E"/>
    <w:pPr>
      <w:tabs>
        <w:tab w:val="left" w:pos="1134"/>
        <w:tab w:val="right" w:leader="dot" w:pos="9345"/>
      </w:tabs>
      <w:ind w:left="400"/>
    </w:pPr>
    <w:rPr>
      <w:noProof/>
      <w:szCs w:val="24"/>
    </w:rPr>
  </w:style>
  <w:style w:type="paragraph" w:styleId="ekillerTablosu">
    <w:name w:val="table of figures"/>
    <w:aliases w:val="Çizelge Tablosu"/>
    <w:basedOn w:val="Normal"/>
    <w:next w:val="Normal"/>
    <w:autoRedefine/>
    <w:uiPriority w:val="99"/>
    <w:unhideWhenUsed/>
    <w:rsid w:val="00A27F46"/>
  </w:style>
  <w:style w:type="table" w:styleId="TabloKlavuzu">
    <w:name w:val="Table Grid"/>
    <w:basedOn w:val="NormalTablo"/>
    <w:uiPriority w:val="59"/>
    <w:rsid w:val="006B56C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ltyaz">
    <w:name w:val="Subtitle"/>
    <w:basedOn w:val="Normal"/>
    <w:link w:val="AltyazChar"/>
    <w:qFormat/>
    <w:rsid w:val="006B56CB"/>
    <w:rPr>
      <w:u w:val="single"/>
      <w:lang w:val="en-US" w:eastAsia="tr-TR"/>
    </w:rPr>
  </w:style>
  <w:style w:type="character" w:customStyle="1" w:styleId="AltyazChar">
    <w:name w:val="Altyazı Char"/>
    <w:basedOn w:val="VarsaylanParagrafYazTipi"/>
    <w:link w:val="Altyaz"/>
    <w:rsid w:val="006B56CB"/>
    <w:rPr>
      <w:rFonts w:ascii="Times New Roman" w:eastAsia="Times New Roman" w:hAnsi="Times New Roman" w:cs="Times New Roman"/>
      <w:sz w:val="24"/>
      <w:szCs w:val="20"/>
      <w:u w:val="single"/>
      <w:lang w:val="en-US" w:eastAsia="tr-TR"/>
    </w:rPr>
  </w:style>
  <w:style w:type="paragraph" w:styleId="ListeParagraf">
    <w:name w:val="List Paragraph"/>
    <w:basedOn w:val="Normal"/>
    <w:link w:val="ListeParagrafChar"/>
    <w:uiPriority w:val="34"/>
    <w:qFormat/>
    <w:rsid w:val="00324D81"/>
    <w:pPr>
      <w:ind w:left="720"/>
      <w:contextualSpacing/>
    </w:pPr>
  </w:style>
  <w:style w:type="character" w:customStyle="1" w:styleId="ListeParagrafChar">
    <w:name w:val="Liste Paragraf Char"/>
    <w:basedOn w:val="VarsaylanParagrafYazTipi"/>
    <w:link w:val="ListeParagraf"/>
    <w:uiPriority w:val="34"/>
    <w:rsid w:val="00324D81"/>
    <w:rPr>
      <w:rFonts w:ascii="Times New Roman" w:eastAsia="Times New Roman" w:hAnsi="Times New Roman" w:cs="Times New Roman"/>
      <w:sz w:val="20"/>
      <w:szCs w:val="20"/>
    </w:rPr>
  </w:style>
  <w:style w:type="paragraph" w:customStyle="1" w:styleId="BASLIK1">
    <w:name w:val="BASLIK 1"/>
    <w:basedOn w:val="Normal"/>
    <w:link w:val="BASLIK1Char"/>
    <w:autoRedefine/>
    <w:rsid w:val="00084878"/>
    <w:pPr>
      <w:numPr>
        <w:numId w:val="1"/>
      </w:numPr>
      <w:tabs>
        <w:tab w:val="left" w:pos="284"/>
      </w:tabs>
      <w:jc w:val="left"/>
      <w:outlineLvl w:val="0"/>
    </w:pPr>
    <w:rPr>
      <w:b/>
    </w:rPr>
  </w:style>
  <w:style w:type="character" w:customStyle="1" w:styleId="BASLIK1Char">
    <w:name w:val="BASLIK 1 Char"/>
    <w:basedOn w:val="ListeParagrafChar"/>
    <w:link w:val="BASLIK1"/>
    <w:rsid w:val="00084878"/>
    <w:rPr>
      <w:rFonts w:ascii="Times New Roman" w:eastAsia="Times New Roman" w:hAnsi="Times New Roman" w:cs="Times New Roman"/>
      <w:b/>
      <w:sz w:val="24"/>
      <w:szCs w:val="20"/>
    </w:rPr>
  </w:style>
  <w:style w:type="paragraph" w:customStyle="1" w:styleId="BASLIK2">
    <w:name w:val="BASLIK 2"/>
    <w:basedOn w:val="Normal"/>
    <w:link w:val="BASLIK2Char"/>
    <w:rsid w:val="00546EE8"/>
    <w:pPr>
      <w:numPr>
        <w:ilvl w:val="1"/>
        <w:numId w:val="1"/>
      </w:numPr>
      <w:tabs>
        <w:tab w:val="left" w:pos="426"/>
      </w:tabs>
      <w:outlineLvl w:val="1"/>
    </w:pPr>
    <w:rPr>
      <w:b/>
      <w:szCs w:val="24"/>
    </w:rPr>
  </w:style>
  <w:style w:type="character" w:customStyle="1" w:styleId="BASLIK2Char">
    <w:name w:val="BASLIK 2 Char"/>
    <w:basedOn w:val="BASLIK1Char"/>
    <w:link w:val="BASLIK2"/>
    <w:rsid w:val="00546EE8"/>
    <w:rPr>
      <w:rFonts w:ascii="Times New Roman" w:eastAsia="Times New Roman" w:hAnsi="Times New Roman" w:cs="Times New Roman"/>
      <w:b/>
      <w:sz w:val="24"/>
      <w:szCs w:val="24"/>
    </w:rPr>
  </w:style>
  <w:style w:type="paragraph" w:styleId="TBal">
    <w:name w:val="TOC Heading"/>
    <w:basedOn w:val="Balk1"/>
    <w:next w:val="Normal"/>
    <w:uiPriority w:val="39"/>
    <w:unhideWhenUsed/>
    <w:qFormat/>
    <w:rsid w:val="00A5771D"/>
    <w:pPr>
      <w:spacing w:line="259" w:lineRule="auto"/>
      <w:outlineLvl w:val="9"/>
    </w:pPr>
    <w:rPr>
      <w:lang w:eastAsia="tr-TR"/>
    </w:rPr>
  </w:style>
  <w:style w:type="paragraph" w:styleId="T4">
    <w:name w:val="toc 4"/>
    <w:basedOn w:val="Normal"/>
    <w:next w:val="Normal"/>
    <w:autoRedefine/>
    <w:uiPriority w:val="39"/>
    <w:unhideWhenUsed/>
    <w:rsid w:val="006806AE"/>
    <w:pPr>
      <w:tabs>
        <w:tab w:val="left" w:pos="1418"/>
        <w:tab w:val="right" w:leader="dot" w:pos="9354"/>
      </w:tabs>
      <w:ind w:left="601"/>
    </w:pPr>
  </w:style>
  <w:style w:type="paragraph" w:customStyle="1" w:styleId="BASLIK3">
    <w:name w:val="BASLIK 3"/>
    <w:basedOn w:val="Normal"/>
    <w:link w:val="BASLIK3Char"/>
    <w:rsid w:val="00070C54"/>
    <w:pPr>
      <w:numPr>
        <w:ilvl w:val="2"/>
        <w:numId w:val="1"/>
      </w:numPr>
      <w:outlineLvl w:val="2"/>
    </w:pPr>
    <w:rPr>
      <w:b/>
      <w:szCs w:val="24"/>
    </w:rPr>
  </w:style>
  <w:style w:type="character" w:customStyle="1" w:styleId="BASLIK3Char">
    <w:name w:val="BASLIK 3 Char"/>
    <w:basedOn w:val="BASLIK2Char"/>
    <w:link w:val="BASLIK3"/>
    <w:rsid w:val="00BF0DCA"/>
    <w:rPr>
      <w:rFonts w:ascii="Times New Roman" w:eastAsia="Times New Roman" w:hAnsi="Times New Roman" w:cs="Times New Roman"/>
      <w:b/>
      <w:sz w:val="24"/>
      <w:szCs w:val="24"/>
    </w:rPr>
  </w:style>
  <w:style w:type="paragraph" w:customStyle="1" w:styleId="BASLIKNORMAL">
    <w:name w:val="BASLIK NORMAL"/>
    <w:basedOn w:val="Normal"/>
    <w:link w:val="BASLIKNORMALChar"/>
    <w:autoRedefine/>
    <w:qFormat/>
    <w:rsid w:val="00776874"/>
    <w:pPr>
      <w:jc w:val="center"/>
      <w:outlineLvl w:val="0"/>
    </w:pPr>
    <w:rPr>
      <w:b/>
    </w:rPr>
  </w:style>
  <w:style w:type="character" w:customStyle="1" w:styleId="BASLIKNORMALChar">
    <w:name w:val="BASLIK NORMAL Char"/>
    <w:basedOn w:val="VarsaylanParagrafYazTipi"/>
    <w:link w:val="BASLIKNORMAL"/>
    <w:rsid w:val="00776874"/>
    <w:rPr>
      <w:rFonts w:ascii="Times New Roman" w:eastAsia="Times New Roman" w:hAnsi="Times New Roman" w:cs="Times New Roman"/>
      <w:b/>
      <w:sz w:val="24"/>
      <w:szCs w:val="20"/>
    </w:rPr>
  </w:style>
  <w:style w:type="paragraph" w:styleId="T5">
    <w:name w:val="toc 5"/>
    <w:basedOn w:val="Normal"/>
    <w:next w:val="Normal"/>
    <w:autoRedefine/>
    <w:uiPriority w:val="39"/>
    <w:unhideWhenUsed/>
    <w:rsid w:val="00A15C77"/>
    <w:pPr>
      <w:spacing w:after="100"/>
      <w:ind w:left="800"/>
    </w:pPr>
  </w:style>
  <w:style w:type="paragraph" w:styleId="NormalWeb">
    <w:name w:val="Normal (Web)"/>
    <w:basedOn w:val="Normal"/>
    <w:uiPriority w:val="99"/>
    <w:unhideWhenUsed/>
    <w:rsid w:val="005019D5"/>
    <w:pPr>
      <w:spacing w:before="100" w:beforeAutospacing="1" w:after="100" w:afterAutospacing="1"/>
    </w:pPr>
    <w:rPr>
      <w:szCs w:val="24"/>
      <w:lang w:eastAsia="tr-TR"/>
    </w:rPr>
  </w:style>
  <w:style w:type="table" w:customStyle="1" w:styleId="PlainTable41">
    <w:name w:val="Plain Table 41"/>
    <w:basedOn w:val="NormalTablo"/>
    <w:uiPriority w:val="44"/>
    <w:rsid w:val="003F71D8"/>
    <w:pPr>
      <w:spacing w:after="0" w:line="240" w:lineRule="auto"/>
    </w:pPr>
    <w:rPr>
      <w:rFonts w:ascii="Times New Roman" w:eastAsia="Times New Roman" w:hAnsi="Times New Roman" w:cs="Times New Roman"/>
      <w:sz w:val="24"/>
      <w:szCs w:val="24"/>
      <w:lang w:eastAsia="tr-T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simYazs">
    <w:name w:val="caption"/>
    <w:basedOn w:val="ekillerTablosu"/>
    <w:next w:val="Normal"/>
    <w:autoRedefine/>
    <w:unhideWhenUsed/>
    <w:qFormat/>
    <w:rsid w:val="00F165A9"/>
    <w:pPr>
      <w:keepNext/>
      <w:spacing w:after="120"/>
      <w:jc w:val="center"/>
    </w:pPr>
    <w:rPr>
      <w:b/>
      <w:iCs/>
      <w:szCs w:val="18"/>
      <w:lang w:eastAsia="tr-TR"/>
    </w:rPr>
  </w:style>
  <w:style w:type="table" w:customStyle="1" w:styleId="GridTable1Light-Accent11">
    <w:name w:val="Grid Table 1 Light - Accent 11"/>
    <w:basedOn w:val="NormalTablo"/>
    <w:uiPriority w:val="46"/>
    <w:rsid w:val="00461112"/>
    <w:pPr>
      <w:spacing w:after="0" w:line="240" w:lineRule="auto"/>
    </w:pPr>
    <w:rPr>
      <w:rFonts w:ascii="Times New Roman" w:eastAsia="Times New Roman" w:hAnsi="Times New Roman" w:cs="Times New Roman"/>
      <w:sz w:val="24"/>
      <w:szCs w:val="24"/>
      <w:lang w:eastAsia="tr-TR"/>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YerTutucuMetni">
    <w:name w:val="Placeholder Text"/>
    <w:basedOn w:val="VarsaylanParagrafYazTipi"/>
    <w:uiPriority w:val="99"/>
    <w:semiHidden/>
    <w:rsid w:val="00D12754"/>
    <w:rPr>
      <w:color w:val="808080"/>
    </w:rPr>
  </w:style>
  <w:style w:type="table" w:customStyle="1" w:styleId="GridTable1Light1">
    <w:name w:val="Grid Table 1 Light1"/>
    <w:basedOn w:val="NormalTablo"/>
    <w:uiPriority w:val="46"/>
    <w:rsid w:val="008C247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ASLIK4">
    <w:name w:val="BASLIK 4"/>
    <w:basedOn w:val="Normal"/>
    <w:link w:val="BASLIK4Char"/>
    <w:rsid w:val="00E84F82"/>
    <w:pPr>
      <w:numPr>
        <w:ilvl w:val="3"/>
        <w:numId w:val="1"/>
      </w:numPr>
      <w:tabs>
        <w:tab w:val="left" w:pos="851"/>
      </w:tabs>
      <w:outlineLvl w:val="3"/>
    </w:pPr>
    <w:rPr>
      <w:rFonts w:eastAsiaTheme="minorHAnsi"/>
      <w:b/>
    </w:rPr>
  </w:style>
  <w:style w:type="character" w:customStyle="1" w:styleId="BASLIK4Char">
    <w:name w:val="BASLIK 4 Char"/>
    <w:basedOn w:val="VarsaylanParagrafYazTipi"/>
    <w:link w:val="BASLIK4"/>
    <w:rsid w:val="00BF0DCA"/>
    <w:rPr>
      <w:rFonts w:ascii="Times New Roman" w:hAnsi="Times New Roman" w:cs="Times New Roman"/>
      <w:b/>
      <w:sz w:val="24"/>
      <w:szCs w:val="20"/>
    </w:rPr>
  </w:style>
  <w:style w:type="paragraph" w:customStyle="1" w:styleId="BASLIK5">
    <w:name w:val="BASLIK 5"/>
    <w:basedOn w:val="Normal"/>
    <w:link w:val="BASLIK5Char"/>
    <w:rsid w:val="00D17F00"/>
    <w:pPr>
      <w:numPr>
        <w:ilvl w:val="4"/>
        <w:numId w:val="1"/>
      </w:numPr>
      <w:tabs>
        <w:tab w:val="left" w:pos="993"/>
      </w:tabs>
      <w:outlineLvl w:val="4"/>
    </w:pPr>
    <w:rPr>
      <w:b/>
    </w:rPr>
  </w:style>
  <w:style w:type="character" w:customStyle="1" w:styleId="BASLIK5Char">
    <w:name w:val="BASLIK 5 Char"/>
    <w:basedOn w:val="BASLIK4Char"/>
    <w:link w:val="BASLIK5"/>
    <w:rsid w:val="00D17F00"/>
    <w:rPr>
      <w:rFonts w:ascii="Times New Roman" w:eastAsia="Times New Roman" w:hAnsi="Times New Roman" w:cs="Times New Roman"/>
      <w:b/>
      <w:sz w:val="24"/>
      <w:szCs w:val="20"/>
    </w:rPr>
  </w:style>
  <w:style w:type="paragraph" w:customStyle="1" w:styleId="tablecolhead">
    <w:name w:val="table col head"/>
    <w:basedOn w:val="Normal"/>
    <w:uiPriority w:val="99"/>
    <w:rsid w:val="009F653B"/>
    <w:pPr>
      <w:jc w:val="center"/>
    </w:pPr>
    <w:rPr>
      <w:b/>
      <w:bCs/>
      <w:sz w:val="16"/>
      <w:szCs w:val="16"/>
      <w:lang w:val="en-US"/>
    </w:rPr>
  </w:style>
  <w:style w:type="paragraph" w:customStyle="1" w:styleId="BEU-FBE-zetBal">
    <w:name w:val="BEU-FBE-Özet Başlığı"/>
    <w:basedOn w:val="Balk1"/>
    <w:link w:val="BEU-FBE-zetBalChar"/>
    <w:qFormat/>
    <w:rsid w:val="00781674"/>
    <w:pPr>
      <w:keepLines w:val="0"/>
      <w:pBdr>
        <w:top w:val="single" w:sz="4" w:space="1" w:color="auto"/>
      </w:pBdr>
      <w:spacing w:before="0"/>
    </w:pPr>
    <w:rPr>
      <w:b w:val="0"/>
      <w:sz w:val="20"/>
      <w:szCs w:val="20"/>
    </w:rPr>
  </w:style>
  <w:style w:type="character" w:customStyle="1" w:styleId="BEU-FBE-zetBalChar">
    <w:name w:val="BEU-FBE-Özet Başlığı Char"/>
    <w:basedOn w:val="Balk1Char"/>
    <w:link w:val="BEU-FBE-zetBal"/>
    <w:rsid w:val="00781674"/>
    <w:rPr>
      <w:rFonts w:ascii="Times New Roman" w:eastAsiaTheme="majorEastAsia" w:hAnsi="Times New Roman" w:cs="Times New Roman"/>
      <w:b w:val="0"/>
      <w:sz w:val="20"/>
      <w:szCs w:val="20"/>
    </w:rPr>
  </w:style>
  <w:style w:type="paragraph" w:customStyle="1" w:styleId="Default">
    <w:name w:val="Default"/>
    <w:rsid w:val="00467E4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GridTable1Light-Accent21">
    <w:name w:val="Grid Table 1 Light - Accent 21"/>
    <w:basedOn w:val="NormalTablo"/>
    <w:uiPriority w:val="46"/>
    <w:rsid w:val="00084878"/>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ListTable2-Accent11">
    <w:name w:val="List Table 2 - Accent 11"/>
    <w:basedOn w:val="NormalTablo"/>
    <w:uiPriority w:val="47"/>
    <w:rsid w:val="00C13FE8"/>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DipnotMetni">
    <w:name w:val="footnote text"/>
    <w:basedOn w:val="Normal"/>
    <w:link w:val="DipnotMetniChar"/>
    <w:semiHidden/>
    <w:unhideWhenUsed/>
    <w:rsid w:val="00F73D02"/>
    <w:pPr>
      <w:spacing w:line="240" w:lineRule="auto"/>
    </w:pPr>
    <w:rPr>
      <w:sz w:val="20"/>
    </w:rPr>
  </w:style>
  <w:style w:type="character" w:customStyle="1" w:styleId="DipnotMetniChar">
    <w:name w:val="Dipnot Metni Char"/>
    <w:basedOn w:val="VarsaylanParagrafYazTipi"/>
    <w:link w:val="DipnotMetni"/>
    <w:uiPriority w:val="99"/>
    <w:semiHidden/>
    <w:rsid w:val="00F73D02"/>
    <w:rPr>
      <w:rFonts w:ascii="Times New Roman" w:eastAsia="Times New Roman" w:hAnsi="Times New Roman" w:cs="Times New Roman"/>
      <w:sz w:val="20"/>
      <w:szCs w:val="20"/>
    </w:rPr>
  </w:style>
  <w:style w:type="character" w:styleId="DipnotBavurusu">
    <w:name w:val="footnote reference"/>
    <w:basedOn w:val="VarsaylanParagrafYazTipi"/>
    <w:semiHidden/>
    <w:unhideWhenUsed/>
    <w:rsid w:val="00F73D02"/>
    <w:rPr>
      <w:vertAlign w:val="superscript"/>
    </w:rPr>
  </w:style>
  <w:style w:type="paragraph" w:styleId="T6">
    <w:name w:val="toc 6"/>
    <w:basedOn w:val="Normal"/>
    <w:next w:val="Normal"/>
    <w:autoRedefine/>
    <w:uiPriority w:val="39"/>
    <w:unhideWhenUsed/>
    <w:rsid w:val="00FA58A9"/>
    <w:pPr>
      <w:spacing w:after="100" w:line="259" w:lineRule="auto"/>
      <w:ind w:left="1100"/>
      <w:jc w:val="left"/>
    </w:pPr>
    <w:rPr>
      <w:rFonts w:asciiTheme="minorHAnsi" w:eastAsiaTheme="minorEastAsia" w:hAnsiTheme="minorHAnsi" w:cstheme="minorBidi"/>
      <w:sz w:val="22"/>
      <w:szCs w:val="22"/>
      <w:lang w:eastAsia="tr-TR"/>
    </w:rPr>
  </w:style>
  <w:style w:type="paragraph" w:styleId="T7">
    <w:name w:val="toc 7"/>
    <w:basedOn w:val="Normal"/>
    <w:next w:val="Normal"/>
    <w:autoRedefine/>
    <w:uiPriority w:val="39"/>
    <w:unhideWhenUsed/>
    <w:rsid w:val="00FA58A9"/>
    <w:pPr>
      <w:spacing w:after="100" w:line="259" w:lineRule="auto"/>
      <w:ind w:left="1320"/>
      <w:jc w:val="left"/>
    </w:pPr>
    <w:rPr>
      <w:rFonts w:asciiTheme="minorHAnsi" w:eastAsiaTheme="minorEastAsia" w:hAnsiTheme="minorHAnsi" w:cstheme="minorBidi"/>
      <w:sz w:val="22"/>
      <w:szCs w:val="22"/>
      <w:lang w:eastAsia="tr-TR"/>
    </w:rPr>
  </w:style>
  <w:style w:type="paragraph" w:styleId="T8">
    <w:name w:val="toc 8"/>
    <w:basedOn w:val="Normal"/>
    <w:next w:val="Normal"/>
    <w:autoRedefine/>
    <w:uiPriority w:val="39"/>
    <w:unhideWhenUsed/>
    <w:rsid w:val="00FA58A9"/>
    <w:pPr>
      <w:spacing w:after="100" w:line="259" w:lineRule="auto"/>
      <w:ind w:left="1540"/>
      <w:jc w:val="left"/>
    </w:pPr>
    <w:rPr>
      <w:rFonts w:asciiTheme="minorHAnsi" w:eastAsiaTheme="minorEastAsia" w:hAnsiTheme="minorHAnsi" w:cstheme="minorBidi"/>
      <w:sz w:val="22"/>
      <w:szCs w:val="22"/>
      <w:lang w:eastAsia="tr-TR"/>
    </w:rPr>
  </w:style>
  <w:style w:type="paragraph" w:styleId="T9">
    <w:name w:val="toc 9"/>
    <w:basedOn w:val="Normal"/>
    <w:next w:val="Normal"/>
    <w:autoRedefine/>
    <w:uiPriority w:val="39"/>
    <w:unhideWhenUsed/>
    <w:rsid w:val="00FA58A9"/>
    <w:pPr>
      <w:spacing w:after="100" w:line="259" w:lineRule="auto"/>
      <w:ind w:left="1760"/>
      <w:jc w:val="left"/>
    </w:pPr>
    <w:rPr>
      <w:rFonts w:asciiTheme="minorHAnsi" w:eastAsiaTheme="minorEastAsia" w:hAnsiTheme="minorHAnsi" w:cstheme="minorBidi"/>
      <w:sz w:val="22"/>
      <w:szCs w:val="22"/>
      <w:lang w:eastAsia="tr-TR"/>
    </w:rPr>
  </w:style>
  <w:style w:type="paragraph" w:customStyle="1" w:styleId="a">
    <w:basedOn w:val="Normal"/>
    <w:next w:val="AltBilgi"/>
    <w:link w:val="AltBilgiChar"/>
    <w:uiPriority w:val="99"/>
    <w:rsid w:val="00C5122A"/>
    <w:pPr>
      <w:tabs>
        <w:tab w:val="center" w:pos="4536"/>
        <w:tab w:val="right" w:pos="9072"/>
      </w:tabs>
      <w:spacing w:line="240" w:lineRule="auto"/>
      <w:jc w:val="left"/>
    </w:pPr>
    <w:rPr>
      <w:rFonts w:asciiTheme="minorHAnsi" w:eastAsiaTheme="minorHAnsi" w:hAnsiTheme="minorHAnsi" w:cstheme="minorBidi"/>
      <w:szCs w:val="24"/>
    </w:rPr>
  </w:style>
  <w:style w:type="character" w:customStyle="1" w:styleId="stBilgiChar">
    <w:name w:val="Üst Bilgi Char"/>
    <w:uiPriority w:val="99"/>
    <w:rsid w:val="00DC5C8E"/>
    <w:rPr>
      <w:rFonts w:ascii="Times New Roman" w:eastAsia="Times New Roman" w:hAnsi="Times New Roman" w:cs="Times New Roman"/>
      <w:sz w:val="20"/>
      <w:szCs w:val="20"/>
      <w:lang w:val="en-US" w:eastAsia="tr-TR"/>
    </w:rPr>
  </w:style>
  <w:style w:type="character" w:customStyle="1" w:styleId="Balk5Char">
    <w:name w:val="Başlık 5 Char"/>
    <w:basedOn w:val="VarsaylanParagrafYazTipi"/>
    <w:link w:val="Balk5"/>
    <w:uiPriority w:val="9"/>
    <w:rsid w:val="00C5122A"/>
    <w:rPr>
      <w:rFonts w:ascii="Times New Roman" w:eastAsia="Times New Roman" w:hAnsi="Times New Roman" w:cs="Times New Roman"/>
      <w:b/>
      <w:bCs/>
      <w:sz w:val="28"/>
      <w:szCs w:val="24"/>
      <w:lang w:eastAsia="tr-TR"/>
    </w:rPr>
  </w:style>
  <w:style w:type="character" w:customStyle="1" w:styleId="Balk6Char">
    <w:name w:val="Başlık 6 Char"/>
    <w:basedOn w:val="VarsaylanParagrafYazTipi"/>
    <w:link w:val="Balk6"/>
    <w:rsid w:val="00C5122A"/>
    <w:rPr>
      <w:rFonts w:ascii="Times New Roman" w:eastAsia="Times New Roman" w:hAnsi="Times New Roman" w:cs="Times New Roman"/>
      <w:b/>
      <w:bCs/>
      <w:lang w:eastAsia="tr-TR"/>
    </w:rPr>
  </w:style>
  <w:style w:type="character" w:customStyle="1" w:styleId="Balk8Char">
    <w:name w:val="Başlık 8 Char"/>
    <w:basedOn w:val="VarsaylanParagrafYazTipi"/>
    <w:link w:val="Balk8"/>
    <w:uiPriority w:val="9"/>
    <w:rsid w:val="00C5122A"/>
    <w:rPr>
      <w:rFonts w:ascii="Times New Roman" w:eastAsia="Times New Roman" w:hAnsi="Times New Roman" w:cs="Times New Roman"/>
      <w:i/>
      <w:iCs/>
      <w:sz w:val="24"/>
      <w:szCs w:val="24"/>
      <w:lang w:eastAsia="tr-TR"/>
    </w:rPr>
  </w:style>
  <w:style w:type="character" w:customStyle="1" w:styleId="Balk9Char">
    <w:name w:val="Başlık 9 Char"/>
    <w:basedOn w:val="VarsaylanParagrafYazTipi"/>
    <w:link w:val="Balk9"/>
    <w:uiPriority w:val="9"/>
    <w:rsid w:val="00C5122A"/>
    <w:rPr>
      <w:rFonts w:ascii="Arial" w:eastAsia="Times New Roman" w:hAnsi="Arial" w:cs="Arial"/>
      <w:lang w:eastAsia="tr-TR"/>
    </w:rPr>
  </w:style>
  <w:style w:type="paragraph" w:styleId="KonuBal">
    <w:name w:val="Title"/>
    <w:basedOn w:val="Normal"/>
    <w:link w:val="KonuBalChar"/>
    <w:qFormat/>
    <w:rsid w:val="00C5122A"/>
    <w:pPr>
      <w:spacing w:line="240" w:lineRule="auto"/>
      <w:jc w:val="center"/>
    </w:pPr>
    <w:rPr>
      <w:b/>
      <w:lang w:val="en-US" w:eastAsia="tr-TR"/>
    </w:rPr>
  </w:style>
  <w:style w:type="character" w:customStyle="1" w:styleId="KonuBalChar">
    <w:name w:val="Konu Başlığı Char"/>
    <w:basedOn w:val="VarsaylanParagrafYazTipi"/>
    <w:link w:val="KonuBal"/>
    <w:rsid w:val="00C5122A"/>
    <w:rPr>
      <w:rFonts w:ascii="Times New Roman" w:eastAsia="Times New Roman" w:hAnsi="Times New Roman" w:cs="Times New Roman"/>
      <w:b/>
      <w:sz w:val="24"/>
      <w:szCs w:val="20"/>
      <w:lang w:val="en-US" w:eastAsia="tr-TR"/>
    </w:rPr>
  </w:style>
  <w:style w:type="character" w:styleId="SayfaNumaras">
    <w:name w:val="page number"/>
    <w:basedOn w:val="VarsaylanParagrafYazTipi"/>
    <w:rsid w:val="00C5122A"/>
  </w:style>
  <w:style w:type="paragraph" w:styleId="GvdeMetni3">
    <w:name w:val="Body Text 3"/>
    <w:basedOn w:val="Normal"/>
    <w:link w:val="GvdeMetni3Char"/>
    <w:rsid w:val="00C5122A"/>
    <w:pPr>
      <w:spacing w:after="120" w:line="240" w:lineRule="auto"/>
      <w:jc w:val="left"/>
    </w:pPr>
    <w:rPr>
      <w:sz w:val="16"/>
      <w:szCs w:val="16"/>
      <w:lang w:eastAsia="tr-TR"/>
    </w:rPr>
  </w:style>
  <w:style w:type="character" w:customStyle="1" w:styleId="GvdeMetni3Char">
    <w:name w:val="Gövde Metni 3 Char"/>
    <w:basedOn w:val="VarsaylanParagrafYazTipi"/>
    <w:link w:val="GvdeMetni3"/>
    <w:rsid w:val="00C5122A"/>
    <w:rPr>
      <w:rFonts w:ascii="Times New Roman" w:eastAsia="Times New Roman" w:hAnsi="Times New Roman" w:cs="Times New Roman"/>
      <w:sz w:val="16"/>
      <w:szCs w:val="16"/>
      <w:lang w:eastAsia="tr-TR"/>
    </w:rPr>
  </w:style>
  <w:style w:type="paragraph" w:customStyle="1" w:styleId="Normal1">
    <w:name w:val="Normal1"/>
    <w:basedOn w:val="Normal"/>
    <w:rsid w:val="00C5122A"/>
    <w:pPr>
      <w:spacing w:line="240" w:lineRule="auto"/>
    </w:pPr>
    <w:rPr>
      <w:spacing w:val="5"/>
      <w:sz w:val="26"/>
      <w:lang w:val="en-US" w:eastAsia="tr-TR"/>
    </w:rPr>
  </w:style>
  <w:style w:type="paragraph" w:styleId="GvdeMetniGirintisi2">
    <w:name w:val="Body Text Indent 2"/>
    <w:basedOn w:val="Normal"/>
    <w:link w:val="GvdeMetniGirintisi2Char"/>
    <w:rsid w:val="00C5122A"/>
    <w:pPr>
      <w:ind w:left="120" w:hanging="120"/>
    </w:pPr>
    <w:rPr>
      <w:szCs w:val="24"/>
      <w:lang w:eastAsia="tr-TR"/>
    </w:rPr>
  </w:style>
  <w:style w:type="character" w:customStyle="1" w:styleId="GvdeMetniGirintisi2Char">
    <w:name w:val="Gövde Metni Girintisi 2 Char"/>
    <w:basedOn w:val="VarsaylanParagrafYazTipi"/>
    <w:link w:val="GvdeMetniGirintisi2"/>
    <w:rsid w:val="00C5122A"/>
    <w:rPr>
      <w:rFonts w:ascii="Times New Roman" w:eastAsia="Times New Roman" w:hAnsi="Times New Roman" w:cs="Times New Roman"/>
      <w:sz w:val="24"/>
      <w:szCs w:val="24"/>
      <w:lang w:eastAsia="tr-TR"/>
    </w:rPr>
  </w:style>
  <w:style w:type="paragraph" w:styleId="GvdeMetniGirintisi3">
    <w:name w:val="Body Text Indent 3"/>
    <w:basedOn w:val="Normal"/>
    <w:link w:val="GvdeMetniGirintisi3Char"/>
    <w:rsid w:val="00C5122A"/>
    <w:pPr>
      <w:spacing w:before="100" w:beforeAutospacing="1" w:after="100" w:afterAutospacing="1"/>
      <w:ind w:left="360" w:hanging="360"/>
    </w:pPr>
    <w:rPr>
      <w:color w:val="000000"/>
      <w:szCs w:val="24"/>
      <w:lang w:eastAsia="tr-TR"/>
    </w:rPr>
  </w:style>
  <w:style w:type="character" w:customStyle="1" w:styleId="GvdeMetniGirintisi3Char">
    <w:name w:val="Gövde Metni Girintisi 3 Char"/>
    <w:basedOn w:val="VarsaylanParagrafYazTipi"/>
    <w:link w:val="GvdeMetniGirintisi3"/>
    <w:rsid w:val="00C5122A"/>
    <w:rPr>
      <w:rFonts w:ascii="Times New Roman" w:eastAsia="Times New Roman" w:hAnsi="Times New Roman" w:cs="Times New Roman"/>
      <w:color w:val="000000"/>
      <w:sz w:val="24"/>
      <w:szCs w:val="24"/>
      <w:lang w:eastAsia="tr-TR"/>
    </w:rPr>
  </w:style>
  <w:style w:type="paragraph" w:styleId="BelgeBalantlar">
    <w:name w:val="Document Map"/>
    <w:basedOn w:val="Normal"/>
    <w:link w:val="BelgeBalantlarChar"/>
    <w:semiHidden/>
    <w:rsid w:val="00C5122A"/>
    <w:pPr>
      <w:shd w:val="clear" w:color="auto" w:fill="000080"/>
      <w:spacing w:line="240" w:lineRule="auto"/>
      <w:jc w:val="left"/>
    </w:pPr>
    <w:rPr>
      <w:rFonts w:ascii="Tahoma" w:hAnsi="Tahoma" w:cs="Tahoma"/>
      <w:szCs w:val="24"/>
      <w:lang w:eastAsia="tr-TR"/>
    </w:rPr>
  </w:style>
  <w:style w:type="character" w:customStyle="1" w:styleId="BelgeBalantlarChar">
    <w:name w:val="Belge Bağlantıları Char"/>
    <w:basedOn w:val="VarsaylanParagrafYazTipi"/>
    <w:link w:val="BelgeBalantlar"/>
    <w:semiHidden/>
    <w:rsid w:val="00C5122A"/>
    <w:rPr>
      <w:rFonts w:ascii="Tahoma" w:eastAsia="Times New Roman" w:hAnsi="Tahoma" w:cs="Tahoma"/>
      <w:sz w:val="24"/>
      <w:szCs w:val="24"/>
      <w:shd w:val="clear" w:color="auto" w:fill="000080"/>
      <w:lang w:eastAsia="tr-TR"/>
    </w:rPr>
  </w:style>
  <w:style w:type="character" w:customStyle="1" w:styleId="AltBilgiChar">
    <w:name w:val="Alt Bilgi Char"/>
    <w:link w:val="a"/>
    <w:uiPriority w:val="99"/>
    <w:rsid w:val="00C5122A"/>
    <w:rPr>
      <w:sz w:val="24"/>
      <w:szCs w:val="24"/>
    </w:rPr>
  </w:style>
  <w:style w:type="paragraph" w:customStyle="1" w:styleId="BodyText31">
    <w:name w:val="Body Text 31"/>
    <w:basedOn w:val="Normal"/>
    <w:rsid w:val="00C5122A"/>
    <w:pPr>
      <w:widowControl w:val="0"/>
      <w:suppressAutoHyphens/>
      <w:spacing w:line="240" w:lineRule="auto"/>
      <w:jc w:val="left"/>
    </w:pPr>
    <w:rPr>
      <w:rFonts w:ascii="Arial" w:hAnsi="Arial"/>
      <w:spacing w:val="-3"/>
      <w:sz w:val="16"/>
      <w:lang w:eastAsia="tr-TR"/>
    </w:rPr>
  </w:style>
  <w:style w:type="paragraph" w:customStyle="1" w:styleId="BodyText21">
    <w:name w:val="Body Text 21"/>
    <w:basedOn w:val="Normal"/>
    <w:rsid w:val="00C5122A"/>
    <w:pPr>
      <w:widowControl w:val="0"/>
      <w:suppressAutoHyphens/>
      <w:spacing w:line="240" w:lineRule="auto"/>
    </w:pPr>
    <w:rPr>
      <w:rFonts w:ascii="Arial" w:hAnsi="Arial"/>
      <w:spacing w:val="-3"/>
      <w:sz w:val="16"/>
      <w:lang w:eastAsia="tr-TR"/>
    </w:rPr>
  </w:style>
  <w:style w:type="character" w:styleId="Vurgu">
    <w:name w:val="Emphasis"/>
    <w:qFormat/>
    <w:rsid w:val="00C5122A"/>
    <w:rPr>
      <w:i/>
      <w:iCs/>
    </w:rPr>
  </w:style>
  <w:style w:type="paragraph" w:customStyle="1" w:styleId="WW-NormalWeb1">
    <w:name w:val="WW-Normal (Web)1"/>
    <w:basedOn w:val="Normal"/>
    <w:rsid w:val="00C5122A"/>
    <w:pPr>
      <w:spacing w:before="280" w:after="119" w:line="240" w:lineRule="auto"/>
      <w:jc w:val="left"/>
    </w:pPr>
    <w:rPr>
      <w:szCs w:val="24"/>
      <w:lang w:eastAsia="ar-SA"/>
    </w:rPr>
  </w:style>
  <w:style w:type="paragraph" w:customStyle="1" w:styleId="ekil">
    <w:name w:val="Şekil"/>
    <w:basedOn w:val="Normal"/>
    <w:rsid w:val="00C5122A"/>
    <w:pPr>
      <w:keepNext/>
      <w:spacing w:line="240" w:lineRule="auto"/>
      <w:jc w:val="center"/>
      <w:outlineLvl w:val="1"/>
    </w:pPr>
    <w:rPr>
      <w:rFonts w:cs="Arial"/>
      <w:bCs/>
      <w:sz w:val="20"/>
      <w:szCs w:val="24"/>
    </w:rPr>
  </w:style>
  <w:style w:type="paragraph" w:styleId="DzMetin">
    <w:name w:val="Plain Text"/>
    <w:basedOn w:val="Normal"/>
    <w:link w:val="DzMetinChar"/>
    <w:rsid w:val="00C5122A"/>
    <w:pPr>
      <w:spacing w:line="240" w:lineRule="auto"/>
      <w:jc w:val="left"/>
    </w:pPr>
    <w:rPr>
      <w:rFonts w:ascii="Courier New" w:hAnsi="Courier New"/>
      <w:sz w:val="20"/>
      <w:lang w:val="en-AU" w:eastAsia="tr-TR"/>
    </w:rPr>
  </w:style>
  <w:style w:type="character" w:customStyle="1" w:styleId="DzMetinChar">
    <w:name w:val="Düz Metin Char"/>
    <w:basedOn w:val="VarsaylanParagrafYazTipi"/>
    <w:link w:val="DzMetin"/>
    <w:rsid w:val="00C5122A"/>
    <w:rPr>
      <w:rFonts w:ascii="Courier New" w:eastAsia="Times New Roman" w:hAnsi="Courier New" w:cs="Times New Roman"/>
      <w:sz w:val="20"/>
      <w:szCs w:val="20"/>
      <w:lang w:val="en-AU" w:eastAsia="tr-TR"/>
    </w:rPr>
  </w:style>
  <w:style w:type="paragraph" w:styleId="Kaynaka">
    <w:name w:val="Bibliography"/>
    <w:basedOn w:val="Normal"/>
    <w:next w:val="Normal"/>
    <w:uiPriority w:val="37"/>
    <w:unhideWhenUsed/>
    <w:rsid w:val="00C5122A"/>
    <w:pPr>
      <w:spacing w:line="240" w:lineRule="auto"/>
      <w:jc w:val="left"/>
    </w:pPr>
    <w:rPr>
      <w:szCs w:val="24"/>
      <w:lang w:eastAsia="tr-TR"/>
    </w:rPr>
  </w:style>
  <w:style w:type="paragraph" w:styleId="ListeDevam2">
    <w:name w:val="List Continue 2"/>
    <w:basedOn w:val="Normal"/>
    <w:uiPriority w:val="99"/>
    <w:semiHidden/>
    <w:unhideWhenUsed/>
    <w:rsid w:val="00552DFA"/>
    <w:pPr>
      <w:spacing w:after="120"/>
      <w:ind w:left="566"/>
      <w:contextualSpacing/>
    </w:pPr>
  </w:style>
  <w:style w:type="paragraph" w:styleId="Liste2">
    <w:name w:val="List 2"/>
    <w:basedOn w:val="Normal"/>
    <w:uiPriority w:val="99"/>
    <w:semiHidden/>
    <w:unhideWhenUsed/>
    <w:rsid w:val="00552DFA"/>
    <w:pPr>
      <w:ind w:left="566" w:hanging="283"/>
      <w:contextualSpacing/>
    </w:pPr>
  </w:style>
  <w:style w:type="paragraph" w:customStyle="1" w:styleId="pw-post-body-paragraph">
    <w:name w:val="pw-post-body-paragraph"/>
    <w:basedOn w:val="Normal"/>
    <w:rsid w:val="007317A9"/>
    <w:pPr>
      <w:spacing w:before="100" w:beforeAutospacing="1" w:after="100" w:afterAutospacing="1" w:line="240" w:lineRule="auto"/>
      <w:jc w:val="left"/>
    </w:pPr>
    <w:rPr>
      <w:szCs w:val="24"/>
      <w:lang w:eastAsia="tr-TR"/>
    </w:rPr>
  </w:style>
  <w:style w:type="character" w:styleId="Gl">
    <w:name w:val="Strong"/>
    <w:basedOn w:val="VarsaylanParagrafYazTipi"/>
    <w:uiPriority w:val="22"/>
    <w:qFormat/>
    <w:rsid w:val="007317A9"/>
    <w:rPr>
      <w:b/>
      <w:bCs/>
    </w:rPr>
  </w:style>
  <w:style w:type="paragraph" w:styleId="SonnotMetni">
    <w:name w:val="endnote text"/>
    <w:basedOn w:val="Normal"/>
    <w:link w:val="SonnotMetniChar"/>
    <w:uiPriority w:val="99"/>
    <w:semiHidden/>
    <w:unhideWhenUsed/>
    <w:rsid w:val="00835383"/>
    <w:pPr>
      <w:spacing w:line="240" w:lineRule="auto"/>
    </w:pPr>
    <w:rPr>
      <w:sz w:val="20"/>
    </w:rPr>
  </w:style>
  <w:style w:type="character" w:customStyle="1" w:styleId="SonnotMetniChar">
    <w:name w:val="Sonnot Metni Char"/>
    <w:basedOn w:val="VarsaylanParagrafYazTipi"/>
    <w:link w:val="SonnotMetni"/>
    <w:uiPriority w:val="99"/>
    <w:semiHidden/>
    <w:rsid w:val="00835383"/>
    <w:rPr>
      <w:rFonts w:ascii="Times New Roman" w:eastAsia="Times New Roman" w:hAnsi="Times New Roman" w:cs="Times New Roman"/>
      <w:sz w:val="20"/>
      <w:szCs w:val="20"/>
    </w:rPr>
  </w:style>
  <w:style w:type="character" w:styleId="SonnotBavurusu">
    <w:name w:val="endnote reference"/>
    <w:basedOn w:val="VarsaylanParagrafYazTipi"/>
    <w:uiPriority w:val="99"/>
    <w:semiHidden/>
    <w:unhideWhenUsed/>
    <w:rsid w:val="008353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33310">
      <w:bodyDiv w:val="1"/>
      <w:marLeft w:val="0"/>
      <w:marRight w:val="0"/>
      <w:marTop w:val="0"/>
      <w:marBottom w:val="0"/>
      <w:divBdr>
        <w:top w:val="none" w:sz="0" w:space="0" w:color="auto"/>
        <w:left w:val="none" w:sz="0" w:space="0" w:color="auto"/>
        <w:bottom w:val="none" w:sz="0" w:space="0" w:color="auto"/>
        <w:right w:val="none" w:sz="0" w:space="0" w:color="auto"/>
      </w:divBdr>
    </w:div>
    <w:div w:id="46150661">
      <w:bodyDiv w:val="1"/>
      <w:marLeft w:val="0"/>
      <w:marRight w:val="0"/>
      <w:marTop w:val="0"/>
      <w:marBottom w:val="0"/>
      <w:divBdr>
        <w:top w:val="none" w:sz="0" w:space="0" w:color="auto"/>
        <w:left w:val="none" w:sz="0" w:space="0" w:color="auto"/>
        <w:bottom w:val="none" w:sz="0" w:space="0" w:color="auto"/>
        <w:right w:val="none" w:sz="0" w:space="0" w:color="auto"/>
      </w:divBdr>
    </w:div>
    <w:div w:id="224604844">
      <w:bodyDiv w:val="1"/>
      <w:marLeft w:val="0"/>
      <w:marRight w:val="0"/>
      <w:marTop w:val="0"/>
      <w:marBottom w:val="0"/>
      <w:divBdr>
        <w:top w:val="none" w:sz="0" w:space="0" w:color="auto"/>
        <w:left w:val="none" w:sz="0" w:space="0" w:color="auto"/>
        <w:bottom w:val="none" w:sz="0" w:space="0" w:color="auto"/>
        <w:right w:val="none" w:sz="0" w:space="0" w:color="auto"/>
      </w:divBdr>
      <w:divsChild>
        <w:div w:id="2086339664">
          <w:marLeft w:val="547"/>
          <w:marRight w:val="0"/>
          <w:marTop w:val="0"/>
          <w:marBottom w:val="0"/>
          <w:divBdr>
            <w:top w:val="none" w:sz="0" w:space="0" w:color="auto"/>
            <w:left w:val="none" w:sz="0" w:space="0" w:color="auto"/>
            <w:bottom w:val="none" w:sz="0" w:space="0" w:color="auto"/>
            <w:right w:val="none" w:sz="0" w:space="0" w:color="auto"/>
          </w:divBdr>
        </w:div>
      </w:divsChild>
    </w:div>
    <w:div w:id="254552823">
      <w:bodyDiv w:val="1"/>
      <w:marLeft w:val="0"/>
      <w:marRight w:val="0"/>
      <w:marTop w:val="0"/>
      <w:marBottom w:val="0"/>
      <w:divBdr>
        <w:top w:val="none" w:sz="0" w:space="0" w:color="auto"/>
        <w:left w:val="none" w:sz="0" w:space="0" w:color="auto"/>
        <w:bottom w:val="none" w:sz="0" w:space="0" w:color="auto"/>
        <w:right w:val="none" w:sz="0" w:space="0" w:color="auto"/>
      </w:divBdr>
    </w:div>
    <w:div w:id="262080767">
      <w:bodyDiv w:val="1"/>
      <w:marLeft w:val="0"/>
      <w:marRight w:val="0"/>
      <w:marTop w:val="0"/>
      <w:marBottom w:val="0"/>
      <w:divBdr>
        <w:top w:val="none" w:sz="0" w:space="0" w:color="auto"/>
        <w:left w:val="none" w:sz="0" w:space="0" w:color="auto"/>
        <w:bottom w:val="none" w:sz="0" w:space="0" w:color="auto"/>
        <w:right w:val="none" w:sz="0" w:space="0" w:color="auto"/>
      </w:divBdr>
      <w:divsChild>
        <w:div w:id="172259127">
          <w:marLeft w:val="0"/>
          <w:marRight w:val="0"/>
          <w:marTop w:val="0"/>
          <w:marBottom w:val="0"/>
          <w:divBdr>
            <w:top w:val="none" w:sz="0" w:space="0" w:color="auto"/>
            <w:left w:val="none" w:sz="0" w:space="0" w:color="auto"/>
            <w:bottom w:val="none" w:sz="0" w:space="0" w:color="auto"/>
            <w:right w:val="none" w:sz="0" w:space="0" w:color="auto"/>
          </w:divBdr>
          <w:divsChild>
            <w:div w:id="911089633">
              <w:marLeft w:val="0"/>
              <w:marRight w:val="0"/>
              <w:marTop w:val="0"/>
              <w:marBottom w:val="0"/>
              <w:divBdr>
                <w:top w:val="none" w:sz="0" w:space="0" w:color="auto"/>
                <w:left w:val="none" w:sz="0" w:space="0" w:color="auto"/>
                <w:bottom w:val="none" w:sz="0" w:space="0" w:color="auto"/>
                <w:right w:val="none" w:sz="0" w:space="0" w:color="auto"/>
              </w:divBdr>
              <w:divsChild>
                <w:div w:id="871963241">
                  <w:marLeft w:val="0"/>
                  <w:marRight w:val="0"/>
                  <w:marTop w:val="0"/>
                  <w:marBottom w:val="0"/>
                  <w:divBdr>
                    <w:top w:val="none" w:sz="0" w:space="0" w:color="auto"/>
                    <w:left w:val="none" w:sz="0" w:space="0" w:color="auto"/>
                    <w:bottom w:val="none" w:sz="0" w:space="0" w:color="auto"/>
                    <w:right w:val="none" w:sz="0" w:space="0" w:color="auto"/>
                  </w:divBdr>
                  <w:divsChild>
                    <w:div w:id="786200679">
                      <w:marLeft w:val="0"/>
                      <w:marRight w:val="0"/>
                      <w:marTop w:val="0"/>
                      <w:marBottom w:val="0"/>
                      <w:divBdr>
                        <w:top w:val="none" w:sz="0" w:space="0" w:color="auto"/>
                        <w:left w:val="none" w:sz="0" w:space="0" w:color="auto"/>
                        <w:bottom w:val="none" w:sz="0" w:space="0" w:color="auto"/>
                        <w:right w:val="none" w:sz="0" w:space="0" w:color="auto"/>
                      </w:divBdr>
                      <w:divsChild>
                        <w:div w:id="169831363">
                          <w:marLeft w:val="0"/>
                          <w:marRight w:val="0"/>
                          <w:marTop w:val="0"/>
                          <w:marBottom w:val="0"/>
                          <w:divBdr>
                            <w:top w:val="none" w:sz="0" w:space="0" w:color="auto"/>
                            <w:left w:val="none" w:sz="0" w:space="0" w:color="auto"/>
                            <w:bottom w:val="none" w:sz="0" w:space="0" w:color="auto"/>
                            <w:right w:val="none" w:sz="0" w:space="0" w:color="auto"/>
                          </w:divBdr>
                          <w:divsChild>
                            <w:div w:id="158618480">
                              <w:marLeft w:val="0"/>
                              <w:marRight w:val="300"/>
                              <w:marTop w:val="180"/>
                              <w:marBottom w:val="0"/>
                              <w:divBdr>
                                <w:top w:val="none" w:sz="0" w:space="0" w:color="auto"/>
                                <w:left w:val="none" w:sz="0" w:space="0" w:color="auto"/>
                                <w:bottom w:val="none" w:sz="0" w:space="0" w:color="auto"/>
                                <w:right w:val="none" w:sz="0" w:space="0" w:color="auto"/>
                              </w:divBdr>
                              <w:divsChild>
                                <w:div w:id="34775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4915892">
          <w:marLeft w:val="0"/>
          <w:marRight w:val="0"/>
          <w:marTop w:val="0"/>
          <w:marBottom w:val="0"/>
          <w:divBdr>
            <w:top w:val="none" w:sz="0" w:space="0" w:color="auto"/>
            <w:left w:val="none" w:sz="0" w:space="0" w:color="auto"/>
            <w:bottom w:val="none" w:sz="0" w:space="0" w:color="auto"/>
            <w:right w:val="none" w:sz="0" w:space="0" w:color="auto"/>
          </w:divBdr>
          <w:divsChild>
            <w:div w:id="1786270184">
              <w:marLeft w:val="0"/>
              <w:marRight w:val="0"/>
              <w:marTop w:val="0"/>
              <w:marBottom w:val="0"/>
              <w:divBdr>
                <w:top w:val="none" w:sz="0" w:space="0" w:color="auto"/>
                <w:left w:val="none" w:sz="0" w:space="0" w:color="auto"/>
                <w:bottom w:val="none" w:sz="0" w:space="0" w:color="auto"/>
                <w:right w:val="none" w:sz="0" w:space="0" w:color="auto"/>
              </w:divBdr>
              <w:divsChild>
                <w:div w:id="1976594486">
                  <w:marLeft w:val="0"/>
                  <w:marRight w:val="0"/>
                  <w:marTop w:val="0"/>
                  <w:marBottom w:val="0"/>
                  <w:divBdr>
                    <w:top w:val="none" w:sz="0" w:space="0" w:color="auto"/>
                    <w:left w:val="none" w:sz="0" w:space="0" w:color="auto"/>
                    <w:bottom w:val="none" w:sz="0" w:space="0" w:color="auto"/>
                    <w:right w:val="none" w:sz="0" w:space="0" w:color="auto"/>
                  </w:divBdr>
                  <w:divsChild>
                    <w:div w:id="1333951286">
                      <w:marLeft w:val="0"/>
                      <w:marRight w:val="0"/>
                      <w:marTop w:val="0"/>
                      <w:marBottom w:val="0"/>
                      <w:divBdr>
                        <w:top w:val="none" w:sz="0" w:space="0" w:color="auto"/>
                        <w:left w:val="none" w:sz="0" w:space="0" w:color="auto"/>
                        <w:bottom w:val="none" w:sz="0" w:space="0" w:color="auto"/>
                        <w:right w:val="none" w:sz="0" w:space="0" w:color="auto"/>
                      </w:divBdr>
                      <w:divsChild>
                        <w:div w:id="49591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5974493">
      <w:bodyDiv w:val="1"/>
      <w:marLeft w:val="0"/>
      <w:marRight w:val="0"/>
      <w:marTop w:val="0"/>
      <w:marBottom w:val="0"/>
      <w:divBdr>
        <w:top w:val="none" w:sz="0" w:space="0" w:color="auto"/>
        <w:left w:val="none" w:sz="0" w:space="0" w:color="auto"/>
        <w:bottom w:val="none" w:sz="0" w:space="0" w:color="auto"/>
        <w:right w:val="none" w:sz="0" w:space="0" w:color="auto"/>
      </w:divBdr>
    </w:div>
    <w:div w:id="406154890">
      <w:bodyDiv w:val="1"/>
      <w:marLeft w:val="0"/>
      <w:marRight w:val="0"/>
      <w:marTop w:val="0"/>
      <w:marBottom w:val="0"/>
      <w:divBdr>
        <w:top w:val="none" w:sz="0" w:space="0" w:color="auto"/>
        <w:left w:val="none" w:sz="0" w:space="0" w:color="auto"/>
        <w:bottom w:val="none" w:sz="0" w:space="0" w:color="auto"/>
        <w:right w:val="none" w:sz="0" w:space="0" w:color="auto"/>
      </w:divBdr>
    </w:div>
    <w:div w:id="540022285">
      <w:bodyDiv w:val="1"/>
      <w:marLeft w:val="0"/>
      <w:marRight w:val="0"/>
      <w:marTop w:val="0"/>
      <w:marBottom w:val="0"/>
      <w:divBdr>
        <w:top w:val="none" w:sz="0" w:space="0" w:color="auto"/>
        <w:left w:val="none" w:sz="0" w:space="0" w:color="auto"/>
        <w:bottom w:val="none" w:sz="0" w:space="0" w:color="auto"/>
        <w:right w:val="none" w:sz="0" w:space="0" w:color="auto"/>
      </w:divBdr>
    </w:div>
    <w:div w:id="603613567">
      <w:bodyDiv w:val="1"/>
      <w:marLeft w:val="0"/>
      <w:marRight w:val="0"/>
      <w:marTop w:val="0"/>
      <w:marBottom w:val="0"/>
      <w:divBdr>
        <w:top w:val="none" w:sz="0" w:space="0" w:color="auto"/>
        <w:left w:val="none" w:sz="0" w:space="0" w:color="auto"/>
        <w:bottom w:val="none" w:sz="0" w:space="0" w:color="auto"/>
        <w:right w:val="none" w:sz="0" w:space="0" w:color="auto"/>
      </w:divBdr>
    </w:div>
    <w:div w:id="768696363">
      <w:bodyDiv w:val="1"/>
      <w:marLeft w:val="0"/>
      <w:marRight w:val="0"/>
      <w:marTop w:val="0"/>
      <w:marBottom w:val="0"/>
      <w:divBdr>
        <w:top w:val="none" w:sz="0" w:space="0" w:color="auto"/>
        <w:left w:val="none" w:sz="0" w:space="0" w:color="auto"/>
        <w:bottom w:val="none" w:sz="0" w:space="0" w:color="auto"/>
        <w:right w:val="none" w:sz="0" w:space="0" w:color="auto"/>
      </w:divBdr>
    </w:div>
    <w:div w:id="828982709">
      <w:bodyDiv w:val="1"/>
      <w:marLeft w:val="0"/>
      <w:marRight w:val="0"/>
      <w:marTop w:val="0"/>
      <w:marBottom w:val="0"/>
      <w:divBdr>
        <w:top w:val="none" w:sz="0" w:space="0" w:color="auto"/>
        <w:left w:val="none" w:sz="0" w:space="0" w:color="auto"/>
        <w:bottom w:val="none" w:sz="0" w:space="0" w:color="auto"/>
        <w:right w:val="none" w:sz="0" w:space="0" w:color="auto"/>
      </w:divBdr>
    </w:div>
    <w:div w:id="879174000">
      <w:bodyDiv w:val="1"/>
      <w:marLeft w:val="0"/>
      <w:marRight w:val="0"/>
      <w:marTop w:val="0"/>
      <w:marBottom w:val="0"/>
      <w:divBdr>
        <w:top w:val="none" w:sz="0" w:space="0" w:color="auto"/>
        <w:left w:val="none" w:sz="0" w:space="0" w:color="auto"/>
        <w:bottom w:val="none" w:sz="0" w:space="0" w:color="auto"/>
        <w:right w:val="none" w:sz="0" w:space="0" w:color="auto"/>
      </w:divBdr>
      <w:divsChild>
        <w:div w:id="1525709020">
          <w:marLeft w:val="547"/>
          <w:marRight w:val="0"/>
          <w:marTop w:val="0"/>
          <w:marBottom w:val="0"/>
          <w:divBdr>
            <w:top w:val="none" w:sz="0" w:space="0" w:color="auto"/>
            <w:left w:val="none" w:sz="0" w:space="0" w:color="auto"/>
            <w:bottom w:val="none" w:sz="0" w:space="0" w:color="auto"/>
            <w:right w:val="none" w:sz="0" w:space="0" w:color="auto"/>
          </w:divBdr>
        </w:div>
        <w:div w:id="484054069">
          <w:marLeft w:val="547"/>
          <w:marRight w:val="0"/>
          <w:marTop w:val="0"/>
          <w:marBottom w:val="0"/>
          <w:divBdr>
            <w:top w:val="none" w:sz="0" w:space="0" w:color="auto"/>
            <w:left w:val="none" w:sz="0" w:space="0" w:color="auto"/>
            <w:bottom w:val="none" w:sz="0" w:space="0" w:color="auto"/>
            <w:right w:val="none" w:sz="0" w:space="0" w:color="auto"/>
          </w:divBdr>
        </w:div>
        <w:div w:id="2128963034">
          <w:marLeft w:val="547"/>
          <w:marRight w:val="0"/>
          <w:marTop w:val="0"/>
          <w:marBottom w:val="0"/>
          <w:divBdr>
            <w:top w:val="none" w:sz="0" w:space="0" w:color="auto"/>
            <w:left w:val="none" w:sz="0" w:space="0" w:color="auto"/>
            <w:bottom w:val="none" w:sz="0" w:space="0" w:color="auto"/>
            <w:right w:val="none" w:sz="0" w:space="0" w:color="auto"/>
          </w:divBdr>
        </w:div>
        <w:div w:id="87235672">
          <w:marLeft w:val="547"/>
          <w:marRight w:val="0"/>
          <w:marTop w:val="0"/>
          <w:marBottom w:val="0"/>
          <w:divBdr>
            <w:top w:val="none" w:sz="0" w:space="0" w:color="auto"/>
            <w:left w:val="none" w:sz="0" w:space="0" w:color="auto"/>
            <w:bottom w:val="none" w:sz="0" w:space="0" w:color="auto"/>
            <w:right w:val="none" w:sz="0" w:space="0" w:color="auto"/>
          </w:divBdr>
        </w:div>
        <w:div w:id="1161383898">
          <w:marLeft w:val="547"/>
          <w:marRight w:val="0"/>
          <w:marTop w:val="0"/>
          <w:marBottom w:val="0"/>
          <w:divBdr>
            <w:top w:val="none" w:sz="0" w:space="0" w:color="auto"/>
            <w:left w:val="none" w:sz="0" w:space="0" w:color="auto"/>
            <w:bottom w:val="none" w:sz="0" w:space="0" w:color="auto"/>
            <w:right w:val="none" w:sz="0" w:space="0" w:color="auto"/>
          </w:divBdr>
        </w:div>
        <w:div w:id="1033581339">
          <w:marLeft w:val="547"/>
          <w:marRight w:val="0"/>
          <w:marTop w:val="0"/>
          <w:marBottom w:val="0"/>
          <w:divBdr>
            <w:top w:val="none" w:sz="0" w:space="0" w:color="auto"/>
            <w:left w:val="none" w:sz="0" w:space="0" w:color="auto"/>
            <w:bottom w:val="none" w:sz="0" w:space="0" w:color="auto"/>
            <w:right w:val="none" w:sz="0" w:space="0" w:color="auto"/>
          </w:divBdr>
        </w:div>
      </w:divsChild>
    </w:div>
    <w:div w:id="953561342">
      <w:bodyDiv w:val="1"/>
      <w:marLeft w:val="0"/>
      <w:marRight w:val="0"/>
      <w:marTop w:val="0"/>
      <w:marBottom w:val="0"/>
      <w:divBdr>
        <w:top w:val="none" w:sz="0" w:space="0" w:color="auto"/>
        <w:left w:val="none" w:sz="0" w:space="0" w:color="auto"/>
        <w:bottom w:val="none" w:sz="0" w:space="0" w:color="auto"/>
        <w:right w:val="none" w:sz="0" w:space="0" w:color="auto"/>
      </w:divBdr>
      <w:divsChild>
        <w:div w:id="1308238768">
          <w:marLeft w:val="0"/>
          <w:marRight w:val="0"/>
          <w:marTop w:val="0"/>
          <w:marBottom w:val="0"/>
          <w:divBdr>
            <w:top w:val="single" w:sz="6" w:space="0" w:color="DFDFDF"/>
            <w:left w:val="single" w:sz="6" w:space="0" w:color="DFDFDF"/>
            <w:bottom w:val="single" w:sz="6" w:space="0" w:color="DFDFDF"/>
            <w:right w:val="single" w:sz="6" w:space="0" w:color="DFDFDF"/>
          </w:divBdr>
          <w:divsChild>
            <w:div w:id="129979523">
              <w:marLeft w:val="0"/>
              <w:marRight w:val="0"/>
              <w:marTop w:val="0"/>
              <w:marBottom w:val="0"/>
              <w:divBdr>
                <w:top w:val="none" w:sz="0" w:space="0" w:color="auto"/>
                <w:left w:val="none" w:sz="0" w:space="0" w:color="auto"/>
                <w:bottom w:val="none" w:sz="0" w:space="0" w:color="auto"/>
                <w:right w:val="none" w:sz="0" w:space="0" w:color="auto"/>
              </w:divBdr>
              <w:divsChild>
                <w:div w:id="1654023345">
                  <w:marLeft w:val="0"/>
                  <w:marRight w:val="0"/>
                  <w:marTop w:val="0"/>
                  <w:marBottom w:val="0"/>
                  <w:divBdr>
                    <w:top w:val="single" w:sz="6" w:space="8" w:color="DFDFDF"/>
                    <w:left w:val="none" w:sz="0" w:space="0" w:color="auto"/>
                    <w:bottom w:val="none" w:sz="0" w:space="0" w:color="auto"/>
                    <w:right w:val="none" w:sz="0" w:space="0" w:color="auto"/>
                  </w:divBdr>
                  <w:divsChild>
                    <w:div w:id="580680618">
                      <w:marLeft w:val="0"/>
                      <w:marRight w:val="0"/>
                      <w:marTop w:val="0"/>
                      <w:marBottom w:val="0"/>
                      <w:divBdr>
                        <w:top w:val="none" w:sz="0" w:space="0" w:color="auto"/>
                        <w:left w:val="none" w:sz="0" w:space="0" w:color="auto"/>
                        <w:bottom w:val="none" w:sz="0" w:space="0" w:color="auto"/>
                        <w:right w:val="none" w:sz="0" w:space="0" w:color="auto"/>
                      </w:divBdr>
                      <w:divsChild>
                        <w:div w:id="94642516">
                          <w:marLeft w:val="0"/>
                          <w:marRight w:val="0"/>
                          <w:marTop w:val="0"/>
                          <w:marBottom w:val="15"/>
                          <w:divBdr>
                            <w:top w:val="single" w:sz="6" w:space="0" w:color="DFDFDF"/>
                            <w:left w:val="single" w:sz="6" w:space="0" w:color="DFDFDF"/>
                            <w:bottom w:val="single" w:sz="6" w:space="0" w:color="DFDFDF"/>
                            <w:right w:val="single" w:sz="6" w:space="0" w:color="DFDFDF"/>
                          </w:divBdr>
                        </w:div>
                      </w:divsChild>
                    </w:div>
                  </w:divsChild>
                </w:div>
              </w:divsChild>
            </w:div>
          </w:divsChild>
        </w:div>
        <w:div w:id="1148979832">
          <w:marLeft w:val="0"/>
          <w:marRight w:val="0"/>
          <w:marTop w:val="0"/>
          <w:marBottom w:val="0"/>
          <w:divBdr>
            <w:top w:val="none" w:sz="0" w:space="0" w:color="auto"/>
            <w:left w:val="none" w:sz="0" w:space="0" w:color="auto"/>
            <w:bottom w:val="none" w:sz="0" w:space="0" w:color="auto"/>
            <w:right w:val="none" w:sz="0" w:space="0" w:color="auto"/>
          </w:divBdr>
          <w:divsChild>
            <w:div w:id="1788966565">
              <w:marLeft w:val="0"/>
              <w:marRight w:val="0"/>
              <w:marTop w:val="0"/>
              <w:marBottom w:val="0"/>
              <w:divBdr>
                <w:top w:val="single" w:sz="6" w:space="0" w:color="DFDFDF"/>
                <w:left w:val="single" w:sz="6" w:space="0" w:color="DFDFDF"/>
                <w:bottom w:val="single" w:sz="6" w:space="0" w:color="DFDFDF"/>
                <w:right w:val="single" w:sz="6" w:space="0" w:color="DFDFDF"/>
              </w:divBdr>
              <w:divsChild>
                <w:div w:id="72498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262920">
      <w:bodyDiv w:val="1"/>
      <w:marLeft w:val="0"/>
      <w:marRight w:val="0"/>
      <w:marTop w:val="0"/>
      <w:marBottom w:val="0"/>
      <w:divBdr>
        <w:top w:val="none" w:sz="0" w:space="0" w:color="auto"/>
        <w:left w:val="none" w:sz="0" w:space="0" w:color="auto"/>
        <w:bottom w:val="none" w:sz="0" w:space="0" w:color="auto"/>
        <w:right w:val="none" w:sz="0" w:space="0" w:color="auto"/>
      </w:divBdr>
      <w:divsChild>
        <w:div w:id="467892527">
          <w:marLeft w:val="547"/>
          <w:marRight w:val="0"/>
          <w:marTop w:val="106"/>
          <w:marBottom w:val="0"/>
          <w:divBdr>
            <w:top w:val="none" w:sz="0" w:space="0" w:color="auto"/>
            <w:left w:val="none" w:sz="0" w:space="0" w:color="auto"/>
            <w:bottom w:val="none" w:sz="0" w:space="0" w:color="auto"/>
            <w:right w:val="none" w:sz="0" w:space="0" w:color="auto"/>
          </w:divBdr>
        </w:div>
        <w:div w:id="1509712056">
          <w:marLeft w:val="547"/>
          <w:marRight w:val="0"/>
          <w:marTop w:val="96"/>
          <w:marBottom w:val="0"/>
          <w:divBdr>
            <w:top w:val="none" w:sz="0" w:space="0" w:color="auto"/>
            <w:left w:val="none" w:sz="0" w:space="0" w:color="auto"/>
            <w:bottom w:val="none" w:sz="0" w:space="0" w:color="auto"/>
            <w:right w:val="none" w:sz="0" w:space="0" w:color="auto"/>
          </w:divBdr>
        </w:div>
        <w:div w:id="1527672781">
          <w:marLeft w:val="547"/>
          <w:marRight w:val="0"/>
          <w:marTop w:val="106"/>
          <w:marBottom w:val="0"/>
          <w:divBdr>
            <w:top w:val="none" w:sz="0" w:space="0" w:color="auto"/>
            <w:left w:val="none" w:sz="0" w:space="0" w:color="auto"/>
            <w:bottom w:val="none" w:sz="0" w:space="0" w:color="auto"/>
            <w:right w:val="none" w:sz="0" w:space="0" w:color="auto"/>
          </w:divBdr>
        </w:div>
      </w:divsChild>
    </w:div>
    <w:div w:id="982123826">
      <w:bodyDiv w:val="1"/>
      <w:marLeft w:val="0"/>
      <w:marRight w:val="0"/>
      <w:marTop w:val="0"/>
      <w:marBottom w:val="0"/>
      <w:divBdr>
        <w:top w:val="none" w:sz="0" w:space="0" w:color="auto"/>
        <w:left w:val="none" w:sz="0" w:space="0" w:color="auto"/>
        <w:bottom w:val="none" w:sz="0" w:space="0" w:color="auto"/>
        <w:right w:val="none" w:sz="0" w:space="0" w:color="auto"/>
      </w:divBdr>
    </w:div>
    <w:div w:id="1322271720">
      <w:bodyDiv w:val="1"/>
      <w:marLeft w:val="0"/>
      <w:marRight w:val="0"/>
      <w:marTop w:val="0"/>
      <w:marBottom w:val="0"/>
      <w:divBdr>
        <w:top w:val="none" w:sz="0" w:space="0" w:color="auto"/>
        <w:left w:val="none" w:sz="0" w:space="0" w:color="auto"/>
        <w:bottom w:val="none" w:sz="0" w:space="0" w:color="auto"/>
        <w:right w:val="none" w:sz="0" w:space="0" w:color="auto"/>
      </w:divBdr>
    </w:div>
    <w:div w:id="1491406940">
      <w:bodyDiv w:val="1"/>
      <w:marLeft w:val="0"/>
      <w:marRight w:val="0"/>
      <w:marTop w:val="0"/>
      <w:marBottom w:val="0"/>
      <w:divBdr>
        <w:top w:val="none" w:sz="0" w:space="0" w:color="auto"/>
        <w:left w:val="none" w:sz="0" w:space="0" w:color="auto"/>
        <w:bottom w:val="none" w:sz="0" w:space="0" w:color="auto"/>
        <w:right w:val="none" w:sz="0" w:space="0" w:color="auto"/>
      </w:divBdr>
    </w:div>
    <w:div w:id="1678921763">
      <w:bodyDiv w:val="1"/>
      <w:marLeft w:val="0"/>
      <w:marRight w:val="0"/>
      <w:marTop w:val="0"/>
      <w:marBottom w:val="0"/>
      <w:divBdr>
        <w:top w:val="none" w:sz="0" w:space="0" w:color="auto"/>
        <w:left w:val="none" w:sz="0" w:space="0" w:color="auto"/>
        <w:bottom w:val="none" w:sz="0" w:space="0" w:color="auto"/>
        <w:right w:val="none" w:sz="0" w:space="0" w:color="auto"/>
      </w:divBdr>
    </w:div>
    <w:div w:id="1888757861">
      <w:bodyDiv w:val="1"/>
      <w:marLeft w:val="0"/>
      <w:marRight w:val="0"/>
      <w:marTop w:val="0"/>
      <w:marBottom w:val="0"/>
      <w:divBdr>
        <w:top w:val="none" w:sz="0" w:space="0" w:color="auto"/>
        <w:left w:val="none" w:sz="0" w:space="0" w:color="auto"/>
        <w:bottom w:val="none" w:sz="0" w:space="0" w:color="auto"/>
        <w:right w:val="none" w:sz="0" w:space="0" w:color="auto"/>
      </w:divBdr>
      <w:divsChild>
        <w:div w:id="156265172">
          <w:marLeft w:val="0"/>
          <w:marRight w:val="0"/>
          <w:marTop w:val="0"/>
          <w:marBottom w:val="0"/>
          <w:divBdr>
            <w:top w:val="none" w:sz="0" w:space="0" w:color="auto"/>
            <w:left w:val="none" w:sz="0" w:space="0" w:color="auto"/>
            <w:bottom w:val="none" w:sz="0" w:space="0" w:color="auto"/>
            <w:right w:val="none" w:sz="0" w:space="0" w:color="auto"/>
          </w:divBdr>
          <w:divsChild>
            <w:div w:id="382607736">
              <w:marLeft w:val="0"/>
              <w:marRight w:val="0"/>
              <w:marTop w:val="0"/>
              <w:marBottom w:val="0"/>
              <w:divBdr>
                <w:top w:val="none" w:sz="0" w:space="0" w:color="auto"/>
                <w:left w:val="none" w:sz="0" w:space="0" w:color="auto"/>
                <w:bottom w:val="none" w:sz="0" w:space="0" w:color="auto"/>
                <w:right w:val="none" w:sz="0" w:space="0" w:color="auto"/>
              </w:divBdr>
              <w:divsChild>
                <w:div w:id="1011025100">
                  <w:marLeft w:val="0"/>
                  <w:marRight w:val="0"/>
                  <w:marTop w:val="0"/>
                  <w:marBottom w:val="0"/>
                  <w:divBdr>
                    <w:top w:val="none" w:sz="0" w:space="0" w:color="auto"/>
                    <w:left w:val="none" w:sz="0" w:space="0" w:color="auto"/>
                    <w:bottom w:val="none" w:sz="0" w:space="0" w:color="auto"/>
                    <w:right w:val="none" w:sz="0" w:space="0" w:color="auto"/>
                  </w:divBdr>
                  <w:divsChild>
                    <w:div w:id="1147164853">
                      <w:marLeft w:val="0"/>
                      <w:marRight w:val="0"/>
                      <w:marTop w:val="0"/>
                      <w:marBottom w:val="0"/>
                      <w:divBdr>
                        <w:top w:val="none" w:sz="0" w:space="0" w:color="auto"/>
                        <w:left w:val="none" w:sz="0" w:space="0" w:color="auto"/>
                        <w:bottom w:val="none" w:sz="0" w:space="0" w:color="auto"/>
                        <w:right w:val="none" w:sz="0" w:space="0" w:color="auto"/>
                      </w:divBdr>
                      <w:divsChild>
                        <w:div w:id="109435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2461542">
          <w:marLeft w:val="0"/>
          <w:marRight w:val="0"/>
          <w:marTop w:val="0"/>
          <w:marBottom w:val="0"/>
          <w:divBdr>
            <w:top w:val="none" w:sz="0" w:space="0" w:color="auto"/>
            <w:left w:val="none" w:sz="0" w:space="0" w:color="auto"/>
            <w:bottom w:val="none" w:sz="0" w:space="0" w:color="auto"/>
            <w:right w:val="none" w:sz="0" w:space="0" w:color="auto"/>
          </w:divBdr>
          <w:divsChild>
            <w:div w:id="1850833518">
              <w:marLeft w:val="0"/>
              <w:marRight w:val="0"/>
              <w:marTop w:val="0"/>
              <w:marBottom w:val="0"/>
              <w:divBdr>
                <w:top w:val="none" w:sz="0" w:space="0" w:color="auto"/>
                <w:left w:val="none" w:sz="0" w:space="0" w:color="auto"/>
                <w:bottom w:val="none" w:sz="0" w:space="0" w:color="auto"/>
                <w:right w:val="none" w:sz="0" w:space="0" w:color="auto"/>
              </w:divBdr>
              <w:divsChild>
                <w:div w:id="1133136874">
                  <w:marLeft w:val="0"/>
                  <w:marRight w:val="0"/>
                  <w:marTop w:val="0"/>
                  <w:marBottom w:val="0"/>
                  <w:divBdr>
                    <w:top w:val="none" w:sz="0" w:space="0" w:color="auto"/>
                    <w:left w:val="none" w:sz="0" w:space="0" w:color="auto"/>
                    <w:bottom w:val="none" w:sz="0" w:space="0" w:color="auto"/>
                    <w:right w:val="none" w:sz="0" w:space="0" w:color="auto"/>
                  </w:divBdr>
                  <w:divsChild>
                    <w:div w:id="58670463">
                      <w:marLeft w:val="0"/>
                      <w:marRight w:val="0"/>
                      <w:marTop w:val="0"/>
                      <w:marBottom w:val="0"/>
                      <w:divBdr>
                        <w:top w:val="none" w:sz="0" w:space="0" w:color="auto"/>
                        <w:left w:val="none" w:sz="0" w:space="0" w:color="auto"/>
                        <w:bottom w:val="none" w:sz="0" w:space="0" w:color="auto"/>
                        <w:right w:val="none" w:sz="0" w:space="0" w:color="auto"/>
                      </w:divBdr>
                      <w:divsChild>
                        <w:div w:id="344522779">
                          <w:marLeft w:val="0"/>
                          <w:marRight w:val="0"/>
                          <w:marTop w:val="0"/>
                          <w:marBottom w:val="0"/>
                          <w:divBdr>
                            <w:top w:val="none" w:sz="0" w:space="0" w:color="auto"/>
                            <w:left w:val="none" w:sz="0" w:space="0" w:color="auto"/>
                            <w:bottom w:val="none" w:sz="0" w:space="0" w:color="auto"/>
                            <w:right w:val="none" w:sz="0" w:space="0" w:color="auto"/>
                          </w:divBdr>
                          <w:divsChild>
                            <w:div w:id="869536079">
                              <w:marLeft w:val="0"/>
                              <w:marRight w:val="300"/>
                              <w:marTop w:val="180"/>
                              <w:marBottom w:val="0"/>
                              <w:divBdr>
                                <w:top w:val="none" w:sz="0" w:space="0" w:color="auto"/>
                                <w:left w:val="none" w:sz="0" w:space="0" w:color="auto"/>
                                <w:bottom w:val="none" w:sz="0" w:space="0" w:color="auto"/>
                                <w:right w:val="none" w:sz="0" w:space="0" w:color="auto"/>
                              </w:divBdr>
                              <w:divsChild>
                                <w:div w:id="113544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1137158">
      <w:bodyDiv w:val="1"/>
      <w:marLeft w:val="0"/>
      <w:marRight w:val="0"/>
      <w:marTop w:val="0"/>
      <w:marBottom w:val="0"/>
      <w:divBdr>
        <w:top w:val="none" w:sz="0" w:space="0" w:color="auto"/>
        <w:left w:val="none" w:sz="0" w:space="0" w:color="auto"/>
        <w:bottom w:val="none" w:sz="0" w:space="0" w:color="auto"/>
        <w:right w:val="none" w:sz="0" w:space="0" w:color="auto"/>
      </w:divBdr>
    </w:div>
    <w:div w:id="1953781618">
      <w:bodyDiv w:val="1"/>
      <w:marLeft w:val="0"/>
      <w:marRight w:val="0"/>
      <w:marTop w:val="0"/>
      <w:marBottom w:val="0"/>
      <w:divBdr>
        <w:top w:val="none" w:sz="0" w:space="0" w:color="auto"/>
        <w:left w:val="none" w:sz="0" w:space="0" w:color="auto"/>
        <w:bottom w:val="none" w:sz="0" w:space="0" w:color="auto"/>
        <w:right w:val="none" w:sz="0" w:space="0" w:color="auto"/>
      </w:divBdr>
      <w:divsChild>
        <w:div w:id="1595700135">
          <w:marLeft w:val="0"/>
          <w:marRight w:val="0"/>
          <w:marTop w:val="0"/>
          <w:marBottom w:val="0"/>
          <w:divBdr>
            <w:top w:val="single" w:sz="6" w:space="4" w:color="ABABAB"/>
            <w:left w:val="single" w:sz="6" w:space="4" w:color="ABABAB"/>
            <w:bottom w:val="single" w:sz="6" w:space="4" w:color="ABABAB"/>
            <w:right w:val="single" w:sz="6" w:space="4" w:color="ABABAB"/>
          </w:divBdr>
          <w:divsChild>
            <w:div w:id="1688288546">
              <w:marLeft w:val="0"/>
              <w:marRight w:val="0"/>
              <w:marTop w:val="0"/>
              <w:marBottom w:val="0"/>
              <w:divBdr>
                <w:top w:val="none" w:sz="0" w:space="0" w:color="auto"/>
                <w:left w:val="none" w:sz="0" w:space="0" w:color="auto"/>
                <w:bottom w:val="none" w:sz="0" w:space="0" w:color="auto"/>
                <w:right w:val="none" w:sz="0" w:space="0" w:color="auto"/>
              </w:divBdr>
              <w:divsChild>
                <w:div w:id="1546134223">
                  <w:marLeft w:val="0"/>
                  <w:marRight w:val="0"/>
                  <w:marTop w:val="0"/>
                  <w:marBottom w:val="0"/>
                  <w:divBdr>
                    <w:top w:val="none" w:sz="0" w:space="0" w:color="auto"/>
                    <w:left w:val="none" w:sz="0" w:space="0" w:color="auto"/>
                    <w:bottom w:val="none" w:sz="0" w:space="0" w:color="auto"/>
                    <w:right w:val="none" w:sz="0" w:space="0" w:color="auto"/>
                  </w:divBdr>
                  <w:divsChild>
                    <w:div w:id="177323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661743">
      <w:bodyDiv w:val="1"/>
      <w:marLeft w:val="0"/>
      <w:marRight w:val="0"/>
      <w:marTop w:val="0"/>
      <w:marBottom w:val="0"/>
      <w:divBdr>
        <w:top w:val="none" w:sz="0" w:space="0" w:color="auto"/>
        <w:left w:val="none" w:sz="0" w:space="0" w:color="auto"/>
        <w:bottom w:val="none" w:sz="0" w:space="0" w:color="auto"/>
        <w:right w:val="none" w:sz="0" w:space="0" w:color="auto"/>
      </w:divBdr>
    </w:div>
    <w:div w:id="210869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A33267D-3A6E-4D97-B985-72CBA7435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Pages>
  <Words>3536</Words>
  <Characters>20158</Characters>
  <Application>Microsoft Office Word</Application>
  <DocSecurity>0</DocSecurity>
  <Lines>167</Lines>
  <Paragraphs>4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gulay aktas</cp:lastModifiedBy>
  <cp:revision>8</cp:revision>
  <cp:lastPrinted>2020-07-22T10:01:00Z</cp:lastPrinted>
  <dcterms:created xsi:type="dcterms:W3CDTF">2023-01-11T09:08:00Z</dcterms:created>
  <dcterms:modified xsi:type="dcterms:W3CDTF">2023-01-15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12179471/journal-of-computer-information-systems</vt:lpwstr>
  </property>
  <property fmtid="{D5CDD505-2E9C-101B-9397-08002B2CF9AE}" pid="3" name="Mendeley Recent Style Name 0_1">
    <vt:lpwstr>
Journal of Computer Information Systems - munip geylani
</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041589-7002-3f5c-a857-7aa621764e2c</vt:lpwstr>
  </property>
  <property fmtid="{D5CDD505-2E9C-101B-9397-08002B2CF9AE}" pid="24" name="Mendeley Citation Style_1">
    <vt:lpwstr>http://csl.mendeley.com/styles/512179471/journal-of-computer-information-systems</vt:lpwstr>
  </property>
</Properties>
</file>